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02BC45" w14:textId="77F9302A" w:rsidR="005D7D78" w:rsidRPr="00CC2F87" w:rsidRDefault="00115E3D" w:rsidP="00B31DAC">
      <w:pPr>
        <w:pStyle w:val="titlepage"/>
      </w:pPr>
      <w:r w:rsidRPr="00CC2F87">
        <w:tab/>
      </w:r>
    </w:p>
    <w:p w14:paraId="42116C1B" w14:textId="38E49550" w:rsidR="008F2CE2" w:rsidRPr="00CC2F87" w:rsidRDefault="008F657F" w:rsidP="00B31DAC">
      <w:pPr>
        <w:pStyle w:val="titlepage"/>
      </w:pPr>
      <w:r w:rsidRPr="00CC2F87">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CC2F87">
        <w:br/>
      </w:r>
    </w:p>
    <w:p w14:paraId="2976F9CD" w14:textId="6D322C91" w:rsidR="008F657F" w:rsidRPr="00CC2F87" w:rsidRDefault="008F657F" w:rsidP="00B31DAC">
      <w:pPr>
        <w:pStyle w:val="titlepage"/>
      </w:pPr>
    </w:p>
    <w:p w14:paraId="72E75D98" w14:textId="4EB082D0" w:rsidR="008F657F" w:rsidRPr="00CC2F87" w:rsidRDefault="008F657F" w:rsidP="00B31DAC">
      <w:pPr>
        <w:pStyle w:val="titlepage"/>
      </w:pPr>
    </w:p>
    <w:p w14:paraId="2DB8966F" w14:textId="1D6FE303" w:rsidR="008F657F" w:rsidRPr="00CC2F87" w:rsidRDefault="008F657F" w:rsidP="00B31DAC">
      <w:pPr>
        <w:pStyle w:val="titlepage"/>
      </w:pPr>
    </w:p>
    <w:p w14:paraId="124F1FC5" w14:textId="77777777" w:rsidR="008F657F" w:rsidRPr="00CC2F87" w:rsidRDefault="008F657F" w:rsidP="00B31DAC">
      <w:pPr>
        <w:pStyle w:val="titlepage"/>
      </w:pPr>
    </w:p>
    <w:p w14:paraId="3447CCBD" w14:textId="1FC6EB27" w:rsidR="005D7D78" w:rsidRPr="00CC2F87" w:rsidRDefault="005D7D78" w:rsidP="00B31DAC">
      <w:pPr>
        <w:pStyle w:val="titlepage"/>
      </w:pPr>
      <w:r w:rsidRPr="00CC2F87">
        <w:t xml:space="preserve">Master’s </w:t>
      </w:r>
      <w:r w:rsidR="00214C5D" w:rsidRPr="00CC2F87">
        <w:t>t</w:t>
      </w:r>
      <w:r w:rsidRPr="00CC2F87">
        <w:t>hesis</w:t>
      </w:r>
      <w:r w:rsidRPr="00CC2F87">
        <w:br/>
        <w:t>Geoinformatics</w:t>
      </w:r>
    </w:p>
    <w:p w14:paraId="093353D3" w14:textId="197A70A4" w:rsidR="00A21B50" w:rsidRPr="00CC2F87" w:rsidRDefault="00A92F1C" w:rsidP="00A92F1C">
      <w:pPr>
        <w:pStyle w:val="normalcentered"/>
      </w:pPr>
      <w:r w:rsidRPr="00CC2F87">
        <w:t>ASSESSING PEDESTRIANS’ EXPOSURE TO TRAFFIC NOISE WITH SPATIAL ANALYSIS: THE EFFECTS OF HOME LOCATION AND ROUTE CHOICE</w:t>
      </w:r>
    </w:p>
    <w:p w14:paraId="09400119" w14:textId="7776D46D" w:rsidR="00673FA9" w:rsidRPr="00CC2F87" w:rsidRDefault="00673FA9" w:rsidP="00A92F1C">
      <w:pPr>
        <w:pStyle w:val="normalcentered"/>
      </w:pPr>
      <w:r w:rsidRPr="00CC2F87">
        <w:t>/</w:t>
      </w:r>
    </w:p>
    <w:p w14:paraId="4499BF61" w14:textId="282B2014" w:rsidR="005D7D78" w:rsidRPr="00CC2F87" w:rsidRDefault="00673FA9" w:rsidP="00A92F1C">
      <w:pPr>
        <w:pStyle w:val="normalcentered"/>
      </w:pPr>
      <w:r w:rsidRPr="00CC2F87">
        <w:t>ASSESSING AND MINIMIZING PEDESTRIANS’ EXPOSURE TO TRAFFIC NOISE WITH SPATIAL ANALYSIS AND WEB GIS</w:t>
      </w:r>
      <w:r w:rsidRPr="00CC2F87">
        <w:br/>
      </w:r>
    </w:p>
    <w:p w14:paraId="632C4065" w14:textId="24C04A38" w:rsidR="005D7D78" w:rsidRPr="00CC2F87" w:rsidRDefault="005D7D78" w:rsidP="00673FA9">
      <w:pPr>
        <w:pStyle w:val="titlepage"/>
      </w:pPr>
      <w:r w:rsidRPr="00CC2F87">
        <w:t>Joose Helle</w:t>
      </w:r>
      <w:r w:rsidRPr="00CC2F87">
        <w:br/>
        <w:t>2019</w:t>
      </w:r>
    </w:p>
    <w:p w14:paraId="266071E2" w14:textId="7A1C55C7" w:rsidR="008F2CE2" w:rsidRPr="00CC2F87" w:rsidRDefault="001E6923" w:rsidP="00A21B50">
      <w:pPr>
        <w:pStyle w:val="titlepage"/>
      </w:pPr>
      <w:r w:rsidRPr="00CC2F87">
        <w:t>Supervisors:</w:t>
      </w:r>
      <w:r w:rsidRPr="00CC2F87">
        <w:br/>
      </w:r>
      <w:proofErr w:type="spellStart"/>
      <w:r w:rsidRPr="00CC2F87">
        <w:t>Tuuli</w:t>
      </w:r>
      <w:proofErr w:type="spellEnd"/>
      <w:r w:rsidRPr="00CC2F87">
        <w:t xml:space="preserve"> </w:t>
      </w:r>
      <w:proofErr w:type="spellStart"/>
      <w:r w:rsidRPr="00CC2F87">
        <w:t>Toivonen</w:t>
      </w:r>
      <w:proofErr w:type="spellEnd"/>
      <w:r w:rsidRPr="00CC2F87">
        <w:br/>
      </w:r>
      <w:proofErr w:type="spellStart"/>
      <w:r w:rsidRPr="00CC2F87">
        <w:t>Henrikki</w:t>
      </w:r>
      <w:proofErr w:type="spellEnd"/>
      <w:r w:rsidRPr="00CC2F87">
        <w:t xml:space="preserve"> </w:t>
      </w:r>
      <w:proofErr w:type="spellStart"/>
      <w:r w:rsidRPr="00CC2F87">
        <w:t>Tenkanen</w:t>
      </w:r>
      <w:proofErr w:type="spellEnd"/>
    </w:p>
    <w:p w14:paraId="69B05E00" w14:textId="77777777" w:rsidR="000C7FB3" w:rsidRPr="00CC2F87" w:rsidRDefault="000C7FB3" w:rsidP="00892903">
      <w:pPr>
        <w:pStyle w:val="titlepage"/>
        <w:jc w:val="left"/>
      </w:pPr>
    </w:p>
    <w:p w14:paraId="5CC84DD4" w14:textId="77777777" w:rsidR="00D61551" w:rsidRPr="00CC2F87" w:rsidRDefault="005D7D78" w:rsidP="00B31DAC">
      <w:pPr>
        <w:pStyle w:val="titlepage"/>
      </w:pPr>
      <w:r w:rsidRPr="00CC2F87">
        <w:t>University of Helsinki</w:t>
      </w:r>
      <w:r w:rsidR="00E14562" w:rsidRPr="00CC2F87">
        <w:br/>
        <w:t>Faculty of Science</w:t>
      </w:r>
      <w:r w:rsidR="00E14562" w:rsidRPr="00CC2F87">
        <w:br/>
      </w:r>
      <w:r w:rsidRPr="00CC2F87">
        <w:t>Department of Geosciences and Geography</w:t>
      </w:r>
    </w:p>
    <w:p w14:paraId="16252DD6" w14:textId="61B1C2BA" w:rsidR="00F90DCB" w:rsidRPr="00CC2F87" w:rsidRDefault="00E14562" w:rsidP="00B31DAC">
      <w:pPr>
        <w:pStyle w:val="titlepage"/>
      </w:pPr>
      <w:r w:rsidRPr="00CC2F87">
        <w:t xml:space="preserve">PL 64 (Gustaf </w:t>
      </w:r>
      <w:proofErr w:type="spellStart"/>
      <w:r w:rsidRPr="00CC2F87">
        <w:t>Hällströmin</w:t>
      </w:r>
      <w:proofErr w:type="spellEnd"/>
      <w:r w:rsidRPr="00CC2F87">
        <w:t xml:space="preserve"> </w:t>
      </w:r>
      <w:proofErr w:type="spellStart"/>
      <w:r w:rsidRPr="00CC2F87">
        <w:t>katu</w:t>
      </w:r>
      <w:proofErr w:type="spellEnd"/>
      <w:r w:rsidRPr="00CC2F87">
        <w:t xml:space="preserve"> 2) </w:t>
      </w:r>
      <w:r w:rsidRPr="00CC2F87">
        <w:br/>
        <w:t xml:space="preserve">00014 </w:t>
      </w:r>
      <w:r w:rsidR="003C7A4B" w:rsidRPr="00CC2F87">
        <w:t>University of Helsinki</w:t>
      </w:r>
      <w:r w:rsidR="00F90DCB" w:rsidRPr="00CC2F87">
        <w:br w:type="page"/>
      </w:r>
    </w:p>
    <w:tbl>
      <w:tblPr>
        <w:tblpPr w:leftFromText="181" w:rightFromText="181" w:vertAnchor="text" w:horzAnchor="margin" w:tblpY="540"/>
        <w:tblW w:w="10371" w:type="dxa"/>
        <w:tblLayout w:type="fixed"/>
        <w:tblLook w:val="0000" w:firstRow="0" w:lastRow="0" w:firstColumn="0" w:lastColumn="0" w:noHBand="0" w:noVBand="0"/>
      </w:tblPr>
      <w:tblGrid>
        <w:gridCol w:w="3274"/>
        <w:gridCol w:w="1424"/>
        <w:gridCol w:w="1007"/>
        <w:gridCol w:w="4666"/>
      </w:tblGrid>
      <w:tr w:rsidR="006A3FD7" w:rsidRPr="00CC2F87" w14:paraId="4BF886AF"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lastRenderedPageBreak/>
              <w:t>Tiedekunta</w:t>
            </w:r>
            <w:proofErr w:type="spellEnd"/>
            <w:r w:rsidRPr="00CC2F87">
              <w:rPr>
                <w:rFonts w:ascii="Arial" w:hAnsi="Arial" w:cs="Arial"/>
                <w:sz w:val="16"/>
                <w:szCs w:val="16"/>
              </w:rPr>
              <w:t>/</w:t>
            </w:r>
            <w:proofErr w:type="spellStart"/>
            <w:proofErr w:type="gramStart"/>
            <w:r w:rsidRPr="00CC2F87">
              <w:rPr>
                <w:rFonts w:ascii="Arial" w:hAnsi="Arial" w:cs="Arial"/>
                <w:sz w:val="16"/>
                <w:szCs w:val="16"/>
              </w:rPr>
              <w:t>Osasto</w:t>
            </w:r>
            <w:proofErr w:type="spellEnd"/>
            <w:r w:rsidRPr="00CC2F87">
              <w:rPr>
                <w:rFonts w:ascii="Arial" w:hAnsi="Arial" w:cs="Arial"/>
                <w:sz w:val="16"/>
                <w:szCs w:val="16"/>
              </w:rPr>
              <w:t xml:space="preserve">  </w:t>
            </w:r>
            <w:proofErr w:type="spellStart"/>
            <w:r w:rsidRPr="00CC2F87">
              <w:rPr>
                <w:rFonts w:ascii="Arial" w:hAnsi="Arial" w:cs="Arial"/>
                <w:sz w:val="16"/>
                <w:szCs w:val="16"/>
              </w:rPr>
              <w:t>Fakultet</w:t>
            </w:r>
            <w:proofErr w:type="spellEnd"/>
            <w:proofErr w:type="gramEnd"/>
            <w:r w:rsidRPr="00CC2F87">
              <w:rPr>
                <w:rFonts w:ascii="Arial" w:hAnsi="Arial" w:cs="Arial"/>
                <w:sz w:val="16"/>
                <w:szCs w:val="16"/>
              </w:rPr>
              <w:t>/</w:t>
            </w:r>
            <w:proofErr w:type="spellStart"/>
            <w:r w:rsidRPr="00CC2F87">
              <w:rPr>
                <w:rFonts w:ascii="Arial" w:hAnsi="Arial" w:cs="Arial"/>
                <w:sz w:val="16"/>
                <w:szCs w:val="16"/>
              </w:rPr>
              <w:t>Sektion</w:t>
            </w:r>
            <w:proofErr w:type="spellEnd"/>
            <w:r w:rsidRPr="00CC2F87">
              <w:rPr>
                <w:rFonts w:ascii="Arial" w:hAnsi="Arial" w:cs="Arial"/>
                <w:sz w:val="16"/>
                <w:szCs w:val="16"/>
              </w:rPr>
              <w:t xml:space="preserve"> – Faculty</w:t>
            </w:r>
          </w:p>
          <w:p w14:paraId="5687F2D7" w14:textId="6F364C20" w:rsidR="006A3FD7" w:rsidRPr="00CC2F87" w:rsidRDefault="006F630C" w:rsidP="00FB111E">
            <w:pPr>
              <w:pStyle w:val="tiivistelma"/>
              <w:framePr w:hSpace="0" w:wrap="auto" w:vAnchor="margin" w:hAnchor="text" w:xAlign="left" w:yAlign="inline"/>
              <w:rPr>
                <w:lang w:val="en-US"/>
              </w:rPr>
            </w:pPr>
            <w:r w:rsidRPr="00CC2F87">
              <w:rPr>
                <w:lang w:val="en-US"/>
              </w:rPr>
              <w:t>Faculty of science</w:t>
            </w:r>
            <w:r w:rsidR="006A3FD7" w:rsidRPr="00CC2F87">
              <w:rPr>
                <w:lang w:val="en-US"/>
              </w:rPr>
              <w:t xml:space="preserve"> </w:t>
            </w:r>
          </w:p>
        </w:tc>
        <w:tc>
          <w:tcPr>
            <w:tcW w:w="5673" w:type="dxa"/>
            <w:gridSpan w:val="2"/>
            <w:tcBorders>
              <w:top w:val="single" w:sz="12" w:space="0" w:color="auto"/>
              <w:bottom w:val="single" w:sz="6" w:space="0" w:color="auto"/>
              <w:right w:val="single" w:sz="12" w:space="0" w:color="auto"/>
            </w:tcBorders>
          </w:tcPr>
          <w:p w14:paraId="387C065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Laitos</w:t>
            </w:r>
            <w:proofErr w:type="spellEnd"/>
            <w:r w:rsidRPr="00CC2F87">
              <w:rPr>
                <w:rFonts w:ascii="Arial" w:hAnsi="Arial" w:cs="Arial"/>
                <w:sz w:val="16"/>
                <w:szCs w:val="16"/>
              </w:rPr>
              <w:t>/Institution– Department</w:t>
            </w:r>
          </w:p>
          <w:p w14:paraId="090CD29D" w14:textId="1B8C040B" w:rsidR="006A3FD7" w:rsidRPr="00CC2F87" w:rsidRDefault="006F630C" w:rsidP="00FB111E">
            <w:pPr>
              <w:pStyle w:val="tiivistelma"/>
              <w:framePr w:hSpace="0" w:wrap="auto" w:vAnchor="margin" w:hAnchor="text" w:xAlign="left" w:yAlign="inline"/>
              <w:rPr>
                <w:lang w:val="en-US"/>
              </w:rPr>
            </w:pPr>
            <w:r w:rsidRPr="00CC2F87">
              <w:rPr>
                <w:lang w:val="en-US"/>
              </w:rPr>
              <w:t>Department of Geosciences and Geography</w:t>
            </w:r>
          </w:p>
        </w:tc>
      </w:tr>
      <w:tr w:rsidR="006A3FD7" w:rsidRPr="00CC2F87" w14:paraId="352C400A"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ekijä</w:t>
            </w:r>
            <w:proofErr w:type="spellEnd"/>
            <w:r w:rsidRPr="00CC2F87">
              <w:rPr>
                <w:rFonts w:ascii="Arial" w:hAnsi="Arial" w:cs="Arial"/>
                <w:sz w:val="16"/>
                <w:szCs w:val="16"/>
              </w:rPr>
              <w:t>/</w:t>
            </w:r>
            <w:proofErr w:type="spellStart"/>
            <w:r w:rsidRPr="00CC2F87">
              <w:rPr>
                <w:rFonts w:ascii="Arial" w:hAnsi="Arial" w:cs="Arial"/>
                <w:sz w:val="16"/>
                <w:szCs w:val="16"/>
              </w:rPr>
              <w:t>Författare</w:t>
            </w:r>
            <w:proofErr w:type="spellEnd"/>
            <w:r w:rsidRPr="00CC2F87">
              <w:rPr>
                <w:rFonts w:ascii="Arial" w:hAnsi="Arial" w:cs="Arial"/>
                <w:sz w:val="16"/>
                <w:szCs w:val="16"/>
              </w:rPr>
              <w:t xml:space="preserve"> – Author</w:t>
            </w:r>
          </w:p>
          <w:p w14:paraId="60804D8F" w14:textId="77777777" w:rsidR="006A3FD7" w:rsidRPr="00CC2F87" w:rsidRDefault="006A3FD7" w:rsidP="00FB111E">
            <w:pPr>
              <w:pStyle w:val="tiivistelma"/>
              <w:framePr w:hSpace="0" w:wrap="auto" w:vAnchor="margin" w:hAnchor="text" w:xAlign="left" w:yAlign="inline"/>
              <w:rPr>
                <w:lang w:val="en-US"/>
              </w:rPr>
            </w:pPr>
            <w:r w:rsidRPr="00CC2F87">
              <w:rPr>
                <w:lang w:val="en-US"/>
              </w:rPr>
              <w:t>Joose Helle</w:t>
            </w:r>
          </w:p>
        </w:tc>
      </w:tr>
      <w:tr w:rsidR="006A3FD7" w:rsidRPr="00CC2F87" w14:paraId="302B2D98"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77777777" w:rsidR="006A3FD7" w:rsidRPr="00CC2F87" w:rsidRDefault="006A3FD7" w:rsidP="00FB111E">
            <w:pPr>
              <w:spacing w:line="276" w:lineRule="auto"/>
              <w:rPr>
                <w:sz w:val="32"/>
                <w:szCs w:val="32"/>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nimi</w:t>
            </w:r>
            <w:proofErr w:type="spellEnd"/>
            <w:r w:rsidRPr="00CC2F87">
              <w:rPr>
                <w:rFonts w:ascii="Arial" w:hAnsi="Arial" w:cs="Arial"/>
                <w:sz w:val="16"/>
                <w:szCs w:val="16"/>
              </w:rPr>
              <w:t xml:space="preserve"> / </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w:t>
            </w:r>
            <w:proofErr w:type="spellStart"/>
            <w:r w:rsidRPr="00CC2F87">
              <w:rPr>
                <w:rFonts w:ascii="Arial" w:hAnsi="Arial" w:cs="Arial"/>
                <w:sz w:val="16"/>
                <w:szCs w:val="16"/>
              </w:rPr>
              <w:t>titel</w:t>
            </w:r>
            <w:proofErr w:type="spellEnd"/>
            <w:r w:rsidRPr="00CC2F87">
              <w:rPr>
                <w:rFonts w:ascii="Arial" w:hAnsi="Arial" w:cs="Arial"/>
                <w:sz w:val="16"/>
                <w:szCs w:val="16"/>
              </w:rPr>
              <w:t xml:space="preserve"> – Title</w:t>
            </w:r>
          </w:p>
          <w:p w14:paraId="3B5E6A92" w14:textId="7A69BF73" w:rsidR="006A3FD7" w:rsidRPr="00CC2F87" w:rsidRDefault="00CA178D" w:rsidP="00FB111E">
            <w:pPr>
              <w:pStyle w:val="tiivistelma"/>
              <w:framePr w:hSpace="0" w:wrap="auto" w:vAnchor="margin" w:hAnchor="text" w:xAlign="left" w:yAlign="inline"/>
              <w:rPr>
                <w:lang w:val="en-US"/>
              </w:rPr>
            </w:pPr>
            <w:r w:rsidRPr="00CC2F87">
              <w:rPr>
                <w:lang w:val="en-US"/>
              </w:rPr>
              <w:t>Assessing pedestrians</w:t>
            </w:r>
            <w:r w:rsidR="00CB2634" w:rsidRPr="00CC2F87">
              <w:rPr>
                <w:lang w:val="en-US"/>
              </w:rPr>
              <w:t>’</w:t>
            </w:r>
            <w:r w:rsidRPr="00CC2F87">
              <w:rPr>
                <w:lang w:val="en-US"/>
              </w:rPr>
              <w:t xml:space="preserve"> exposure to traffic noise with spatial analysis: the effects of home location and route choice</w:t>
            </w:r>
          </w:p>
        </w:tc>
      </w:tr>
      <w:tr w:rsidR="006A3FD7" w:rsidRPr="00CC2F87" w14:paraId="27384AA2"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Oppiaine</w:t>
            </w:r>
            <w:proofErr w:type="spellEnd"/>
            <w:r w:rsidRPr="00CC2F87">
              <w:rPr>
                <w:rFonts w:ascii="Arial" w:hAnsi="Arial" w:cs="Arial"/>
                <w:sz w:val="16"/>
                <w:szCs w:val="16"/>
              </w:rPr>
              <w:t xml:space="preserve"> /</w:t>
            </w:r>
            <w:proofErr w:type="spellStart"/>
            <w:r w:rsidRPr="00CC2F87">
              <w:rPr>
                <w:rFonts w:ascii="Arial" w:hAnsi="Arial" w:cs="Arial"/>
                <w:sz w:val="16"/>
                <w:szCs w:val="16"/>
              </w:rPr>
              <w:t>Läroämne</w:t>
            </w:r>
            <w:proofErr w:type="spellEnd"/>
            <w:r w:rsidRPr="00CC2F87">
              <w:rPr>
                <w:rFonts w:ascii="Arial" w:hAnsi="Arial" w:cs="Arial"/>
                <w:sz w:val="16"/>
                <w:szCs w:val="16"/>
              </w:rPr>
              <w:t xml:space="preserve"> – Subject</w:t>
            </w:r>
          </w:p>
          <w:p w14:paraId="047C14D8" w14:textId="464986E1" w:rsidR="006A3FD7" w:rsidRPr="00CC2F87" w:rsidRDefault="004A017D" w:rsidP="00FB111E">
            <w:pPr>
              <w:spacing w:after="0"/>
              <w:rPr>
                <w:rFonts w:ascii="Arial" w:hAnsi="Arial" w:cs="Arial"/>
                <w:sz w:val="16"/>
                <w:szCs w:val="16"/>
              </w:rPr>
            </w:pPr>
            <w:r w:rsidRPr="00CC2F87">
              <w:rPr>
                <w:rFonts w:ascii="Arial" w:hAnsi="Arial" w:cs="Arial"/>
                <w:sz w:val="21"/>
                <w:szCs w:val="16"/>
              </w:rPr>
              <w:t>Geography, geoinformatics</w:t>
            </w:r>
          </w:p>
        </w:tc>
      </w:tr>
      <w:tr w:rsidR="006A3FD7" w:rsidRPr="00CC2F87" w14:paraId="68D5E8DE"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laji</w:t>
            </w:r>
            <w:proofErr w:type="spellEnd"/>
            <w:r w:rsidRPr="00CC2F87">
              <w:rPr>
                <w:rFonts w:ascii="Arial" w:hAnsi="Arial" w:cs="Arial"/>
                <w:sz w:val="16"/>
                <w:szCs w:val="16"/>
              </w:rPr>
              <w:t>/</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art – Level</w:t>
            </w:r>
          </w:p>
          <w:p w14:paraId="06893C65" w14:textId="5C0AF8F8" w:rsidR="006A3FD7" w:rsidRPr="00CC2F87" w:rsidRDefault="006F630C" w:rsidP="00FB111E">
            <w:pPr>
              <w:pStyle w:val="tiivistelma"/>
              <w:framePr w:hSpace="0" w:wrap="auto" w:vAnchor="margin" w:hAnchor="text" w:xAlign="left" w:yAlign="inline"/>
              <w:rPr>
                <w:sz w:val="16"/>
                <w:lang w:val="en-US"/>
              </w:rPr>
            </w:pPr>
            <w:r w:rsidRPr="00CC2F87">
              <w:rPr>
                <w:lang w:val="en-US"/>
              </w:rPr>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Aika</w:t>
            </w:r>
            <w:proofErr w:type="spellEnd"/>
            <w:r w:rsidRPr="00CC2F87">
              <w:rPr>
                <w:rFonts w:ascii="Arial" w:hAnsi="Arial" w:cs="Arial"/>
                <w:sz w:val="16"/>
                <w:szCs w:val="16"/>
              </w:rPr>
              <w:t>/Datum – Month and year</w:t>
            </w:r>
          </w:p>
          <w:p w14:paraId="4E47CE8D" w14:textId="0BA8EE7E" w:rsidR="006A3FD7" w:rsidRPr="00CC2F87" w:rsidRDefault="00623523" w:rsidP="00FB111E">
            <w:pPr>
              <w:pStyle w:val="tiivistelma"/>
              <w:framePr w:hSpace="0" w:wrap="auto" w:vAnchor="margin" w:hAnchor="text" w:xAlign="left" w:yAlign="inline"/>
              <w:rPr>
                <w:sz w:val="16"/>
                <w:lang w:val="en-US"/>
              </w:rPr>
            </w:pPr>
            <w:r w:rsidRPr="00CC2F87">
              <w:rPr>
                <w:lang w:val="en-US"/>
              </w:rPr>
              <w:t>August</w:t>
            </w:r>
            <w:r w:rsidR="006A3FD7" w:rsidRPr="00CC2F87">
              <w:rPr>
                <w:lang w:val="en-US"/>
              </w:rPr>
              <w:t xml:space="preserve"> 201</w:t>
            </w:r>
            <w:r w:rsidR="00553D75" w:rsidRPr="00CC2F87">
              <w:rPr>
                <w:lang w:val="en-US"/>
              </w:rPr>
              <w:t>9</w:t>
            </w:r>
          </w:p>
        </w:tc>
        <w:tc>
          <w:tcPr>
            <w:tcW w:w="4666" w:type="dxa"/>
            <w:tcBorders>
              <w:top w:val="single" w:sz="6" w:space="0" w:color="auto"/>
              <w:bottom w:val="single" w:sz="6" w:space="0" w:color="auto"/>
              <w:right w:val="single" w:sz="12" w:space="0" w:color="auto"/>
            </w:tcBorders>
          </w:tcPr>
          <w:p w14:paraId="33CBC72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Sivumäärä</w:t>
            </w:r>
            <w:proofErr w:type="spellEnd"/>
            <w:r w:rsidRPr="00CC2F87">
              <w:rPr>
                <w:rFonts w:ascii="Arial" w:hAnsi="Arial" w:cs="Arial"/>
                <w:sz w:val="16"/>
                <w:szCs w:val="16"/>
              </w:rPr>
              <w:t xml:space="preserve">/ </w:t>
            </w:r>
            <w:proofErr w:type="spellStart"/>
            <w:r w:rsidRPr="00CC2F87">
              <w:rPr>
                <w:rFonts w:ascii="Arial" w:hAnsi="Arial" w:cs="Arial"/>
                <w:sz w:val="16"/>
                <w:szCs w:val="16"/>
              </w:rPr>
              <w:t>Sidoantal</w:t>
            </w:r>
            <w:proofErr w:type="spellEnd"/>
            <w:r w:rsidRPr="00CC2F87">
              <w:rPr>
                <w:rFonts w:ascii="Arial" w:hAnsi="Arial" w:cs="Arial"/>
                <w:sz w:val="16"/>
                <w:szCs w:val="16"/>
              </w:rPr>
              <w:t xml:space="preserve"> – Number of pages</w:t>
            </w:r>
          </w:p>
          <w:p w14:paraId="2BA4B58F" w14:textId="3156D062" w:rsidR="006A3FD7" w:rsidRPr="00CC2F87" w:rsidRDefault="006A3FD7" w:rsidP="00FB111E">
            <w:pPr>
              <w:pStyle w:val="tiivistelma"/>
              <w:framePr w:hSpace="0" w:wrap="auto" w:vAnchor="margin" w:hAnchor="text" w:xAlign="left" w:yAlign="inline"/>
              <w:rPr>
                <w:sz w:val="16"/>
                <w:lang w:val="en-US"/>
              </w:rPr>
            </w:pPr>
          </w:p>
        </w:tc>
      </w:tr>
      <w:tr w:rsidR="006A3FD7" w:rsidRPr="00CC2F87" w14:paraId="3B373E4B"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iivistelmä</w:t>
            </w:r>
            <w:proofErr w:type="spellEnd"/>
            <w:r w:rsidRPr="00CC2F87">
              <w:rPr>
                <w:rFonts w:ascii="Arial" w:hAnsi="Arial" w:cs="Arial"/>
                <w:sz w:val="16"/>
                <w:szCs w:val="16"/>
              </w:rPr>
              <w:t>/</w:t>
            </w:r>
            <w:proofErr w:type="spellStart"/>
            <w:r w:rsidRPr="00CC2F87">
              <w:rPr>
                <w:rFonts w:ascii="Arial" w:hAnsi="Arial" w:cs="Arial"/>
                <w:sz w:val="16"/>
                <w:szCs w:val="16"/>
              </w:rPr>
              <w:t>Referat</w:t>
            </w:r>
            <w:proofErr w:type="spellEnd"/>
            <w:r w:rsidRPr="00CC2F87">
              <w:rPr>
                <w:rFonts w:ascii="Arial" w:hAnsi="Arial" w:cs="Arial"/>
                <w:sz w:val="16"/>
                <w:szCs w:val="16"/>
              </w:rPr>
              <w:t xml:space="preserve"> – Abstract</w:t>
            </w:r>
          </w:p>
          <w:p w14:paraId="52B9C13E" w14:textId="1F8765FE" w:rsidR="006A3FD7" w:rsidRPr="00CC2F87" w:rsidRDefault="001A73C2" w:rsidP="00FB111E">
            <w:pPr>
              <w:pStyle w:val="tiivistelma"/>
              <w:framePr w:hSpace="0" w:wrap="auto" w:vAnchor="margin" w:hAnchor="text" w:xAlign="left" w:yAlign="inline"/>
              <w:rPr>
                <w:lang w:val="en-US"/>
              </w:rPr>
            </w:pPr>
            <w:r w:rsidRPr="00CC2F87">
              <w:rPr>
                <w:lang w:val="en-US"/>
              </w:rPr>
              <w:t xml:space="preserve"> </w:t>
            </w:r>
          </w:p>
        </w:tc>
      </w:tr>
      <w:tr w:rsidR="006A3FD7" w:rsidRPr="00CC2F87" w14:paraId="5DC0521A"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Avainsanat</w:t>
            </w:r>
            <w:proofErr w:type="spellEnd"/>
            <w:r w:rsidRPr="00CC2F87">
              <w:rPr>
                <w:rFonts w:ascii="Arial" w:hAnsi="Arial" w:cs="Arial"/>
                <w:sz w:val="16"/>
                <w:szCs w:val="16"/>
              </w:rPr>
              <w:t xml:space="preserve"> – </w:t>
            </w:r>
            <w:proofErr w:type="spellStart"/>
            <w:r w:rsidRPr="00CC2F87">
              <w:rPr>
                <w:rFonts w:ascii="Arial" w:hAnsi="Arial" w:cs="Arial"/>
                <w:sz w:val="16"/>
                <w:szCs w:val="16"/>
              </w:rPr>
              <w:t>Nyckelord</w:t>
            </w:r>
            <w:proofErr w:type="spellEnd"/>
            <w:r w:rsidRPr="00CC2F87">
              <w:rPr>
                <w:rFonts w:ascii="Arial" w:hAnsi="Arial" w:cs="Arial"/>
                <w:sz w:val="16"/>
                <w:szCs w:val="16"/>
              </w:rPr>
              <w:t xml:space="preserve"> – Keywords</w:t>
            </w:r>
          </w:p>
          <w:p w14:paraId="0B949261" w14:textId="292BC27D" w:rsidR="006A3FD7" w:rsidRPr="00CC2F87" w:rsidRDefault="006A3FD7" w:rsidP="00FB111E">
            <w:pPr>
              <w:pStyle w:val="tiivistelma"/>
              <w:framePr w:hSpace="0" w:wrap="auto" w:vAnchor="margin" w:hAnchor="text" w:xAlign="left" w:yAlign="inline"/>
              <w:rPr>
                <w:lang w:val="en-US"/>
              </w:rPr>
            </w:pPr>
          </w:p>
        </w:tc>
      </w:tr>
      <w:tr w:rsidR="006A3FD7" w:rsidRPr="00CC2F87" w14:paraId="345233FF"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361A987F"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Säilytyspaikka</w:t>
            </w:r>
            <w:proofErr w:type="spellEnd"/>
            <w:r w:rsidRPr="00CC2F87">
              <w:rPr>
                <w:rFonts w:ascii="Arial" w:hAnsi="Arial" w:cs="Arial"/>
                <w:sz w:val="16"/>
                <w:szCs w:val="16"/>
              </w:rPr>
              <w:t xml:space="preserve"> – </w:t>
            </w:r>
            <w:proofErr w:type="spellStart"/>
            <w:r w:rsidRPr="00CC2F87">
              <w:rPr>
                <w:rFonts w:ascii="Arial" w:hAnsi="Arial" w:cs="Arial"/>
                <w:sz w:val="16"/>
                <w:szCs w:val="16"/>
              </w:rPr>
              <w:t>Förvaringställe</w:t>
            </w:r>
            <w:proofErr w:type="spellEnd"/>
            <w:r w:rsidRPr="00CC2F87">
              <w:rPr>
                <w:rFonts w:ascii="Arial" w:hAnsi="Arial" w:cs="Arial"/>
                <w:sz w:val="16"/>
                <w:szCs w:val="16"/>
              </w:rPr>
              <w:t xml:space="preserve"> – Where deposited</w:t>
            </w:r>
          </w:p>
          <w:p w14:paraId="35590CF0" w14:textId="7AB397A7" w:rsidR="006A3FD7" w:rsidRPr="00CC2F87" w:rsidRDefault="00124FCA" w:rsidP="00FB111E">
            <w:pPr>
              <w:pStyle w:val="tiivistelma"/>
              <w:framePr w:hSpace="0" w:wrap="auto" w:vAnchor="margin" w:hAnchor="text" w:xAlign="left" w:yAlign="inline"/>
              <w:rPr>
                <w:sz w:val="16"/>
                <w:lang w:val="en-US"/>
              </w:rPr>
            </w:pPr>
            <w:r w:rsidRPr="00CC2F87">
              <w:rPr>
                <w:lang w:val="en-US"/>
              </w:rPr>
              <w:t>HELDA</w:t>
            </w:r>
          </w:p>
        </w:tc>
      </w:tr>
      <w:tr w:rsidR="006A3FD7" w:rsidRPr="00CC2F87" w14:paraId="60658A33"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77777777" w:rsidR="006A3FD7" w:rsidRPr="00CC2F87" w:rsidRDefault="006A3FD7" w:rsidP="00FB111E">
            <w:pPr>
              <w:rPr>
                <w:rFonts w:ascii="Arial" w:hAnsi="Arial" w:cs="Arial"/>
                <w:sz w:val="16"/>
                <w:szCs w:val="16"/>
              </w:rPr>
            </w:pPr>
            <w:proofErr w:type="spellStart"/>
            <w:r w:rsidRPr="00CC2F87">
              <w:rPr>
                <w:rFonts w:ascii="Arial" w:hAnsi="Arial" w:cs="Arial"/>
                <w:sz w:val="16"/>
                <w:szCs w:val="16"/>
              </w:rPr>
              <w:t>Muita</w:t>
            </w:r>
            <w:proofErr w:type="spellEnd"/>
            <w:r w:rsidRPr="00CC2F87">
              <w:rPr>
                <w:rFonts w:ascii="Arial" w:hAnsi="Arial" w:cs="Arial"/>
                <w:sz w:val="16"/>
                <w:szCs w:val="16"/>
              </w:rPr>
              <w:t xml:space="preserve"> </w:t>
            </w:r>
            <w:proofErr w:type="spellStart"/>
            <w:r w:rsidRPr="00CC2F87">
              <w:rPr>
                <w:rFonts w:ascii="Arial" w:hAnsi="Arial" w:cs="Arial"/>
                <w:sz w:val="16"/>
                <w:szCs w:val="16"/>
              </w:rPr>
              <w:t>tietoja</w:t>
            </w:r>
            <w:proofErr w:type="spellEnd"/>
            <w:r w:rsidRPr="00CC2F87">
              <w:rPr>
                <w:rFonts w:ascii="Arial" w:hAnsi="Arial" w:cs="Arial"/>
                <w:sz w:val="16"/>
                <w:szCs w:val="16"/>
              </w:rPr>
              <w:t xml:space="preserve"> – </w:t>
            </w:r>
            <w:proofErr w:type="spellStart"/>
            <w:r w:rsidRPr="00CC2F87">
              <w:rPr>
                <w:rFonts w:ascii="Arial" w:hAnsi="Arial" w:cs="Arial"/>
                <w:sz w:val="16"/>
                <w:szCs w:val="16"/>
              </w:rPr>
              <w:t>Övriga</w:t>
            </w:r>
            <w:proofErr w:type="spellEnd"/>
            <w:r w:rsidRPr="00CC2F87">
              <w:rPr>
                <w:rFonts w:ascii="Arial" w:hAnsi="Arial" w:cs="Arial"/>
                <w:sz w:val="16"/>
                <w:szCs w:val="16"/>
              </w:rPr>
              <w:t xml:space="preserve"> </w:t>
            </w:r>
            <w:proofErr w:type="spellStart"/>
            <w:r w:rsidRPr="00CC2F87">
              <w:rPr>
                <w:rFonts w:ascii="Arial" w:hAnsi="Arial" w:cs="Arial"/>
                <w:sz w:val="16"/>
                <w:szCs w:val="16"/>
              </w:rPr>
              <w:t>uppgifter</w:t>
            </w:r>
            <w:proofErr w:type="spellEnd"/>
            <w:r w:rsidRPr="00CC2F87">
              <w:rPr>
                <w:rFonts w:ascii="Arial" w:hAnsi="Arial" w:cs="Arial"/>
                <w:sz w:val="16"/>
                <w:szCs w:val="16"/>
              </w:rPr>
              <w:t xml:space="preserve"> – Additional information</w:t>
            </w:r>
          </w:p>
        </w:tc>
      </w:tr>
    </w:tbl>
    <w:p w14:paraId="6E1F125D" w14:textId="08158648" w:rsidR="00917092" w:rsidRPr="00CC2F87" w:rsidRDefault="00CB31DC" w:rsidP="00B31DAC">
      <w:r w:rsidRPr="00CC2F87">
        <w:rPr>
          <w:noProof/>
        </w:rPr>
        <w:drawing>
          <wp:anchor distT="0" distB="0" distL="114300" distR="114300" simplePos="0" relativeHeight="251662336" behindDoc="1" locked="0" layoutInCell="1" allowOverlap="1" wp14:anchorId="6505404D" wp14:editId="1580C515">
            <wp:simplePos x="0" y="0"/>
            <wp:positionH relativeFrom="column">
              <wp:posOffset>-231514</wp:posOffset>
            </wp:positionH>
            <wp:positionV relativeFrom="page">
              <wp:posOffset>488576</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E8D518" w14:textId="5B23D9D0" w:rsidR="001463BC" w:rsidRPr="00CC2F87" w:rsidRDefault="001463BC" w:rsidP="00B31DAC"/>
    <w:p w14:paraId="28D82021" w14:textId="43A51660" w:rsidR="00917092" w:rsidRPr="00CC2F87" w:rsidRDefault="00B97CA5" w:rsidP="00B31DAC">
      <w:r w:rsidRPr="00CC2F87">
        <w:br w:type="page"/>
      </w:r>
      <w:r w:rsidR="00CB31DC" w:rsidRPr="00CC2F87">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CC2F87">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CC2F87"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iedekunta</w:t>
            </w:r>
            <w:proofErr w:type="spellEnd"/>
            <w:r w:rsidRPr="00CC2F87">
              <w:rPr>
                <w:rFonts w:ascii="Arial" w:hAnsi="Arial" w:cs="Arial"/>
                <w:sz w:val="16"/>
                <w:szCs w:val="16"/>
              </w:rPr>
              <w:t>/</w:t>
            </w:r>
            <w:proofErr w:type="spellStart"/>
            <w:r w:rsidRPr="00CC2F87">
              <w:rPr>
                <w:rFonts w:ascii="Arial" w:hAnsi="Arial" w:cs="Arial"/>
                <w:sz w:val="16"/>
                <w:szCs w:val="16"/>
              </w:rPr>
              <w:t>Osasto</w:t>
            </w:r>
            <w:proofErr w:type="spellEnd"/>
            <w:r w:rsidRPr="00CC2F87">
              <w:rPr>
                <w:rFonts w:ascii="Arial" w:hAnsi="Arial" w:cs="Arial"/>
                <w:sz w:val="16"/>
                <w:szCs w:val="16"/>
              </w:rPr>
              <w:t xml:space="preserve">  </w:t>
            </w:r>
            <w:proofErr w:type="spellStart"/>
            <w:r w:rsidRPr="00CC2F87">
              <w:rPr>
                <w:rFonts w:ascii="Arial" w:hAnsi="Arial" w:cs="Arial"/>
                <w:sz w:val="16"/>
                <w:szCs w:val="16"/>
              </w:rPr>
              <w:t>Fakultet</w:t>
            </w:r>
            <w:proofErr w:type="spellEnd"/>
            <w:r w:rsidRPr="00CC2F87">
              <w:rPr>
                <w:rFonts w:ascii="Arial" w:hAnsi="Arial" w:cs="Arial"/>
                <w:sz w:val="16"/>
                <w:szCs w:val="16"/>
              </w:rPr>
              <w:t>/</w:t>
            </w:r>
            <w:proofErr w:type="spellStart"/>
            <w:r w:rsidRPr="00CC2F87">
              <w:rPr>
                <w:rFonts w:ascii="Arial" w:hAnsi="Arial" w:cs="Arial"/>
                <w:sz w:val="16"/>
                <w:szCs w:val="16"/>
              </w:rPr>
              <w:t>Sektion</w:t>
            </w:r>
            <w:proofErr w:type="spellEnd"/>
            <w:r w:rsidRPr="00CC2F87">
              <w:rPr>
                <w:rFonts w:ascii="Arial" w:hAnsi="Arial" w:cs="Arial"/>
                <w:sz w:val="16"/>
                <w:szCs w:val="16"/>
              </w:rPr>
              <w:t xml:space="preserve"> – Faculty</w:t>
            </w:r>
          </w:p>
          <w:p w14:paraId="0D1BD642" w14:textId="77777777" w:rsidR="00FB111E" w:rsidRPr="00CC2F87" w:rsidRDefault="00FB111E" w:rsidP="00FB111E">
            <w:pPr>
              <w:pStyle w:val="tiivistelma"/>
              <w:framePr w:hSpace="0" w:wrap="auto" w:vAnchor="margin" w:hAnchor="text" w:xAlign="left" w:yAlign="inline"/>
              <w:rPr>
                <w:lang w:val="en-US"/>
              </w:rPr>
            </w:pPr>
            <w:proofErr w:type="spellStart"/>
            <w:r w:rsidRPr="00CC2F87">
              <w:rPr>
                <w:szCs w:val="21"/>
                <w:lang w:val="en-US"/>
              </w:rPr>
              <w:t>Matemaattis-luonnontieteellinen</w:t>
            </w:r>
            <w:proofErr w:type="spellEnd"/>
            <w:r w:rsidRPr="00CC2F87">
              <w:rPr>
                <w:szCs w:val="21"/>
                <w:lang w:val="en-US"/>
              </w:rPr>
              <w:t xml:space="preserve"> </w:t>
            </w:r>
            <w:proofErr w:type="spellStart"/>
            <w:r w:rsidRPr="00CC2F87">
              <w:rPr>
                <w:szCs w:val="21"/>
                <w:lang w:val="en-US"/>
              </w:rPr>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Laitos</w:t>
            </w:r>
            <w:proofErr w:type="spellEnd"/>
            <w:r w:rsidRPr="00CC2F87">
              <w:rPr>
                <w:rFonts w:ascii="Arial" w:hAnsi="Arial" w:cs="Arial"/>
                <w:sz w:val="16"/>
                <w:szCs w:val="16"/>
              </w:rPr>
              <w:t>/Institution– Department</w:t>
            </w:r>
          </w:p>
          <w:p w14:paraId="4FAA0866" w14:textId="77777777" w:rsidR="00FB111E" w:rsidRPr="00CC2F87" w:rsidRDefault="00FB111E" w:rsidP="00FB111E">
            <w:pPr>
              <w:pStyle w:val="tiivistelma"/>
              <w:framePr w:hSpace="0" w:wrap="auto" w:vAnchor="margin" w:hAnchor="text" w:xAlign="left" w:yAlign="inline"/>
              <w:rPr>
                <w:lang w:val="en-US"/>
              </w:rPr>
            </w:pPr>
            <w:proofErr w:type="spellStart"/>
            <w:r w:rsidRPr="00CC2F87">
              <w:rPr>
                <w:szCs w:val="21"/>
                <w:lang w:val="en-US"/>
              </w:rPr>
              <w:t>Geotieteiden</w:t>
            </w:r>
            <w:proofErr w:type="spellEnd"/>
            <w:r w:rsidRPr="00CC2F87">
              <w:rPr>
                <w:szCs w:val="21"/>
                <w:lang w:val="en-US"/>
              </w:rPr>
              <w:t xml:space="preserve"> ja </w:t>
            </w:r>
            <w:proofErr w:type="spellStart"/>
            <w:r w:rsidRPr="00CC2F87">
              <w:rPr>
                <w:szCs w:val="21"/>
                <w:lang w:val="en-US"/>
              </w:rPr>
              <w:t>maantieteen</w:t>
            </w:r>
            <w:proofErr w:type="spellEnd"/>
            <w:r w:rsidRPr="00CC2F87">
              <w:rPr>
                <w:szCs w:val="21"/>
                <w:lang w:val="en-US"/>
              </w:rPr>
              <w:t xml:space="preserve"> </w:t>
            </w:r>
            <w:proofErr w:type="spellStart"/>
            <w:r w:rsidRPr="00CC2F87">
              <w:rPr>
                <w:szCs w:val="21"/>
                <w:lang w:val="en-US"/>
              </w:rPr>
              <w:t>laitos</w:t>
            </w:r>
            <w:proofErr w:type="spellEnd"/>
          </w:p>
        </w:tc>
      </w:tr>
      <w:tr w:rsidR="00FB111E" w:rsidRPr="00CC2F87"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ekijä</w:t>
            </w:r>
            <w:proofErr w:type="spellEnd"/>
            <w:r w:rsidRPr="00CC2F87">
              <w:rPr>
                <w:rFonts w:ascii="Arial" w:hAnsi="Arial" w:cs="Arial"/>
                <w:sz w:val="16"/>
                <w:szCs w:val="16"/>
              </w:rPr>
              <w:t>/</w:t>
            </w:r>
            <w:proofErr w:type="spellStart"/>
            <w:r w:rsidRPr="00CC2F87">
              <w:rPr>
                <w:rFonts w:ascii="Arial" w:hAnsi="Arial" w:cs="Arial"/>
                <w:sz w:val="16"/>
                <w:szCs w:val="16"/>
              </w:rPr>
              <w:t>Författare</w:t>
            </w:r>
            <w:proofErr w:type="spellEnd"/>
            <w:r w:rsidRPr="00CC2F87">
              <w:rPr>
                <w:rFonts w:ascii="Arial" w:hAnsi="Arial" w:cs="Arial"/>
                <w:sz w:val="16"/>
                <w:szCs w:val="16"/>
              </w:rPr>
              <w:t xml:space="preserve"> – Author</w:t>
            </w:r>
          </w:p>
          <w:p w14:paraId="3E00559B" w14:textId="77777777" w:rsidR="00FB111E" w:rsidRPr="00CC2F87" w:rsidRDefault="00FB111E" w:rsidP="00FB111E">
            <w:pPr>
              <w:pStyle w:val="tiivistelma"/>
              <w:framePr w:hSpace="0" w:wrap="auto" w:vAnchor="margin" w:hAnchor="text" w:xAlign="left" w:yAlign="inline"/>
              <w:rPr>
                <w:lang w:val="en-US"/>
              </w:rPr>
            </w:pPr>
            <w:r w:rsidRPr="00CC2F87">
              <w:rPr>
                <w:lang w:val="en-US"/>
              </w:rPr>
              <w:t>Joose Helle</w:t>
            </w:r>
          </w:p>
        </w:tc>
      </w:tr>
      <w:tr w:rsidR="00FB111E" w:rsidRPr="00CC2F87"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CC2F87" w:rsidRDefault="00FB111E" w:rsidP="00FB111E">
            <w:pPr>
              <w:spacing w:line="276" w:lineRule="auto"/>
              <w:rPr>
                <w:sz w:val="32"/>
                <w:szCs w:val="32"/>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nimi</w:t>
            </w:r>
            <w:proofErr w:type="spellEnd"/>
            <w:r w:rsidRPr="00CC2F87">
              <w:rPr>
                <w:rFonts w:ascii="Arial" w:hAnsi="Arial" w:cs="Arial"/>
                <w:sz w:val="16"/>
                <w:szCs w:val="16"/>
              </w:rPr>
              <w:t xml:space="preserve"> / </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w:t>
            </w:r>
            <w:proofErr w:type="spellStart"/>
            <w:r w:rsidRPr="00CC2F87">
              <w:rPr>
                <w:rFonts w:ascii="Arial" w:hAnsi="Arial" w:cs="Arial"/>
                <w:sz w:val="16"/>
                <w:szCs w:val="16"/>
              </w:rPr>
              <w:t>titel</w:t>
            </w:r>
            <w:proofErr w:type="spellEnd"/>
            <w:r w:rsidRPr="00CC2F87">
              <w:rPr>
                <w:rFonts w:ascii="Arial" w:hAnsi="Arial" w:cs="Arial"/>
                <w:sz w:val="16"/>
                <w:szCs w:val="16"/>
              </w:rPr>
              <w:t xml:space="preserve"> – Title</w:t>
            </w:r>
          </w:p>
          <w:p w14:paraId="31465A5A" w14:textId="3DF0F4D5" w:rsidR="00FB111E" w:rsidRPr="00CC2F87" w:rsidRDefault="00FB111E" w:rsidP="00FB111E">
            <w:pPr>
              <w:pStyle w:val="tiivistelma"/>
              <w:framePr w:hSpace="0" w:wrap="auto" w:vAnchor="margin" w:hAnchor="text" w:xAlign="left" w:yAlign="inline"/>
              <w:rPr>
                <w:lang w:val="en-US"/>
              </w:rPr>
            </w:pPr>
          </w:p>
        </w:tc>
      </w:tr>
      <w:tr w:rsidR="00FB111E" w:rsidRPr="00CC2F87"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Oppiaine</w:t>
            </w:r>
            <w:proofErr w:type="spellEnd"/>
            <w:r w:rsidRPr="00CC2F87">
              <w:rPr>
                <w:rFonts w:ascii="Arial" w:hAnsi="Arial" w:cs="Arial"/>
                <w:sz w:val="16"/>
                <w:szCs w:val="16"/>
              </w:rPr>
              <w:t xml:space="preserve"> /</w:t>
            </w:r>
            <w:proofErr w:type="spellStart"/>
            <w:r w:rsidRPr="00CC2F87">
              <w:rPr>
                <w:rFonts w:ascii="Arial" w:hAnsi="Arial" w:cs="Arial"/>
                <w:sz w:val="16"/>
                <w:szCs w:val="16"/>
              </w:rPr>
              <w:t>Läroämne</w:t>
            </w:r>
            <w:proofErr w:type="spellEnd"/>
            <w:r w:rsidRPr="00CC2F87">
              <w:rPr>
                <w:rFonts w:ascii="Arial" w:hAnsi="Arial" w:cs="Arial"/>
                <w:sz w:val="16"/>
                <w:szCs w:val="16"/>
              </w:rPr>
              <w:t xml:space="preserve"> – Subject</w:t>
            </w:r>
          </w:p>
          <w:p w14:paraId="2C0D9F9A" w14:textId="77777777" w:rsidR="00FB111E" w:rsidRPr="00CC2F87" w:rsidRDefault="00FB111E" w:rsidP="00FB111E">
            <w:pPr>
              <w:spacing w:after="0"/>
              <w:rPr>
                <w:rFonts w:ascii="Arial" w:hAnsi="Arial" w:cs="Arial"/>
                <w:sz w:val="16"/>
                <w:szCs w:val="16"/>
              </w:rPr>
            </w:pPr>
            <w:proofErr w:type="spellStart"/>
            <w:r w:rsidRPr="00CC2F87">
              <w:rPr>
                <w:rFonts w:ascii="Arial" w:hAnsi="Arial" w:cs="Arial"/>
                <w:sz w:val="21"/>
                <w:szCs w:val="16"/>
              </w:rPr>
              <w:t>Maantiede</w:t>
            </w:r>
            <w:proofErr w:type="spellEnd"/>
            <w:r w:rsidRPr="00CC2F87">
              <w:rPr>
                <w:rFonts w:ascii="Arial" w:hAnsi="Arial" w:cs="Arial"/>
                <w:sz w:val="21"/>
                <w:szCs w:val="16"/>
              </w:rPr>
              <w:t xml:space="preserve">, </w:t>
            </w:r>
            <w:proofErr w:type="spellStart"/>
            <w:r w:rsidRPr="00CC2F87">
              <w:rPr>
                <w:rFonts w:ascii="Arial" w:hAnsi="Arial" w:cs="Arial"/>
                <w:sz w:val="21"/>
                <w:szCs w:val="16"/>
              </w:rPr>
              <w:t>geoinformatiikka</w:t>
            </w:r>
            <w:proofErr w:type="spellEnd"/>
          </w:p>
        </w:tc>
      </w:tr>
      <w:tr w:rsidR="00FB111E" w:rsidRPr="00CC2F87"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laji</w:t>
            </w:r>
            <w:proofErr w:type="spellEnd"/>
            <w:r w:rsidRPr="00CC2F87">
              <w:rPr>
                <w:rFonts w:ascii="Arial" w:hAnsi="Arial" w:cs="Arial"/>
                <w:sz w:val="16"/>
                <w:szCs w:val="16"/>
              </w:rPr>
              <w:t>/</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art – Level</w:t>
            </w:r>
          </w:p>
          <w:p w14:paraId="155AFD6B" w14:textId="77777777" w:rsidR="00FB111E" w:rsidRPr="00CC2F87" w:rsidRDefault="00FB111E" w:rsidP="00FB111E">
            <w:pPr>
              <w:pStyle w:val="tiivistelma"/>
              <w:framePr w:hSpace="0" w:wrap="auto" w:vAnchor="margin" w:hAnchor="text" w:xAlign="left" w:yAlign="inline"/>
              <w:rPr>
                <w:sz w:val="16"/>
                <w:lang w:val="en-US"/>
              </w:rPr>
            </w:pPr>
            <w:r w:rsidRPr="00CC2F87">
              <w:rPr>
                <w:lang w:val="en-US"/>
              </w:rPr>
              <w:t xml:space="preserve">Pro </w:t>
            </w:r>
            <w:proofErr w:type="spellStart"/>
            <w:r w:rsidRPr="00CC2F87">
              <w:rPr>
                <w:lang w:val="en-US"/>
              </w:rPr>
              <w:t>gradu</w:t>
            </w:r>
            <w:proofErr w:type="spellEnd"/>
            <w:r w:rsidRPr="00CC2F87">
              <w:rPr>
                <w:lang w:val="en-US"/>
              </w:rPr>
              <w:t xml:space="preserve"> -</w:t>
            </w:r>
            <w:proofErr w:type="spellStart"/>
            <w:r w:rsidRPr="00CC2F87">
              <w:rPr>
                <w:lang w:val="en-US"/>
              </w:rPr>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Aika</w:t>
            </w:r>
            <w:proofErr w:type="spellEnd"/>
            <w:r w:rsidRPr="00CC2F87">
              <w:rPr>
                <w:rFonts w:ascii="Arial" w:hAnsi="Arial" w:cs="Arial"/>
                <w:sz w:val="16"/>
                <w:szCs w:val="16"/>
              </w:rPr>
              <w:t>/Datum – Month and year</w:t>
            </w:r>
          </w:p>
          <w:p w14:paraId="6FFEF2B9" w14:textId="77777777" w:rsidR="00FB111E" w:rsidRPr="00CC2F87" w:rsidRDefault="00FB111E" w:rsidP="00FB111E">
            <w:pPr>
              <w:pStyle w:val="tiivistelma"/>
              <w:framePr w:hSpace="0" w:wrap="auto" w:vAnchor="margin" w:hAnchor="text" w:xAlign="left" w:yAlign="inline"/>
              <w:rPr>
                <w:sz w:val="16"/>
                <w:lang w:val="en-US"/>
              </w:rPr>
            </w:pPr>
            <w:proofErr w:type="spellStart"/>
            <w:r w:rsidRPr="00CC2F87">
              <w:rPr>
                <w:lang w:val="en-US"/>
              </w:rPr>
              <w:t>Elokuu</w:t>
            </w:r>
            <w:proofErr w:type="spellEnd"/>
            <w:r w:rsidRPr="00CC2F87">
              <w:rPr>
                <w:lang w:val="en-US"/>
              </w:rPr>
              <w:t xml:space="preserve"> 2019</w:t>
            </w:r>
          </w:p>
        </w:tc>
        <w:tc>
          <w:tcPr>
            <w:tcW w:w="4666" w:type="dxa"/>
            <w:tcBorders>
              <w:top w:val="single" w:sz="6" w:space="0" w:color="auto"/>
              <w:bottom w:val="single" w:sz="6" w:space="0" w:color="auto"/>
              <w:right w:val="single" w:sz="12" w:space="0" w:color="auto"/>
            </w:tcBorders>
          </w:tcPr>
          <w:p w14:paraId="22B28464"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Sivumäärä</w:t>
            </w:r>
            <w:proofErr w:type="spellEnd"/>
            <w:r w:rsidRPr="00CC2F87">
              <w:rPr>
                <w:rFonts w:ascii="Arial" w:hAnsi="Arial" w:cs="Arial"/>
                <w:sz w:val="16"/>
                <w:szCs w:val="16"/>
              </w:rPr>
              <w:t xml:space="preserve">/ </w:t>
            </w:r>
            <w:proofErr w:type="spellStart"/>
            <w:r w:rsidRPr="00CC2F87">
              <w:rPr>
                <w:rFonts w:ascii="Arial" w:hAnsi="Arial" w:cs="Arial"/>
                <w:sz w:val="16"/>
                <w:szCs w:val="16"/>
              </w:rPr>
              <w:t>Sidoantal</w:t>
            </w:r>
            <w:proofErr w:type="spellEnd"/>
            <w:r w:rsidRPr="00CC2F87">
              <w:rPr>
                <w:rFonts w:ascii="Arial" w:hAnsi="Arial" w:cs="Arial"/>
                <w:sz w:val="16"/>
                <w:szCs w:val="16"/>
              </w:rPr>
              <w:t xml:space="preserve"> – Number of pages</w:t>
            </w:r>
          </w:p>
          <w:p w14:paraId="358DBA6F" w14:textId="184CFAD9" w:rsidR="00FB111E" w:rsidRPr="00CC2F87" w:rsidRDefault="00FB111E" w:rsidP="00FB111E">
            <w:pPr>
              <w:pStyle w:val="tiivistelma"/>
              <w:framePr w:hSpace="0" w:wrap="auto" w:vAnchor="margin" w:hAnchor="text" w:xAlign="left" w:yAlign="inline"/>
              <w:rPr>
                <w:sz w:val="16"/>
                <w:lang w:val="en-US"/>
              </w:rPr>
            </w:pPr>
          </w:p>
        </w:tc>
      </w:tr>
      <w:tr w:rsidR="00FB111E" w:rsidRPr="00CC2F87"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iivistelmä</w:t>
            </w:r>
            <w:proofErr w:type="spellEnd"/>
            <w:r w:rsidRPr="00CC2F87">
              <w:rPr>
                <w:rFonts w:ascii="Arial" w:hAnsi="Arial" w:cs="Arial"/>
                <w:sz w:val="16"/>
                <w:szCs w:val="16"/>
              </w:rPr>
              <w:t>/</w:t>
            </w:r>
            <w:proofErr w:type="spellStart"/>
            <w:r w:rsidRPr="00CC2F87">
              <w:rPr>
                <w:rFonts w:ascii="Arial" w:hAnsi="Arial" w:cs="Arial"/>
                <w:sz w:val="16"/>
                <w:szCs w:val="16"/>
              </w:rPr>
              <w:t>Referat</w:t>
            </w:r>
            <w:proofErr w:type="spellEnd"/>
            <w:r w:rsidRPr="00CC2F87">
              <w:rPr>
                <w:rFonts w:ascii="Arial" w:hAnsi="Arial" w:cs="Arial"/>
                <w:sz w:val="16"/>
                <w:szCs w:val="16"/>
              </w:rPr>
              <w:t xml:space="preserve"> – Abstract</w:t>
            </w:r>
          </w:p>
          <w:p w14:paraId="585CFD50" w14:textId="5FED6E03" w:rsidR="00FB111E" w:rsidRPr="00CC2F87" w:rsidRDefault="00FB111E" w:rsidP="00FB111E">
            <w:pPr>
              <w:pStyle w:val="tiivistelma"/>
              <w:framePr w:hSpace="0" w:wrap="auto" w:vAnchor="margin" w:hAnchor="text" w:xAlign="left" w:yAlign="inline"/>
              <w:rPr>
                <w:lang w:val="en-US"/>
              </w:rPr>
            </w:pPr>
          </w:p>
        </w:tc>
      </w:tr>
      <w:tr w:rsidR="00FB111E" w:rsidRPr="00CC2F87"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Avainsanat</w:t>
            </w:r>
            <w:proofErr w:type="spellEnd"/>
            <w:r w:rsidRPr="00CC2F87">
              <w:rPr>
                <w:rFonts w:ascii="Arial" w:hAnsi="Arial" w:cs="Arial"/>
                <w:sz w:val="16"/>
                <w:szCs w:val="16"/>
              </w:rPr>
              <w:t xml:space="preserve"> – </w:t>
            </w:r>
            <w:proofErr w:type="spellStart"/>
            <w:r w:rsidRPr="00CC2F87">
              <w:rPr>
                <w:rFonts w:ascii="Arial" w:hAnsi="Arial" w:cs="Arial"/>
                <w:sz w:val="16"/>
                <w:szCs w:val="16"/>
              </w:rPr>
              <w:t>Nyckelord</w:t>
            </w:r>
            <w:proofErr w:type="spellEnd"/>
            <w:r w:rsidRPr="00CC2F87">
              <w:rPr>
                <w:rFonts w:ascii="Arial" w:hAnsi="Arial" w:cs="Arial"/>
                <w:sz w:val="16"/>
                <w:szCs w:val="16"/>
              </w:rPr>
              <w:t xml:space="preserve"> – Keywords</w:t>
            </w:r>
          </w:p>
          <w:p w14:paraId="65992E15" w14:textId="5750D0E7" w:rsidR="00FB111E" w:rsidRPr="00CC2F87" w:rsidRDefault="00FB111E" w:rsidP="00FB111E">
            <w:pPr>
              <w:pStyle w:val="tiivistelma"/>
              <w:framePr w:hSpace="0" w:wrap="auto" w:vAnchor="margin" w:hAnchor="text" w:xAlign="left" w:yAlign="inline"/>
              <w:rPr>
                <w:lang w:val="en-US"/>
              </w:rPr>
            </w:pPr>
          </w:p>
        </w:tc>
      </w:tr>
      <w:tr w:rsidR="00FB111E" w:rsidRPr="00CC2F87" w14:paraId="644CD664"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00A4300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Säilytyspaikka</w:t>
            </w:r>
            <w:proofErr w:type="spellEnd"/>
            <w:r w:rsidRPr="00CC2F87">
              <w:rPr>
                <w:rFonts w:ascii="Arial" w:hAnsi="Arial" w:cs="Arial"/>
                <w:sz w:val="16"/>
                <w:szCs w:val="16"/>
              </w:rPr>
              <w:t xml:space="preserve"> – </w:t>
            </w:r>
            <w:proofErr w:type="spellStart"/>
            <w:r w:rsidRPr="00CC2F87">
              <w:rPr>
                <w:rFonts w:ascii="Arial" w:hAnsi="Arial" w:cs="Arial"/>
                <w:sz w:val="16"/>
                <w:szCs w:val="16"/>
              </w:rPr>
              <w:t>Förvaringställe</w:t>
            </w:r>
            <w:proofErr w:type="spellEnd"/>
            <w:r w:rsidRPr="00CC2F87">
              <w:rPr>
                <w:rFonts w:ascii="Arial" w:hAnsi="Arial" w:cs="Arial"/>
                <w:sz w:val="16"/>
                <w:szCs w:val="16"/>
              </w:rPr>
              <w:t xml:space="preserve"> – Where deposited</w:t>
            </w:r>
          </w:p>
          <w:p w14:paraId="35D26A82" w14:textId="77777777" w:rsidR="00FB111E" w:rsidRPr="00CC2F87" w:rsidRDefault="00FB111E" w:rsidP="00FB111E">
            <w:pPr>
              <w:pStyle w:val="tiivistelma"/>
              <w:framePr w:hSpace="0" w:wrap="auto" w:vAnchor="margin" w:hAnchor="text" w:xAlign="left" w:yAlign="inline"/>
              <w:rPr>
                <w:sz w:val="16"/>
                <w:lang w:val="en-US"/>
              </w:rPr>
            </w:pPr>
            <w:r w:rsidRPr="00CC2F87">
              <w:rPr>
                <w:lang w:val="en-US"/>
              </w:rPr>
              <w:t>HELDA</w:t>
            </w:r>
          </w:p>
        </w:tc>
      </w:tr>
      <w:tr w:rsidR="00FB111E" w:rsidRPr="00CC2F87"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CC2F87" w:rsidRDefault="00FB111E" w:rsidP="00FB111E">
            <w:pPr>
              <w:rPr>
                <w:rFonts w:ascii="Arial" w:hAnsi="Arial" w:cs="Arial"/>
                <w:sz w:val="16"/>
                <w:szCs w:val="16"/>
              </w:rPr>
            </w:pPr>
            <w:proofErr w:type="spellStart"/>
            <w:r w:rsidRPr="00CC2F87">
              <w:rPr>
                <w:rFonts w:ascii="Arial" w:hAnsi="Arial" w:cs="Arial"/>
                <w:sz w:val="16"/>
                <w:szCs w:val="16"/>
              </w:rPr>
              <w:t>Muita</w:t>
            </w:r>
            <w:proofErr w:type="spellEnd"/>
            <w:r w:rsidRPr="00CC2F87">
              <w:rPr>
                <w:rFonts w:ascii="Arial" w:hAnsi="Arial" w:cs="Arial"/>
                <w:sz w:val="16"/>
                <w:szCs w:val="16"/>
              </w:rPr>
              <w:t xml:space="preserve"> </w:t>
            </w:r>
            <w:proofErr w:type="spellStart"/>
            <w:r w:rsidRPr="00CC2F87">
              <w:rPr>
                <w:rFonts w:ascii="Arial" w:hAnsi="Arial" w:cs="Arial"/>
                <w:sz w:val="16"/>
                <w:szCs w:val="16"/>
              </w:rPr>
              <w:t>tietoja</w:t>
            </w:r>
            <w:proofErr w:type="spellEnd"/>
            <w:r w:rsidRPr="00CC2F87">
              <w:rPr>
                <w:rFonts w:ascii="Arial" w:hAnsi="Arial" w:cs="Arial"/>
                <w:sz w:val="16"/>
                <w:szCs w:val="16"/>
              </w:rPr>
              <w:t xml:space="preserve"> – </w:t>
            </w:r>
            <w:proofErr w:type="spellStart"/>
            <w:r w:rsidRPr="00CC2F87">
              <w:rPr>
                <w:rFonts w:ascii="Arial" w:hAnsi="Arial" w:cs="Arial"/>
                <w:sz w:val="16"/>
                <w:szCs w:val="16"/>
              </w:rPr>
              <w:t>Övriga</w:t>
            </w:r>
            <w:proofErr w:type="spellEnd"/>
            <w:r w:rsidRPr="00CC2F87">
              <w:rPr>
                <w:rFonts w:ascii="Arial" w:hAnsi="Arial" w:cs="Arial"/>
                <w:sz w:val="16"/>
                <w:szCs w:val="16"/>
              </w:rPr>
              <w:t xml:space="preserve"> </w:t>
            </w:r>
            <w:proofErr w:type="spellStart"/>
            <w:r w:rsidRPr="00CC2F87">
              <w:rPr>
                <w:rFonts w:ascii="Arial" w:hAnsi="Arial" w:cs="Arial"/>
                <w:sz w:val="16"/>
                <w:szCs w:val="16"/>
              </w:rPr>
              <w:t>uppgifter</w:t>
            </w:r>
            <w:proofErr w:type="spellEnd"/>
            <w:r w:rsidRPr="00CC2F87">
              <w:rPr>
                <w:rFonts w:ascii="Arial" w:hAnsi="Arial" w:cs="Arial"/>
                <w:sz w:val="16"/>
                <w:szCs w:val="16"/>
              </w:rPr>
              <w:t xml:space="preserve"> – Additional information</w:t>
            </w:r>
          </w:p>
        </w:tc>
      </w:tr>
    </w:tbl>
    <w:p w14:paraId="1536536D" w14:textId="2D1C2E75" w:rsidR="003E47A2" w:rsidRPr="00CC2F87" w:rsidRDefault="00FB111E" w:rsidP="00B31DAC">
      <w:r w:rsidRPr="00CC2F87">
        <w:t xml:space="preserve"> </w:t>
      </w:r>
      <w:r w:rsidR="003E47A2" w:rsidRPr="00CC2F87">
        <w:br w:type="page"/>
      </w:r>
    </w:p>
    <w:p w14:paraId="58F3BE5C" w14:textId="14E89641" w:rsidR="0024470A" w:rsidRPr="00CC2F87" w:rsidRDefault="003177DE" w:rsidP="00D908C2">
      <w:pPr>
        <w:jc w:val="left"/>
        <w:rPr>
          <w:b/>
          <w:bCs/>
        </w:rPr>
      </w:pPr>
      <w:r w:rsidRPr="00CC2F87">
        <w:rPr>
          <w:b/>
          <w:bCs/>
        </w:rPr>
        <w:lastRenderedPageBreak/>
        <w:t xml:space="preserve">TABLE OF </w:t>
      </w:r>
      <w:r w:rsidR="0024470A" w:rsidRPr="00CC2F87">
        <w:rPr>
          <w:b/>
          <w:bCs/>
        </w:rPr>
        <w:t>CONTENTS</w:t>
      </w:r>
    </w:p>
    <w:p w14:paraId="05E8AE4F" w14:textId="3CEEB15A" w:rsidR="0003797C" w:rsidRDefault="00B43CC4">
      <w:pPr>
        <w:pStyle w:val="TOC1"/>
        <w:tabs>
          <w:tab w:val="right" w:leader="dot" w:pos="9622"/>
        </w:tabs>
        <w:rPr>
          <w:rFonts w:asciiTheme="minorHAnsi" w:eastAsiaTheme="minorEastAsia" w:hAnsiTheme="minorHAnsi" w:cstheme="minorBidi"/>
          <w:noProof/>
          <w:lang w:val="fi-FI" w:eastAsia="en-GB"/>
        </w:rPr>
      </w:pPr>
      <w:r w:rsidRPr="00CC2F87">
        <w:fldChar w:fldCharType="begin"/>
      </w:r>
      <w:r w:rsidRPr="00CC2F87">
        <w:instrText xml:space="preserve"> TOC \o "1-3" \h \z \u </w:instrText>
      </w:r>
      <w:r w:rsidRPr="00CC2F87">
        <w:fldChar w:fldCharType="separate"/>
      </w:r>
      <w:hyperlink w:anchor="_Toc19439254" w:history="1">
        <w:r w:rsidR="0003797C" w:rsidRPr="00700C9F">
          <w:rPr>
            <w:rStyle w:val="Hyperlink"/>
            <w:noProof/>
          </w:rPr>
          <w:t>1 Introduction</w:t>
        </w:r>
        <w:r w:rsidR="0003797C">
          <w:rPr>
            <w:noProof/>
            <w:webHidden/>
          </w:rPr>
          <w:tab/>
        </w:r>
        <w:r w:rsidR="0003797C">
          <w:rPr>
            <w:noProof/>
            <w:webHidden/>
          </w:rPr>
          <w:fldChar w:fldCharType="begin"/>
        </w:r>
        <w:r w:rsidR="0003797C">
          <w:rPr>
            <w:noProof/>
            <w:webHidden/>
          </w:rPr>
          <w:instrText xml:space="preserve"> PAGEREF _Toc19439254 \h </w:instrText>
        </w:r>
        <w:r w:rsidR="0003797C">
          <w:rPr>
            <w:noProof/>
            <w:webHidden/>
          </w:rPr>
        </w:r>
        <w:r w:rsidR="0003797C">
          <w:rPr>
            <w:noProof/>
            <w:webHidden/>
          </w:rPr>
          <w:fldChar w:fldCharType="separate"/>
        </w:r>
        <w:r w:rsidR="0003797C">
          <w:rPr>
            <w:noProof/>
            <w:webHidden/>
          </w:rPr>
          <w:t>1</w:t>
        </w:r>
        <w:r w:rsidR="0003797C">
          <w:rPr>
            <w:noProof/>
            <w:webHidden/>
          </w:rPr>
          <w:fldChar w:fldCharType="end"/>
        </w:r>
      </w:hyperlink>
    </w:p>
    <w:p w14:paraId="4A73D049" w14:textId="0C2952A4" w:rsidR="0003797C" w:rsidRDefault="005F5442">
      <w:pPr>
        <w:pStyle w:val="TOC1"/>
        <w:tabs>
          <w:tab w:val="right" w:leader="dot" w:pos="9622"/>
        </w:tabs>
        <w:rPr>
          <w:rFonts w:asciiTheme="minorHAnsi" w:eastAsiaTheme="minorEastAsia" w:hAnsiTheme="minorHAnsi" w:cstheme="minorBidi"/>
          <w:noProof/>
          <w:lang w:val="fi-FI" w:eastAsia="en-GB"/>
        </w:rPr>
      </w:pPr>
      <w:hyperlink w:anchor="_Toc19439255" w:history="1">
        <w:r w:rsidR="0003797C" w:rsidRPr="00700C9F">
          <w:rPr>
            <w:rStyle w:val="Hyperlink"/>
            <w:noProof/>
          </w:rPr>
          <w:t>2 Background</w:t>
        </w:r>
        <w:r w:rsidR="0003797C">
          <w:rPr>
            <w:noProof/>
            <w:webHidden/>
          </w:rPr>
          <w:tab/>
        </w:r>
        <w:r w:rsidR="0003797C">
          <w:rPr>
            <w:noProof/>
            <w:webHidden/>
          </w:rPr>
          <w:fldChar w:fldCharType="begin"/>
        </w:r>
        <w:r w:rsidR="0003797C">
          <w:rPr>
            <w:noProof/>
            <w:webHidden/>
          </w:rPr>
          <w:instrText xml:space="preserve"> PAGEREF _Toc19439255 \h </w:instrText>
        </w:r>
        <w:r w:rsidR="0003797C">
          <w:rPr>
            <w:noProof/>
            <w:webHidden/>
          </w:rPr>
        </w:r>
        <w:r w:rsidR="0003797C">
          <w:rPr>
            <w:noProof/>
            <w:webHidden/>
          </w:rPr>
          <w:fldChar w:fldCharType="separate"/>
        </w:r>
        <w:r w:rsidR="0003797C">
          <w:rPr>
            <w:noProof/>
            <w:webHidden/>
          </w:rPr>
          <w:t>3</w:t>
        </w:r>
        <w:r w:rsidR="0003797C">
          <w:rPr>
            <w:noProof/>
            <w:webHidden/>
          </w:rPr>
          <w:fldChar w:fldCharType="end"/>
        </w:r>
      </w:hyperlink>
    </w:p>
    <w:p w14:paraId="580A5437" w14:textId="30F1C5EF" w:rsidR="0003797C" w:rsidRDefault="005F5442">
      <w:pPr>
        <w:pStyle w:val="TOC2"/>
        <w:tabs>
          <w:tab w:val="right" w:leader="dot" w:pos="9622"/>
        </w:tabs>
        <w:rPr>
          <w:rFonts w:asciiTheme="minorHAnsi" w:eastAsiaTheme="minorEastAsia" w:hAnsiTheme="minorHAnsi" w:cstheme="minorBidi"/>
          <w:noProof/>
          <w:lang w:val="fi-FI" w:eastAsia="en-GB"/>
        </w:rPr>
      </w:pPr>
      <w:hyperlink w:anchor="_Toc19439256" w:history="1">
        <w:r w:rsidR="0003797C" w:rsidRPr="00700C9F">
          <w:rPr>
            <w:rStyle w:val="Hyperlink"/>
            <w:noProof/>
          </w:rPr>
          <w:t>2.1. Noise</w:t>
        </w:r>
        <w:r w:rsidR="0003797C">
          <w:rPr>
            <w:noProof/>
            <w:webHidden/>
          </w:rPr>
          <w:tab/>
        </w:r>
        <w:r w:rsidR="0003797C">
          <w:rPr>
            <w:noProof/>
            <w:webHidden/>
          </w:rPr>
          <w:fldChar w:fldCharType="begin"/>
        </w:r>
        <w:r w:rsidR="0003797C">
          <w:rPr>
            <w:noProof/>
            <w:webHidden/>
          </w:rPr>
          <w:instrText xml:space="preserve"> PAGEREF _Toc19439256 \h </w:instrText>
        </w:r>
        <w:r w:rsidR="0003797C">
          <w:rPr>
            <w:noProof/>
            <w:webHidden/>
          </w:rPr>
        </w:r>
        <w:r w:rsidR="0003797C">
          <w:rPr>
            <w:noProof/>
            <w:webHidden/>
          </w:rPr>
          <w:fldChar w:fldCharType="separate"/>
        </w:r>
        <w:r w:rsidR="0003797C">
          <w:rPr>
            <w:noProof/>
            <w:webHidden/>
          </w:rPr>
          <w:t>3</w:t>
        </w:r>
        <w:r w:rsidR="0003797C">
          <w:rPr>
            <w:noProof/>
            <w:webHidden/>
          </w:rPr>
          <w:fldChar w:fldCharType="end"/>
        </w:r>
      </w:hyperlink>
    </w:p>
    <w:p w14:paraId="1F4D97B3" w14:textId="6BCDAB4C" w:rsidR="0003797C" w:rsidRDefault="005F5442">
      <w:pPr>
        <w:pStyle w:val="TOC2"/>
        <w:tabs>
          <w:tab w:val="right" w:leader="dot" w:pos="9622"/>
        </w:tabs>
        <w:rPr>
          <w:rFonts w:asciiTheme="minorHAnsi" w:eastAsiaTheme="minorEastAsia" w:hAnsiTheme="minorHAnsi" w:cstheme="minorBidi"/>
          <w:noProof/>
          <w:lang w:val="fi-FI" w:eastAsia="en-GB"/>
        </w:rPr>
      </w:pPr>
      <w:hyperlink w:anchor="_Toc19439257" w:history="1">
        <w:r w:rsidR="0003797C" w:rsidRPr="00700C9F">
          <w:rPr>
            <w:rStyle w:val="Hyperlink"/>
            <w:noProof/>
          </w:rPr>
          <w:t>2.2. Traffic noise in legislation</w:t>
        </w:r>
        <w:r w:rsidR="0003797C">
          <w:rPr>
            <w:noProof/>
            <w:webHidden/>
          </w:rPr>
          <w:tab/>
        </w:r>
        <w:r w:rsidR="0003797C">
          <w:rPr>
            <w:noProof/>
            <w:webHidden/>
          </w:rPr>
          <w:fldChar w:fldCharType="begin"/>
        </w:r>
        <w:r w:rsidR="0003797C">
          <w:rPr>
            <w:noProof/>
            <w:webHidden/>
          </w:rPr>
          <w:instrText xml:space="preserve"> PAGEREF _Toc19439257 \h </w:instrText>
        </w:r>
        <w:r w:rsidR="0003797C">
          <w:rPr>
            <w:noProof/>
            <w:webHidden/>
          </w:rPr>
        </w:r>
        <w:r w:rsidR="0003797C">
          <w:rPr>
            <w:noProof/>
            <w:webHidden/>
          </w:rPr>
          <w:fldChar w:fldCharType="separate"/>
        </w:r>
        <w:r w:rsidR="0003797C">
          <w:rPr>
            <w:noProof/>
            <w:webHidden/>
          </w:rPr>
          <w:t>3</w:t>
        </w:r>
        <w:r w:rsidR="0003797C">
          <w:rPr>
            <w:noProof/>
            <w:webHidden/>
          </w:rPr>
          <w:fldChar w:fldCharType="end"/>
        </w:r>
      </w:hyperlink>
    </w:p>
    <w:p w14:paraId="7EC18012" w14:textId="50207E5E" w:rsidR="0003797C" w:rsidRDefault="005F5442">
      <w:pPr>
        <w:pStyle w:val="TOC2"/>
        <w:tabs>
          <w:tab w:val="right" w:leader="dot" w:pos="9622"/>
        </w:tabs>
        <w:rPr>
          <w:rFonts w:asciiTheme="minorHAnsi" w:eastAsiaTheme="minorEastAsia" w:hAnsiTheme="minorHAnsi" w:cstheme="minorBidi"/>
          <w:noProof/>
          <w:lang w:val="fi-FI" w:eastAsia="en-GB"/>
        </w:rPr>
      </w:pPr>
      <w:hyperlink w:anchor="_Toc19439258" w:history="1">
        <w:r w:rsidR="0003797C" w:rsidRPr="00700C9F">
          <w:rPr>
            <w:rStyle w:val="Hyperlink"/>
            <w:noProof/>
          </w:rPr>
          <w:t>2.3. Alternative measures of pedestrian accessibility - travel time is not enough</w:t>
        </w:r>
        <w:r w:rsidR="0003797C">
          <w:rPr>
            <w:noProof/>
            <w:webHidden/>
          </w:rPr>
          <w:tab/>
        </w:r>
        <w:r w:rsidR="0003797C">
          <w:rPr>
            <w:noProof/>
            <w:webHidden/>
          </w:rPr>
          <w:fldChar w:fldCharType="begin"/>
        </w:r>
        <w:r w:rsidR="0003797C">
          <w:rPr>
            <w:noProof/>
            <w:webHidden/>
          </w:rPr>
          <w:instrText xml:space="preserve"> PAGEREF _Toc19439258 \h </w:instrText>
        </w:r>
        <w:r w:rsidR="0003797C">
          <w:rPr>
            <w:noProof/>
            <w:webHidden/>
          </w:rPr>
        </w:r>
        <w:r w:rsidR="0003797C">
          <w:rPr>
            <w:noProof/>
            <w:webHidden/>
          </w:rPr>
          <w:fldChar w:fldCharType="separate"/>
        </w:r>
        <w:r w:rsidR="0003797C">
          <w:rPr>
            <w:noProof/>
            <w:webHidden/>
          </w:rPr>
          <w:t>3</w:t>
        </w:r>
        <w:r w:rsidR="0003797C">
          <w:rPr>
            <w:noProof/>
            <w:webHidden/>
          </w:rPr>
          <w:fldChar w:fldCharType="end"/>
        </w:r>
      </w:hyperlink>
    </w:p>
    <w:p w14:paraId="605B2EC5" w14:textId="0EE0FAC6" w:rsidR="0003797C" w:rsidRDefault="005F5442">
      <w:pPr>
        <w:pStyle w:val="TOC2"/>
        <w:tabs>
          <w:tab w:val="right" w:leader="dot" w:pos="9622"/>
        </w:tabs>
        <w:rPr>
          <w:rFonts w:asciiTheme="minorHAnsi" w:eastAsiaTheme="minorEastAsia" w:hAnsiTheme="minorHAnsi" w:cstheme="minorBidi"/>
          <w:noProof/>
          <w:lang w:val="fi-FI" w:eastAsia="en-GB"/>
        </w:rPr>
      </w:pPr>
      <w:hyperlink w:anchor="_Toc19439259" w:history="1">
        <w:r w:rsidR="0003797C" w:rsidRPr="00700C9F">
          <w:rPr>
            <w:rStyle w:val="Hyperlink"/>
            <w:noProof/>
          </w:rPr>
          <w:t>2.4. Approaches in assessing exposure to traffic noise</w:t>
        </w:r>
        <w:r w:rsidR="0003797C">
          <w:rPr>
            <w:noProof/>
            <w:webHidden/>
          </w:rPr>
          <w:tab/>
        </w:r>
        <w:r w:rsidR="0003797C">
          <w:rPr>
            <w:noProof/>
            <w:webHidden/>
          </w:rPr>
          <w:fldChar w:fldCharType="begin"/>
        </w:r>
        <w:r w:rsidR="0003797C">
          <w:rPr>
            <w:noProof/>
            <w:webHidden/>
          </w:rPr>
          <w:instrText xml:space="preserve"> PAGEREF _Toc19439259 \h </w:instrText>
        </w:r>
        <w:r w:rsidR="0003797C">
          <w:rPr>
            <w:noProof/>
            <w:webHidden/>
          </w:rPr>
        </w:r>
        <w:r w:rsidR="0003797C">
          <w:rPr>
            <w:noProof/>
            <w:webHidden/>
          </w:rPr>
          <w:fldChar w:fldCharType="separate"/>
        </w:r>
        <w:r w:rsidR="0003797C">
          <w:rPr>
            <w:noProof/>
            <w:webHidden/>
          </w:rPr>
          <w:t>4</w:t>
        </w:r>
        <w:r w:rsidR="0003797C">
          <w:rPr>
            <w:noProof/>
            <w:webHidden/>
          </w:rPr>
          <w:fldChar w:fldCharType="end"/>
        </w:r>
      </w:hyperlink>
    </w:p>
    <w:p w14:paraId="251E1BB4" w14:textId="45004F52" w:rsidR="0003797C" w:rsidRDefault="005F5442">
      <w:pPr>
        <w:pStyle w:val="TOC2"/>
        <w:tabs>
          <w:tab w:val="right" w:leader="dot" w:pos="9622"/>
        </w:tabs>
        <w:rPr>
          <w:rFonts w:asciiTheme="minorHAnsi" w:eastAsiaTheme="minorEastAsia" w:hAnsiTheme="minorHAnsi" w:cstheme="minorBidi"/>
          <w:noProof/>
          <w:lang w:val="fi-FI" w:eastAsia="en-GB"/>
        </w:rPr>
      </w:pPr>
      <w:hyperlink w:anchor="_Toc19439260" w:history="1">
        <w:r w:rsidR="0003797C" w:rsidRPr="00700C9F">
          <w:rPr>
            <w:rStyle w:val="Hyperlink"/>
            <w:noProof/>
          </w:rPr>
          <w:t>2.5. Route optimization in GIS</w:t>
        </w:r>
        <w:r w:rsidR="0003797C">
          <w:rPr>
            <w:noProof/>
            <w:webHidden/>
          </w:rPr>
          <w:tab/>
        </w:r>
        <w:r w:rsidR="0003797C">
          <w:rPr>
            <w:noProof/>
            <w:webHidden/>
          </w:rPr>
          <w:fldChar w:fldCharType="begin"/>
        </w:r>
        <w:r w:rsidR="0003797C">
          <w:rPr>
            <w:noProof/>
            <w:webHidden/>
          </w:rPr>
          <w:instrText xml:space="preserve"> PAGEREF _Toc19439260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0F197D98" w14:textId="1DCD7B06" w:rsidR="0003797C" w:rsidRDefault="005F5442">
      <w:pPr>
        <w:pStyle w:val="TOC3"/>
        <w:tabs>
          <w:tab w:val="right" w:leader="dot" w:pos="9622"/>
        </w:tabs>
        <w:rPr>
          <w:rFonts w:asciiTheme="minorHAnsi" w:eastAsiaTheme="minorEastAsia" w:hAnsiTheme="minorHAnsi" w:cstheme="minorBidi"/>
          <w:noProof/>
          <w:lang w:val="fi-FI" w:eastAsia="en-GB"/>
        </w:rPr>
      </w:pPr>
      <w:hyperlink w:anchor="_Toc19439261" w:history="1">
        <w:r w:rsidR="0003797C" w:rsidRPr="00700C9F">
          <w:rPr>
            <w:rStyle w:val="Hyperlink"/>
            <w:noProof/>
          </w:rPr>
          <w:t>2.5.1. Graph theory</w:t>
        </w:r>
        <w:r w:rsidR="0003797C">
          <w:rPr>
            <w:noProof/>
            <w:webHidden/>
          </w:rPr>
          <w:tab/>
        </w:r>
        <w:r w:rsidR="0003797C">
          <w:rPr>
            <w:noProof/>
            <w:webHidden/>
          </w:rPr>
          <w:fldChar w:fldCharType="begin"/>
        </w:r>
        <w:r w:rsidR="0003797C">
          <w:rPr>
            <w:noProof/>
            <w:webHidden/>
          </w:rPr>
          <w:instrText xml:space="preserve"> PAGEREF _Toc19439261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5FF3E258" w14:textId="29E2C9EE" w:rsidR="0003797C" w:rsidRDefault="005F5442">
      <w:pPr>
        <w:pStyle w:val="TOC3"/>
        <w:tabs>
          <w:tab w:val="right" w:leader="dot" w:pos="9622"/>
        </w:tabs>
        <w:rPr>
          <w:rFonts w:asciiTheme="minorHAnsi" w:eastAsiaTheme="minorEastAsia" w:hAnsiTheme="minorHAnsi" w:cstheme="minorBidi"/>
          <w:noProof/>
          <w:lang w:val="fi-FI" w:eastAsia="en-GB"/>
        </w:rPr>
      </w:pPr>
      <w:hyperlink w:anchor="_Toc19439262" w:history="1">
        <w:r w:rsidR="0003797C" w:rsidRPr="00700C9F">
          <w:rPr>
            <w:rStyle w:val="Hyperlink"/>
            <w:noProof/>
          </w:rPr>
          <w:t>2.5.2. Least cost path</w:t>
        </w:r>
        <w:r w:rsidR="0003797C">
          <w:rPr>
            <w:noProof/>
            <w:webHidden/>
          </w:rPr>
          <w:tab/>
        </w:r>
        <w:r w:rsidR="0003797C">
          <w:rPr>
            <w:noProof/>
            <w:webHidden/>
          </w:rPr>
          <w:fldChar w:fldCharType="begin"/>
        </w:r>
        <w:r w:rsidR="0003797C">
          <w:rPr>
            <w:noProof/>
            <w:webHidden/>
          </w:rPr>
          <w:instrText xml:space="preserve"> PAGEREF _Toc19439262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2A3F37AA" w14:textId="622AB6CB" w:rsidR="0003797C" w:rsidRDefault="005F5442">
      <w:pPr>
        <w:pStyle w:val="TOC3"/>
        <w:tabs>
          <w:tab w:val="right" w:leader="dot" w:pos="9622"/>
        </w:tabs>
        <w:rPr>
          <w:rFonts w:asciiTheme="minorHAnsi" w:eastAsiaTheme="minorEastAsia" w:hAnsiTheme="minorHAnsi" w:cstheme="minorBidi"/>
          <w:noProof/>
          <w:lang w:val="fi-FI" w:eastAsia="en-GB"/>
        </w:rPr>
      </w:pPr>
      <w:hyperlink w:anchor="_Toc19439263" w:history="1">
        <w:r w:rsidR="0003797C" w:rsidRPr="00700C9F">
          <w:rPr>
            <w:rStyle w:val="Hyperlink"/>
            <w:noProof/>
          </w:rPr>
          <w:t>2.5.3. Optimizing short and green paths</w:t>
        </w:r>
        <w:r w:rsidR="0003797C">
          <w:rPr>
            <w:noProof/>
            <w:webHidden/>
          </w:rPr>
          <w:tab/>
        </w:r>
        <w:r w:rsidR="0003797C">
          <w:rPr>
            <w:noProof/>
            <w:webHidden/>
          </w:rPr>
          <w:fldChar w:fldCharType="begin"/>
        </w:r>
        <w:r w:rsidR="0003797C">
          <w:rPr>
            <w:noProof/>
            <w:webHidden/>
          </w:rPr>
          <w:instrText xml:space="preserve"> PAGEREF _Toc19439263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56474B99" w14:textId="4040595A" w:rsidR="0003797C" w:rsidRDefault="005F5442">
      <w:pPr>
        <w:pStyle w:val="TOC3"/>
        <w:tabs>
          <w:tab w:val="right" w:leader="dot" w:pos="9622"/>
        </w:tabs>
        <w:rPr>
          <w:rFonts w:asciiTheme="minorHAnsi" w:eastAsiaTheme="minorEastAsia" w:hAnsiTheme="minorHAnsi" w:cstheme="minorBidi"/>
          <w:noProof/>
          <w:lang w:val="fi-FI" w:eastAsia="en-GB"/>
        </w:rPr>
      </w:pPr>
      <w:hyperlink w:anchor="_Toc19439264" w:history="1">
        <w:r w:rsidR="0003797C" w:rsidRPr="00700C9F">
          <w:rPr>
            <w:rStyle w:val="Hyperlink"/>
            <w:noProof/>
          </w:rPr>
          <w:t>2.5.4. Environmental impedance function</w:t>
        </w:r>
        <w:r w:rsidR="0003797C">
          <w:rPr>
            <w:noProof/>
            <w:webHidden/>
          </w:rPr>
          <w:tab/>
        </w:r>
        <w:r w:rsidR="0003797C">
          <w:rPr>
            <w:noProof/>
            <w:webHidden/>
          </w:rPr>
          <w:fldChar w:fldCharType="begin"/>
        </w:r>
        <w:r w:rsidR="0003797C">
          <w:rPr>
            <w:noProof/>
            <w:webHidden/>
          </w:rPr>
          <w:instrText xml:space="preserve"> PAGEREF _Toc19439264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082C1A6E" w14:textId="2FD1B156" w:rsidR="0003797C" w:rsidRDefault="005F5442">
      <w:pPr>
        <w:pStyle w:val="TOC2"/>
        <w:tabs>
          <w:tab w:val="right" w:leader="dot" w:pos="9622"/>
        </w:tabs>
        <w:rPr>
          <w:rFonts w:asciiTheme="minorHAnsi" w:eastAsiaTheme="minorEastAsia" w:hAnsiTheme="minorHAnsi" w:cstheme="minorBidi"/>
          <w:noProof/>
          <w:lang w:val="fi-FI" w:eastAsia="en-GB"/>
        </w:rPr>
      </w:pPr>
      <w:hyperlink w:anchor="_Toc19439265" w:history="1">
        <w:r w:rsidR="0003797C" w:rsidRPr="00700C9F">
          <w:rPr>
            <w:rStyle w:val="Hyperlink"/>
            <w:noProof/>
          </w:rPr>
          <w:t>2.6. Web GIS</w:t>
        </w:r>
        <w:r w:rsidR="0003797C">
          <w:rPr>
            <w:noProof/>
            <w:webHidden/>
          </w:rPr>
          <w:tab/>
        </w:r>
        <w:r w:rsidR="0003797C">
          <w:rPr>
            <w:noProof/>
            <w:webHidden/>
          </w:rPr>
          <w:fldChar w:fldCharType="begin"/>
        </w:r>
        <w:r w:rsidR="0003797C">
          <w:rPr>
            <w:noProof/>
            <w:webHidden/>
          </w:rPr>
          <w:instrText xml:space="preserve"> PAGEREF _Toc19439265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1EFEAC61" w14:textId="0F3B9E23" w:rsidR="0003797C" w:rsidRDefault="005F5442">
      <w:pPr>
        <w:pStyle w:val="TOC3"/>
        <w:tabs>
          <w:tab w:val="right" w:leader="dot" w:pos="9622"/>
        </w:tabs>
        <w:rPr>
          <w:rFonts w:asciiTheme="minorHAnsi" w:eastAsiaTheme="minorEastAsia" w:hAnsiTheme="minorHAnsi" w:cstheme="minorBidi"/>
          <w:noProof/>
          <w:lang w:val="fi-FI" w:eastAsia="en-GB"/>
        </w:rPr>
      </w:pPr>
      <w:hyperlink w:anchor="_Toc19439266" w:history="1">
        <w:r w:rsidR="0003797C" w:rsidRPr="00700C9F">
          <w:rPr>
            <w:rStyle w:val="Hyperlink"/>
            <w:noProof/>
          </w:rPr>
          <w:t>2.6.1. Concepts and recent developments</w:t>
        </w:r>
        <w:r w:rsidR="0003797C">
          <w:rPr>
            <w:noProof/>
            <w:webHidden/>
          </w:rPr>
          <w:tab/>
        </w:r>
        <w:r w:rsidR="0003797C">
          <w:rPr>
            <w:noProof/>
            <w:webHidden/>
          </w:rPr>
          <w:fldChar w:fldCharType="begin"/>
        </w:r>
        <w:r w:rsidR="0003797C">
          <w:rPr>
            <w:noProof/>
            <w:webHidden/>
          </w:rPr>
          <w:instrText xml:space="preserve"> PAGEREF _Toc19439266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2B27C47B" w14:textId="3C4BA100" w:rsidR="0003797C" w:rsidRDefault="005F5442">
      <w:pPr>
        <w:pStyle w:val="TOC3"/>
        <w:tabs>
          <w:tab w:val="right" w:leader="dot" w:pos="9622"/>
        </w:tabs>
        <w:rPr>
          <w:rFonts w:asciiTheme="minorHAnsi" w:eastAsiaTheme="minorEastAsia" w:hAnsiTheme="minorHAnsi" w:cstheme="minorBidi"/>
          <w:noProof/>
          <w:lang w:val="fi-FI" w:eastAsia="en-GB"/>
        </w:rPr>
      </w:pPr>
      <w:hyperlink w:anchor="_Toc19439267" w:history="1">
        <w:r w:rsidR="0003797C" w:rsidRPr="00700C9F">
          <w:rPr>
            <w:rStyle w:val="Hyperlink"/>
            <w:noProof/>
          </w:rPr>
          <w:t>2.6.2. Interactive web map applications</w:t>
        </w:r>
        <w:r w:rsidR="0003797C">
          <w:rPr>
            <w:noProof/>
            <w:webHidden/>
          </w:rPr>
          <w:tab/>
        </w:r>
        <w:r w:rsidR="0003797C">
          <w:rPr>
            <w:noProof/>
            <w:webHidden/>
          </w:rPr>
          <w:fldChar w:fldCharType="begin"/>
        </w:r>
        <w:r w:rsidR="0003797C">
          <w:rPr>
            <w:noProof/>
            <w:webHidden/>
          </w:rPr>
          <w:instrText xml:space="preserve"> PAGEREF _Toc19439267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2FA961D9" w14:textId="554443E1" w:rsidR="0003797C" w:rsidRDefault="005F5442">
      <w:pPr>
        <w:pStyle w:val="TOC1"/>
        <w:tabs>
          <w:tab w:val="right" w:leader="dot" w:pos="9622"/>
        </w:tabs>
        <w:rPr>
          <w:rFonts w:asciiTheme="minorHAnsi" w:eastAsiaTheme="minorEastAsia" w:hAnsiTheme="minorHAnsi" w:cstheme="minorBidi"/>
          <w:noProof/>
          <w:lang w:val="fi-FI" w:eastAsia="en-GB"/>
        </w:rPr>
      </w:pPr>
      <w:hyperlink w:anchor="_Toc19439268" w:history="1">
        <w:r w:rsidR="0003797C" w:rsidRPr="00700C9F">
          <w:rPr>
            <w:rStyle w:val="Hyperlink"/>
            <w:noProof/>
          </w:rPr>
          <w:t>3 Material &amp; Methods</w:t>
        </w:r>
        <w:r w:rsidR="0003797C">
          <w:rPr>
            <w:noProof/>
            <w:webHidden/>
          </w:rPr>
          <w:tab/>
        </w:r>
        <w:r w:rsidR="0003797C">
          <w:rPr>
            <w:noProof/>
            <w:webHidden/>
          </w:rPr>
          <w:fldChar w:fldCharType="begin"/>
        </w:r>
        <w:r w:rsidR="0003797C">
          <w:rPr>
            <w:noProof/>
            <w:webHidden/>
          </w:rPr>
          <w:instrText xml:space="preserve"> PAGEREF _Toc19439268 \h </w:instrText>
        </w:r>
        <w:r w:rsidR="0003797C">
          <w:rPr>
            <w:noProof/>
            <w:webHidden/>
          </w:rPr>
        </w:r>
        <w:r w:rsidR="0003797C">
          <w:rPr>
            <w:noProof/>
            <w:webHidden/>
          </w:rPr>
          <w:fldChar w:fldCharType="separate"/>
        </w:r>
        <w:r w:rsidR="0003797C">
          <w:rPr>
            <w:noProof/>
            <w:webHidden/>
          </w:rPr>
          <w:t>6</w:t>
        </w:r>
        <w:r w:rsidR="0003797C">
          <w:rPr>
            <w:noProof/>
            <w:webHidden/>
          </w:rPr>
          <w:fldChar w:fldCharType="end"/>
        </w:r>
      </w:hyperlink>
    </w:p>
    <w:p w14:paraId="101BA065" w14:textId="4C3A2D32" w:rsidR="0003797C" w:rsidRDefault="005F5442">
      <w:pPr>
        <w:pStyle w:val="TOC2"/>
        <w:tabs>
          <w:tab w:val="right" w:leader="dot" w:pos="9622"/>
        </w:tabs>
        <w:rPr>
          <w:rFonts w:asciiTheme="minorHAnsi" w:eastAsiaTheme="minorEastAsia" w:hAnsiTheme="minorHAnsi" w:cstheme="minorBidi"/>
          <w:noProof/>
          <w:lang w:val="fi-FI" w:eastAsia="en-GB"/>
        </w:rPr>
      </w:pPr>
      <w:hyperlink w:anchor="_Toc19439269" w:history="1">
        <w:r w:rsidR="0003797C" w:rsidRPr="00700C9F">
          <w:rPr>
            <w:rStyle w:val="Hyperlink"/>
            <w:noProof/>
          </w:rPr>
          <w:t>3.1. Overview of the methods</w:t>
        </w:r>
        <w:r w:rsidR="0003797C">
          <w:rPr>
            <w:noProof/>
            <w:webHidden/>
          </w:rPr>
          <w:tab/>
        </w:r>
        <w:r w:rsidR="0003797C">
          <w:rPr>
            <w:noProof/>
            <w:webHidden/>
          </w:rPr>
          <w:fldChar w:fldCharType="begin"/>
        </w:r>
        <w:r w:rsidR="0003797C">
          <w:rPr>
            <w:noProof/>
            <w:webHidden/>
          </w:rPr>
          <w:instrText xml:space="preserve"> PAGEREF _Toc19439269 \h </w:instrText>
        </w:r>
        <w:r w:rsidR="0003797C">
          <w:rPr>
            <w:noProof/>
            <w:webHidden/>
          </w:rPr>
        </w:r>
        <w:r w:rsidR="0003797C">
          <w:rPr>
            <w:noProof/>
            <w:webHidden/>
          </w:rPr>
          <w:fldChar w:fldCharType="separate"/>
        </w:r>
        <w:r w:rsidR="0003797C">
          <w:rPr>
            <w:noProof/>
            <w:webHidden/>
          </w:rPr>
          <w:t>6</w:t>
        </w:r>
        <w:r w:rsidR="0003797C">
          <w:rPr>
            <w:noProof/>
            <w:webHidden/>
          </w:rPr>
          <w:fldChar w:fldCharType="end"/>
        </w:r>
      </w:hyperlink>
    </w:p>
    <w:p w14:paraId="0EE4FF03" w14:textId="0D7BD186" w:rsidR="0003797C" w:rsidRDefault="005F5442">
      <w:pPr>
        <w:pStyle w:val="TOC2"/>
        <w:tabs>
          <w:tab w:val="right" w:leader="dot" w:pos="9622"/>
        </w:tabs>
        <w:rPr>
          <w:rFonts w:asciiTheme="minorHAnsi" w:eastAsiaTheme="minorEastAsia" w:hAnsiTheme="minorHAnsi" w:cstheme="minorBidi"/>
          <w:noProof/>
          <w:lang w:val="fi-FI" w:eastAsia="en-GB"/>
        </w:rPr>
      </w:pPr>
      <w:hyperlink w:anchor="_Toc19439270" w:history="1">
        <w:r w:rsidR="0003797C" w:rsidRPr="00700C9F">
          <w:rPr>
            <w:rStyle w:val="Hyperlink"/>
            <w:noProof/>
          </w:rPr>
          <w:t>3.2. Study area</w:t>
        </w:r>
        <w:r w:rsidR="0003797C">
          <w:rPr>
            <w:noProof/>
            <w:webHidden/>
          </w:rPr>
          <w:tab/>
        </w:r>
        <w:r w:rsidR="0003797C">
          <w:rPr>
            <w:noProof/>
            <w:webHidden/>
          </w:rPr>
          <w:fldChar w:fldCharType="begin"/>
        </w:r>
        <w:r w:rsidR="0003797C">
          <w:rPr>
            <w:noProof/>
            <w:webHidden/>
          </w:rPr>
          <w:instrText xml:space="preserve"> PAGEREF _Toc19439270 \h </w:instrText>
        </w:r>
        <w:r w:rsidR="0003797C">
          <w:rPr>
            <w:noProof/>
            <w:webHidden/>
          </w:rPr>
        </w:r>
        <w:r w:rsidR="0003797C">
          <w:rPr>
            <w:noProof/>
            <w:webHidden/>
          </w:rPr>
          <w:fldChar w:fldCharType="separate"/>
        </w:r>
        <w:r w:rsidR="0003797C">
          <w:rPr>
            <w:noProof/>
            <w:webHidden/>
          </w:rPr>
          <w:t>6</w:t>
        </w:r>
        <w:r w:rsidR="0003797C">
          <w:rPr>
            <w:noProof/>
            <w:webHidden/>
          </w:rPr>
          <w:fldChar w:fldCharType="end"/>
        </w:r>
      </w:hyperlink>
    </w:p>
    <w:p w14:paraId="0217D209" w14:textId="66B21403" w:rsidR="0003797C" w:rsidRDefault="005F5442">
      <w:pPr>
        <w:pStyle w:val="TOC2"/>
        <w:tabs>
          <w:tab w:val="right" w:leader="dot" w:pos="9622"/>
        </w:tabs>
        <w:rPr>
          <w:rFonts w:asciiTheme="minorHAnsi" w:eastAsiaTheme="minorEastAsia" w:hAnsiTheme="minorHAnsi" w:cstheme="minorBidi"/>
          <w:noProof/>
          <w:lang w:val="fi-FI" w:eastAsia="en-GB"/>
        </w:rPr>
      </w:pPr>
      <w:hyperlink w:anchor="_Toc19439271" w:history="1">
        <w:r w:rsidR="0003797C" w:rsidRPr="00700C9F">
          <w:rPr>
            <w:rStyle w:val="Hyperlink"/>
            <w:noProof/>
          </w:rPr>
          <w:t>3.3. Materials</w:t>
        </w:r>
        <w:r w:rsidR="0003797C">
          <w:rPr>
            <w:noProof/>
            <w:webHidden/>
          </w:rPr>
          <w:tab/>
        </w:r>
        <w:r w:rsidR="0003797C">
          <w:rPr>
            <w:noProof/>
            <w:webHidden/>
          </w:rPr>
          <w:fldChar w:fldCharType="begin"/>
        </w:r>
        <w:r w:rsidR="0003797C">
          <w:rPr>
            <w:noProof/>
            <w:webHidden/>
          </w:rPr>
          <w:instrText xml:space="preserve"> PAGEREF _Toc19439271 \h </w:instrText>
        </w:r>
        <w:r w:rsidR="0003797C">
          <w:rPr>
            <w:noProof/>
            <w:webHidden/>
          </w:rPr>
        </w:r>
        <w:r w:rsidR="0003797C">
          <w:rPr>
            <w:noProof/>
            <w:webHidden/>
          </w:rPr>
          <w:fldChar w:fldCharType="separate"/>
        </w:r>
        <w:r w:rsidR="0003797C">
          <w:rPr>
            <w:noProof/>
            <w:webHidden/>
          </w:rPr>
          <w:t>7</w:t>
        </w:r>
        <w:r w:rsidR="0003797C">
          <w:rPr>
            <w:noProof/>
            <w:webHidden/>
          </w:rPr>
          <w:fldChar w:fldCharType="end"/>
        </w:r>
      </w:hyperlink>
    </w:p>
    <w:p w14:paraId="66E162BB" w14:textId="470F5BC4" w:rsidR="0003797C" w:rsidRDefault="005F5442">
      <w:pPr>
        <w:pStyle w:val="TOC3"/>
        <w:tabs>
          <w:tab w:val="right" w:leader="dot" w:pos="9622"/>
        </w:tabs>
        <w:rPr>
          <w:rFonts w:asciiTheme="minorHAnsi" w:eastAsiaTheme="minorEastAsia" w:hAnsiTheme="minorHAnsi" w:cstheme="minorBidi"/>
          <w:noProof/>
          <w:lang w:val="fi-FI" w:eastAsia="en-GB"/>
        </w:rPr>
      </w:pPr>
      <w:hyperlink w:anchor="_Toc19439272" w:history="1">
        <w:r w:rsidR="0003797C" w:rsidRPr="00700C9F">
          <w:rPr>
            <w:rStyle w:val="Hyperlink"/>
            <w:noProof/>
          </w:rPr>
          <w:t>3.3.1. Modelled traffic noise data</w:t>
        </w:r>
        <w:r w:rsidR="0003797C">
          <w:rPr>
            <w:noProof/>
            <w:webHidden/>
          </w:rPr>
          <w:tab/>
        </w:r>
        <w:r w:rsidR="0003797C">
          <w:rPr>
            <w:noProof/>
            <w:webHidden/>
          </w:rPr>
          <w:fldChar w:fldCharType="begin"/>
        </w:r>
        <w:r w:rsidR="0003797C">
          <w:rPr>
            <w:noProof/>
            <w:webHidden/>
          </w:rPr>
          <w:instrText xml:space="preserve"> PAGEREF _Toc19439272 \h </w:instrText>
        </w:r>
        <w:r w:rsidR="0003797C">
          <w:rPr>
            <w:noProof/>
            <w:webHidden/>
          </w:rPr>
        </w:r>
        <w:r w:rsidR="0003797C">
          <w:rPr>
            <w:noProof/>
            <w:webHidden/>
          </w:rPr>
          <w:fldChar w:fldCharType="separate"/>
        </w:r>
        <w:r w:rsidR="0003797C">
          <w:rPr>
            <w:noProof/>
            <w:webHidden/>
          </w:rPr>
          <w:t>8</w:t>
        </w:r>
        <w:r w:rsidR="0003797C">
          <w:rPr>
            <w:noProof/>
            <w:webHidden/>
          </w:rPr>
          <w:fldChar w:fldCharType="end"/>
        </w:r>
      </w:hyperlink>
    </w:p>
    <w:p w14:paraId="6F959A5E" w14:textId="1BF0B8CF" w:rsidR="0003797C" w:rsidRDefault="005F5442">
      <w:pPr>
        <w:pStyle w:val="TOC3"/>
        <w:tabs>
          <w:tab w:val="right" w:leader="dot" w:pos="9622"/>
        </w:tabs>
        <w:rPr>
          <w:rFonts w:asciiTheme="minorHAnsi" w:eastAsiaTheme="minorEastAsia" w:hAnsiTheme="minorHAnsi" w:cstheme="minorBidi"/>
          <w:noProof/>
          <w:lang w:val="fi-FI" w:eastAsia="en-GB"/>
        </w:rPr>
      </w:pPr>
      <w:hyperlink w:anchor="_Toc19439273" w:history="1">
        <w:r w:rsidR="0003797C" w:rsidRPr="00700C9F">
          <w:rPr>
            <w:rStyle w:val="Hyperlink"/>
            <w:noProof/>
          </w:rPr>
          <w:t>3.3.2. OpenStreetMap data</w:t>
        </w:r>
        <w:r w:rsidR="0003797C">
          <w:rPr>
            <w:noProof/>
            <w:webHidden/>
          </w:rPr>
          <w:tab/>
        </w:r>
        <w:r w:rsidR="0003797C">
          <w:rPr>
            <w:noProof/>
            <w:webHidden/>
          </w:rPr>
          <w:fldChar w:fldCharType="begin"/>
        </w:r>
        <w:r w:rsidR="0003797C">
          <w:rPr>
            <w:noProof/>
            <w:webHidden/>
          </w:rPr>
          <w:instrText xml:space="preserve"> PAGEREF _Toc19439273 \h </w:instrText>
        </w:r>
        <w:r w:rsidR="0003797C">
          <w:rPr>
            <w:noProof/>
            <w:webHidden/>
          </w:rPr>
        </w:r>
        <w:r w:rsidR="0003797C">
          <w:rPr>
            <w:noProof/>
            <w:webHidden/>
          </w:rPr>
          <w:fldChar w:fldCharType="separate"/>
        </w:r>
        <w:r w:rsidR="0003797C">
          <w:rPr>
            <w:noProof/>
            <w:webHidden/>
          </w:rPr>
          <w:t>11</w:t>
        </w:r>
        <w:r w:rsidR="0003797C">
          <w:rPr>
            <w:noProof/>
            <w:webHidden/>
          </w:rPr>
          <w:fldChar w:fldCharType="end"/>
        </w:r>
      </w:hyperlink>
    </w:p>
    <w:p w14:paraId="594FF159" w14:textId="6DECD686" w:rsidR="0003797C" w:rsidRDefault="005F5442">
      <w:pPr>
        <w:pStyle w:val="TOC3"/>
        <w:tabs>
          <w:tab w:val="right" w:leader="dot" w:pos="9622"/>
        </w:tabs>
        <w:rPr>
          <w:rFonts w:asciiTheme="minorHAnsi" w:eastAsiaTheme="minorEastAsia" w:hAnsiTheme="minorHAnsi" w:cstheme="minorBidi"/>
          <w:noProof/>
          <w:lang w:val="fi-FI" w:eastAsia="en-GB"/>
        </w:rPr>
      </w:pPr>
      <w:hyperlink w:anchor="_Toc19439274" w:history="1">
        <w:r w:rsidR="0003797C" w:rsidRPr="00700C9F">
          <w:rPr>
            <w:rStyle w:val="Hyperlink"/>
            <w:noProof/>
          </w:rPr>
          <w:t>3.3.3. Register based origin-destination (OD) commuting data</w:t>
        </w:r>
        <w:r w:rsidR="0003797C">
          <w:rPr>
            <w:noProof/>
            <w:webHidden/>
          </w:rPr>
          <w:tab/>
        </w:r>
        <w:r w:rsidR="0003797C">
          <w:rPr>
            <w:noProof/>
            <w:webHidden/>
          </w:rPr>
          <w:fldChar w:fldCharType="begin"/>
        </w:r>
        <w:r w:rsidR="0003797C">
          <w:rPr>
            <w:noProof/>
            <w:webHidden/>
          </w:rPr>
          <w:instrText xml:space="preserve"> PAGEREF _Toc19439274 \h </w:instrText>
        </w:r>
        <w:r w:rsidR="0003797C">
          <w:rPr>
            <w:noProof/>
            <w:webHidden/>
          </w:rPr>
        </w:r>
        <w:r w:rsidR="0003797C">
          <w:rPr>
            <w:noProof/>
            <w:webHidden/>
          </w:rPr>
          <w:fldChar w:fldCharType="separate"/>
        </w:r>
        <w:r w:rsidR="0003797C">
          <w:rPr>
            <w:noProof/>
            <w:webHidden/>
          </w:rPr>
          <w:t>12</w:t>
        </w:r>
        <w:r w:rsidR="0003797C">
          <w:rPr>
            <w:noProof/>
            <w:webHidden/>
          </w:rPr>
          <w:fldChar w:fldCharType="end"/>
        </w:r>
      </w:hyperlink>
    </w:p>
    <w:p w14:paraId="6AEABE11" w14:textId="6DA687DB" w:rsidR="0003797C" w:rsidRDefault="005F5442">
      <w:pPr>
        <w:pStyle w:val="TOC3"/>
        <w:tabs>
          <w:tab w:val="right" w:leader="dot" w:pos="9622"/>
        </w:tabs>
        <w:rPr>
          <w:rFonts w:asciiTheme="minorHAnsi" w:eastAsiaTheme="minorEastAsia" w:hAnsiTheme="minorHAnsi" w:cstheme="minorBidi"/>
          <w:noProof/>
          <w:lang w:val="fi-FI" w:eastAsia="en-GB"/>
        </w:rPr>
      </w:pPr>
      <w:hyperlink w:anchor="_Toc19439275" w:history="1">
        <w:r w:rsidR="0003797C" w:rsidRPr="00700C9F">
          <w:rPr>
            <w:rStyle w:val="Hyperlink"/>
            <w:noProof/>
          </w:rPr>
          <w:t>3.3.4. Routing service of the local public transport authority</w:t>
        </w:r>
        <w:r w:rsidR="0003797C">
          <w:rPr>
            <w:noProof/>
            <w:webHidden/>
          </w:rPr>
          <w:tab/>
        </w:r>
        <w:r w:rsidR="0003797C">
          <w:rPr>
            <w:noProof/>
            <w:webHidden/>
          </w:rPr>
          <w:fldChar w:fldCharType="begin"/>
        </w:r>
        <w:r w:rsidR="0003797C">
          <w:rPr>
            <w:noProof/>
            <w:webHidden/>
          </w:rPr>
          <w:instrText xml:space="preserve"> PAGEREF _Toc19439275 \h </w:instrText>
        </w:r>
        <w:r w:rsidR="0003797C">
          <w:rPr>
            <w:noProof/>
            <w:webHidden/>
          </w:rPr>
        </w:r>
        <w:r w:rsidR="0003797C">
          <w:rPr>
            <w:noProof/>
            <w:webHidden/>
          </w:rPr>
          <w:fldChar w:fldCharType="separate"/>
        </w:r>
        <w:r w:rsidR="0003797C">
          <w:rPr>
            <w:noProof/>
            <w:webHidden/>
          </w:rPr>
          <w:t>12</w:t>
        </w:r>
        <w:r w:rsidR="0003797C">
          <w:rPr>
            <w:noProof/>
            <w:webHidden/>
          </w:rPr>
          <w:fldChar w:fldCharType="end"/>
        </w:r>
      </w:hyperlink>
    </w:p>
    <w:p w14:paraId="4A8A911B" w14:textId="1A385AD3" w:rsidR="0003797C" w:rsidRDefault="005F5442">
      <w:pPr>
        <w:pStyle w:val="TOC2"/>
        <w:tabs>
          <w:tab w:val="right" w:leader="dot" w:pos="9622"/>
        </w:tabs>
        <w:rPr>
          <w:rFonts w:asciiTheme="minorHAnsi" w:eastAsiaTheme="minorEastAsia" w:hAnsiTheme="minorHAnsi" w:cstheme="minorBidi"/>
          <w:noProof/>
          <w:lang w:val="fi-FI" w:eastAsia="en-GB"/>
        </w:rPr>
      </w:pPr>
      <w:hyperlink w:anchor="_Toc19439276" w:history="1">
        <w:r w:rsidR="0003797C" w:rsidRPr="00700C9F">
          <w:rPr>
            <w:rStyle w:val="Hyperlink"/>
            <w:noProof/>
          </w:rPr>
          <w:t>3.4. Technical framework</w:t>
        </w:r>
        <w:r w:rsidR="0003797C">
          <w:rPr>
            <w:noProof/>
            <w:webHidden/>
          </w:rPr>
          <w:tab/>
        </w:r>
        <w:r w:rsidR="0003797C">
          <w:rPr>
            <w:noProof/>
            <w:webHidden/>
          </w:rPr>
          <w:fldChar w:fldCharType="begin"/>
        </w:r>
        <w:r w:rsidR="0003797C">
          <w:rPr>
            <w:noProof/>
            <w:webHidden/>
          </w:rPr>
          <w:instrText xml:space="preserve"> PAGEREF _Toc19439276 \h </w:instrText>
        </w:r>
        <w:r w:rsidR="0003797C">
          <w:rPr>
            <w:noProof/>
            <w:webHidden/>
          </w:rPr>
        </w:r>
        <w:r w:rsidR="0003797C">
          <w:rPr>
            <w:noProof/>
            <w:webHidden/>
          </w:rPr>
          <w:fldChar w:fldCharType="separate"/>
        </w:r>
        <w:r w:rsidR="0003797C">
          <w:rPr>
            <w:noProof/>
            <w:webHidden/>
          </w:rPr>
          <w:t>12</w:t>
        </w:r>
        <w:r w:rsidR="0003797C">
          <w:rPr>
            <w:noProof/>
            <w:webHidden/>
          </w:rPr>
          <w:fldChar w:fldCharType="end"/>
        </w:r>
      </w:hyperlink>
    </w:p>
    <w:p w14:paraId="40ED8742" w14:textId="41FEC86C" w:rsidR="0003797C" w:rsidRDefault="005F5442">
      <w:pPr>
        <w:pStyle w:val="TOC2"/>
        <w:tabs>
          <w:tab w:val="right" w:leader="dot" w:pos="9622"/>
        </w:tabs>
        <w:rPr>
          <w:rFonts w:asciiTheme="minorHAnsi" w:eastAsiaTheme="minorEastAsia" w:hAnsiTheme="minorHAnsi" w:cstheme="minorBidi"/>
          <w:noProof/>
          <w:lang w:val="fi-FI" w:eastAsia="en-GB"/>
        </w:rPr>
      </w:pPr>
      <w:hyperlink w:anchor="_Toc19439277" w:history="1">
        <w:r w:rsidR="0003797C" w:rsidRPr="00700C9F">
          <w:rPr>
            <w:rStyle w:val="Hyperlink"/>
            <w:noProof/>
          </w:rPr>
          <w:t>3.5. Route optimization method</w:t>
        </w:r>
        <w:r w:rsidR="0003797C">
          <w:rPr>
            <w:noProof/>
            <w:webHidden/>
          </w:rPr>
          <w:tab/>
        </w:r>
        <w:r w:rsidR="0003797C">
          <w:rPr>
            <w:noProof/>
            <w:webHidden/>
          </w:rPr>
          <w:fldChar w:fldCharType="begin"/>
        </w:r>
        <w:r w:rsidR="0003797C">
          <w:rPr>
            <w:noProof/>
            <w:webHidden/>
          </w:rPr>
          <w:instrText xml:space="preserve"> PAGEREF _Toc19439277 \h </w:instrText>
        </w:r>
        <w:r w:rsidR="0003797C">
          <w:rPr>
            <w:noProof/>
            <w:webHidden/>
          </w:rPr>
        </w:r>
        <w:r w:rsidR="0003797C">
          <w:rPr>
            <w:noProof/>
            <w:webHidden/>
          </w:rPr>
          <w:fldChar w:fldCharType="separate"/>
        </w:r>
        <w:r w:rsidR="0003797C">
          <w:rPr>
            <w:noProof/>
            <w:webHidden/>
          </w:rPr>
          <w:t>14</w:t>
        </w:r>
        <w:r w:rsidR="0003797C">
          <w:rPr>
            <w:noProof/>
            <w:webHidden/>
          </w:rPr>
          <w:fldChar w:fldCharType="end"/>
        </w:r>
      </w:hyperlink>
    </w:p>
    <w:p w14:paraId="736ACFA2" w14:textId="015B4AB7" w:rsidR="0003797C" w:rsidRDefault="005F5442">
      <w:pPr>
        <w:pStyle w:val="TOC3"/>
        <w:tabs>
          <w:tab w:val="right" w:leader="dot" w:pos="9622"/>
        </w:tabs>
        <w:rPr>
          <w:rFonts w:asciiTheme="minorHAnsi" w:eastAsiaTheme="minorEastAsia" w:hAnsiTheme="minorHAnsi" w:cstheme="minorBidi"/>
          <w:noProof/>
          <w:lang w:val="fi-FI" w:eastAsia="en-GB"/>
        </w:rPr>
      </w:pPr>
      <w:hyperlink w:anchor="_Toc19439278" w:history="1">
        <w:r w:rsidR="0003797C" w:rsidRPr="00700C9F">
          <w:rPr>
            <w:rStyle w:val="Hyperlink"/>
            <w:noProof/>
          </w:rPr>
          <w:t>3.5.1. Environmental impedance function</w:t>
        </w:r>
        <w:r w:rsidR="0003797C">
          <w:rPr>
            <w:noProof/>
            <w:webHidden/>
          </w:rPr>
          <w:tab/>
        </w:r>
        <w:r w:rsidR="0003797C">
          <w:rPr>
            <w:noProof/>
            <w:webHidden/>
          </w:rPr>
          <w:fldChar w:fldCharType="begin"/>
        </w:r>
        <w:r w:rsidR="0003797C">
          <w:rPr>
            <w:noProof/>
            <w:webHidden/>
          </w:rPr>
          <w:instrText xml:space="preserve"> PAGEREF _Toc19439278 \h </w:instrText>
        </w:r>
        <w:r w:rsidR="0003797C">
          <w:rPr>
            <w:noProof/>
            <w:webHidden/>
          </w:rPr>
        </w:r>
        <w:r w:rsidR="0003797C">
          <w:rPr>
            <w:noProof/>
            <w:webHidden/>
          </w:rPr>
          <w:fldChar w:fldCharType="separate"/>
        </w:r>
        <w:r w:rsidR="0003797C">
          <w:rPr>
            <w:noProof/>
            <w:webHidden/>
          </w:rPr>
          <w:t>14</w:t>
        </w:r>
        <w:r w:rsidR="0003797C">
          <w:rPr>
            <w:noProof/>
            <w:webHidden/>
          </w:rPr>
          <w:fldChar w:fldCharType="end"/>
        </w:r>
      </w:hyperlink>
    </w:p>
    <w:p w14:paraId="63AC5FD4" w14:textId="23760CEB" w:rsidR="0003797C" w:rsidRDefault="005F5442">
      <w:pPr>
        <w:pStyle w:val="TOC3"/>
        <w:tabs>
          <w:tab w:val="right" w:leader="dot" w:pos="9622"/>
        </w:tabs>
        <w:rPr>
          <w:rFonts w:asciiTheme="minorHAnsi" w:eastAsiaTheme="minorEastAsia" w:hAnsiTheme="minorHAnsi" w:cstheme="minorBidi"/>
          <w:noProof/>
          <w:lang w:val="fi-FI" w:eastAsia="en-GB"/>
        </w:rPr>
      </w:pPr>
      <w:hyperlink w:anchor="_Toc19439279" w:history="1">
        <w:r w:rsidR="0003797C" w:rsidRPr="00700C9F">
          <w:rPr>
            <w:rStyle w:val="Hyperlink"/>
            <w:noProof/>
          </w:rPr>
          <w:t>3.5.2. Network acquisition and manipulation</w:t>
        </w:r>
        <w:r w:rsidR="0003797C">
          <w:rPr>
            <w:noProof/>
            <w:webHidden/>
          </w:rPr>
          <w:tab/>
        </w:r>
        <w:r w:rsidR="0003797C">
          <w:rPr>
            <w:noProof/>
            <w:webHidden/>
          </w:rPr>
          <w:fldChar w:fldCharType="begin"/>
        </w:r>
        <w:r w:rsidR="0003797C">
          <w:rPr>
            <w:noProof/>
            <w:webHidden/>
          </w:rPr>
          <w:instrText xml:space="preserve"> PAGEREF _Toc19439279 \h </w:instrText>
        </w:r>
        <w:r w:rsidR="0003797C">
          <w:rPr>
            <w:noProof/>
            <w:webHidden/>
          </w:rPr>
        </w:r>
        <w:r w:rsidR="0003797C">
          <w:rPr>
            <w:noProof/>
            <w:webHidden/>
          </w:rPr>
          <w:fldChar w:fldCharType="separate"/>
        </w:r>
        <w:r w:rsidR="0003797C">
          <w:rPr>
            <w:noProof/>
            <w:webHidden/>
          </w:rPr>
          <w:t>14</w:t>
        </w:r>
        <w:r w:rsidR="0003797C">
          <w:rPr>
            <w:noProof/>
            <w:webHidden/>
          </w:rPr>
          <w:fldChar w:fldCharType="end"/>
        </w:r>
      </w:hyperlink>
    </w:p>
    <w:p w14:paraId="66E52A18" w14:textId="68A0A996" w:rsidR="0003797C" w:rsidRDefault="005F5442">
      <w:pPr>
        <w:pStyle w:val="TOC3"/>
        <w:tabs>
          <w:tab w:val="right" w:leader="dot" w:pos="9622"/>
        </w:tabs>
        <w:rPr>
          <w:rFonts w:asciiTheme="minorHAnsi" w:eastAsiaTheme="minorEastAsia" w:hAnsiTheme="minorHAnsi" w:cstheme="minorBidi"/>
          <w:noProof/>
          <w:lang w:val="fi-FI" w:eastAsia="en-GB"/>
        </w:rPr>
      </w:pPr>
      <w:hyperlink w:anchor="_Toc19439280" w:history="1">
        <w:r w:rsidR="0003797C" w:rsidRPr="00700C9F">
          <w:rPr>
            <w:rStyle w:val="Hyperlink"/>
            <w:noProof/>
          </w:rPr>
          <w:t>3.5.3. Optimization of short and quiet paths</w:t>
        </w:r>
        <w:r w:rsidR="0003797C">
          <w:rPr>
            <w:noProof/>
            <w:webHidden/>
          </w:rPr>
          <w:tab/>
        </w:r>
        <w:r w:rsidR="0003797C">
          <w:rPr>
            <w:noProof/>
            <w:webHidden/>
          </w:rPr>
          <w:fldChar w:fldCharType="begin"/>
        </w:r>
        <w:r w:rsidR="0003797C">
          <w:rPr>
            <w:noProof/>
            <w:webHidden/>
          </w:rPr>
          <w:instrText xml:space="preserve"> PAGEREF _Toc19439280 \h </w:instrText>
        </w:r>
        <w:r w:rsidR="0003797C">
          <w:rPr>
            <w:noProof/>
            <w:webHidden/>
          </w:rPr>
        </w:r>
        <w:r w:rsidR="0003797C">
          <w:rPr>
            <w:noProof/>
            <w:webHidden/>
          </w:rPr>
          <w:fldChar w:fldCharType="separate"/>
        </w:r>
        <w:r w:rsidR="0003797C">
          <w:rPr>
            <w:noProof/>
            <w:webHidden/>
          </w:rPr>
          <w:t>17</w:t>
        </w:r>
        <w:r w:rsidR="0003797C">
          <w:rPr>
            <w:noProof/>
            <w:webHidden/>
          </w:rPr>
          <w:fldChar w:fldCharType="end"/>
        </w:r>
      </w:hyperlink>
    </w:p>
    <w:p w14:paraId="008CD202" w14:textId="33B05758" w:rsidR="0003797C" w:rsidRDefault="005F5442">
      <w:pPr>
        <w:pStyle w:val="TOC3"/>
        <w:tabs>
          <w:tab w:val="right" w:leader="dot" w:pos="9622"/>
        </w:tabs>
        <w:rPr>
          <w:rFonts w:asciiTheme="minorHAnsi" w:eastAsiaTheme="minorEastAsia" w:hAnsiTheme="minorHAnsi" w:cstheme="minorBidi"/>
          <w:noProof/>
          <w:lang w:val="fi-FI" w:eastAsia="en-GB"/>
        </w:rPr>
      </w:pPr>
      <w:hyperlink w:anchor="_Toc19439281" w:history="1">
        <w:r w:rsidR="0003797C" w:rsidRPr="00700C9F">
          <w:rPr>
            <w:rStyle w:val="Hyperlink"/>
            <w:noProof/>
          </w:rPr>
          <w:t>3.5.4. Comparison of short and quiet paths</w:t>
        </w:r>
        <w:r w:rsidR="0003797C">
          <w:rPr>
            <w:noProof/>
            <w:webHidden/>
          </w:rPr>
          <w:tab/>
        </w:r>
        <w:r w:rsidR="0003797C">
          <w:rPr>
            <w:noProof/>
            <w:webHidden/>
          </w:rPr>
          <w:fldChar w:fldCharType="begin"/>
        </w:r>
        <w:r w:rsidR="0003797C">
          <w:rPr>
            <w:noProof/>
            <w:webHidden/>
          </w:rPr>
          <w:instrText xml:space="preserve"> PAGEREF _Toc19439281 \h </w:instrText>
        </w:r>
        <w:r w:rsidR="0003797C">
          <w:rPr>
            <w:noProof/>
            <w:webHidden/>
          </w:rPr>
        </w:r>
        <w:r w:rsidR="0003797C">
          <w:rPr>
            <w:noProof/>
            <w:webHidden/>
          </w:rPr>
          <w:fldChar w:fldCharType="separate"/>
        </w:r>
        <w:r w:rsidR="0003797C">
          <w:rPr>
            <w:noProof/>
            <w:webHidden/>
          </w:rPr>
          <w:t>18</w:t>
        </w:r>
        <w:r w:rsidR="0003797C">
          <w:rPr>
            <w:noProof/>
            <w:webHidden/>
          </w:rPr>
          <w:fldChar w:fldCharType="end"/>
        </w:r>
      </w:hyperlink>
    </w:p>
    <w:p w14:paraId="356150CC" w14:textId="24FAC68A" w:rsidR="0003797C" w:rsidRDefault="005F5442">
      <w:pPr>
        <w:pStyle w:val="TOC2"/>
        <w:tabs>
          <w:tab w:val="right" w:leader="dot" w:pos="9622"/>
        </w:tabs>
        <w:rPr>
          <w:rFonts w:asciiTheme="minorHAnsi" w:eastAsiaTheme="minorEastAsia" w:hAnsiTheme="minorHAnsi" w:cstheme="minorBidi"/>
          <w:noProof/>
          <w:lang w:val="fi-FI" w:eastAsia="en-GB"/>
        </w:rPr>
      </w:pPr>
      <w:hyperlink w:anchor="_Toc19439282" w:history="1">
        <w:r w:rsidR="0003797C" w:rsidRPr="00700C9F">
          <w:rPr>
            <w:rStyle w:val="Hyperlink"/>
            <w:noProof/>
          </w:rPr>
          <w:t>3.6. Quiet path route planner web application</w:t>
        </w:r>
        <w:r w:rsidR="0003797C">
          <w:rPr>
            <w:noProof/>
            <w:webHidden/>
          </w:rPr>
          <w:tab/>
        </w:r>
        <w:r w:rsidR="0003797C">
          <w:rPr>
            <w:noProof/>
            <w:webHidden/>
          </w:rPr>
          <w:fldChar w:fldCharType="begin"/>
        </w:r>
        <w:r w:rsidR="0003797C">
          <w:rPr>
            <w:noProof/>
            <w:webHidden/>
          </w:rPr>
          <w:instrText xml:space="preserve"> PAGEREF _Toc19439282 \h </w:instrText>
        </w:r>
        <w:r w:rsidR="0003797C">
          <w:rPr>
            <w:noProof/>
            <w:webHidden/>
          </w:rPr>
        </w:r>
        <w:r w:rsidR="0003797C">
          <w:rPr>
            <w:noProof/>
            <w:webHidden/>
          </w:rPr>
          <w:fldChar w:fldCharType="separate"/>
        </w:r>
        <w:r w:rsidR="0003797C">
          <w:rPr>
            <w:noProof/>
            <w:webHidden/>
          </w:rPr>
          <w:t>20</w:t>
        </w:r>
        <w:r w:rsidR="0003797C">
          <w:rPr>
            <w:noProof/>
            <w:webHidden/>
          </w:rPr>
          <w:fldChar w:fldCharType="end"/>
        </w:r>
      </w:hyperlink>
    </w:p>
    <w:p w14:paraId="7165732E" w14:textId="7A55E1D4" w:rsidR="0003797C" w:rsidRDefault="005F5442">
      <w:pPr>
        <w:pStyle w:val="TOC3"/>
        <w:tabs>
          <w:tab w:val="right" w:leader="dot" w:pos="9622"/>
        </w:tabs>
        <w:rPr>
          <w:rFonts w:asciiTheme="minorHAnsi" w:eastAsiaTheme="minorEastAsia" w:hAnsiTheme="minorHAnsi" w:cstheme="minorBidi"/>
          <w:noProof/>
          <w:lang w:val="fi-FI" w:eastAsia="en-GB"/>
        </w:rPr>
      </w:pPr>
      <w:hyperlink w:anchor="_Toc19439283" w:history="1">
        <w:r w:rsidR="0003797C" w:rsidRPr="00700C9F">
          <w:rPr>
            <w:rStyle w:val="Hyperlink"/>
            <w:noProof/>
          </w:rPr>
          <w:t>3.6.1. Overview of the application</w:t>
        </w:r>
        <w:r w:rsidR="0003797C">
          <w:rPr>
            <w:noProof/>
            <w:webHidden/>
          </w:rPr>
          <w:tab/>
        </w:r>
        <w:r w:rsidR="0003797C">
          <w:rPr>
            <w:noProof/>
            <w:webHidden/>
          </w:rPr>
          <w:fldChar w:fldCharType="begin"/>
        </w:r>
        <w:r w:rsidR="0003797C">
          <w:rPr>
            <w:noProof/>
            <w:webHidden/>
          </w:rPr>
          <w:instrText xml:space="preserve"> PAGEREF _Toc19439283 \h </w:instrText>
        </w:r>
        <w:r w:rsidR="0003797C">
          <w:rPr>
            <w:noProof/>
            <w:webHidden/>
          </w:rPr>
        </w:r>
        <w:r w:rsidR="0003797C">
          <w:rPr>
            <w:noProof/>
            <w:webHidden/>
          </w:rPr>
          <w:fldChar w:fldCharType="separate"/>
        </w:r>
        <w:r w:rsidR="0003797C">
          <w:rPr>
            <w:noProof/>
            <w:webHidden/>
          </w:rPr>
          <w:t>20</w:t>
        </w:r>
        <w:r w:rsidR="0003797C">
          <w:rPr>
            <w:noProof/>
            <w:webHidden/>
          </w:rPr>
          <w:fldChar w:fldCharType="end"/>
        </w:r>
      </w:hyperlink>
    </w:p>
    <w:p w14:paraId="5C00A595" w14:textId="543C7A1A" w:rsidR="0003797C" w:rsidRDefault="005F5442">
      <w:pPr>
        <w:pStyle w:val="TOC3"/>
        <w:tabs>
          <w:tab w:val="right" w:leader="dot" w:pos="9622"/>
        </w:tabs>
        <w:rPr>
          <w:rFonts w:asciiTheme="minorHAnsi" w:eastAsiaTheme="minorEastAsia" w:hAnsiTheme="minorHAnsi" w:cstheme="minorBidi"/>
          <w:noProof/>
          <w:lang w:val="fi-FI" w:eastAsia="en-GB"/>
        </w:rPr>
      </w:pPr>
      <w:hyperlink w:anchor="_Toc19439284" w:history="1">
        <w:r w:rsidR="0003797C" w:rsidRPr="00700C9F">
          <w:rPr>
            <w:rStyle w:val="Hyperlink"/>
            <w:noProof/>
          </w:rPr>
          <w:t>3.6.2. Technical architecture</w:t>
        </w:r>
        <w:r w:rsidR="0003797C">
          <w:rPr>
            <w:noProof/>
            <w:webHidden/>
          </w:rPr>
          <w:tab/>
        </w:r>
        <w:r w:rsidR="0003797C">
          <w:rPr>
            <w:noProof/>
            <w:webHidden/>
          </w:rPr>
          <w:fldChar w:fldCharType="begin"/>
        </w:r>
        <w:r w:rsidR="0003797C">
          <w:rPr>
            <w:noProof/>
            <w:webHidden/>
          </w:rPr>
          <w:instrText xml:space="preserve"> PAGEREF _Toc19439284 \h </w:instrText>
        </w:r>
        <w:r w:rsidR="0003797C">
          <w:rPr>
            <w:noProof/>
            <w:webHidden/>
          </w:rPr>
        </w:r>
        <w:r w:rsidR="0003797C">
          <w:rPr>
            <w:noProof/>
            <w:webHidden/>
          </w:rPr>
          <w:fldChar w:fldCharType="separate"/>
        </w:r>
        <w:r w:rsidR="0003797C">
          <w:rPr>
            <w:noProof/>
            <w:webHidden/>
          </w:rPr>
          <w:t>21</w:t>
        </w:r>
        <w:r w:rsidR="0003797C">
          <w:rPr>
            <w:noProof/>
            <w:webHidden/>
          </w:rPr>
          <w:fldChar w:fldCharType="end"/>
        </w:r>
      </w:hyperlink>
    </w:p>
    <w:p w14:paraId="1FDD1CB9" w14:textId="29ED591F" w:rsidR="0003797C" w:rsidRDefault="005F5442">
      <w:pPr>
        <w:pStyle w:val="TOC2"/>
        <w:tabs>
          <w:tab w:val="right" w:leader="dot" w:pos="9622"/>
        </w:tabs>
        <w:rPr>
          <w:rFonts w:asciiTheme="minorHAnsi" w:eastAsiaTheme="minorEastAsia" w:hAnsiTheme="minorHAnsi" w:cstheme="minorBidi"/>
          <w:noProof/>
          <w:lang w:val="fi-FI" w:eastAsia="en-GB"/>
        </w:rPr>
      </w:pPr>
      <w:hyperlink w:anchor="_Toc19439285" w:history="1">
        <w:r w:rsidR="0003797C" w:rsidRPr="00700C9F">
          <w:rPr>
            <w:rStyle w:val="Hyperlink"/>
            <w:noProof/>
          </w:rPr>
          <w:t>3.7. Assessment of pedestrians’ exposure to traffic noise at neighborhood level</w:t>
        </w:r>
        <w:r w:rsidR="0003797C">
          <w:rPr>
            <w:noProof/>
            <w:webHidden/>
          </w:rPr>
          <w:tab/>
        </w:r>
        <w:r w:rsidR="0003797C">
          <w:rPr>
            <w:noProof/>
            <w:webHidden/>
          </w:rPr>
          <w:fldChar w:fldCharType="begin"/>
        </w:r>
        <w:r w:rsidR="0003797C">
          <w:rPr>
            <w:noProof/>
            <w:webHidden/>
          </w:rPr>
          <w:instrText xml:space="preserve"> PAGEREF _Toc19439285 \h </w:instrText>
        </w:r>
        <w:r w:rsidR="0003797C">
          <w:rPr>
            <w:noProof/>
            <w:webHidden/>
          </w:rPr>
        </w:r>
        <w:r w:rsidR="0003797C">
          <w:rPr>
            <w:noProof/>
            <w:webHidden/>
          </w:rPr>
          <w:fldChar w:fldCharType="separate"/>
        </w:r>
        <w:r w:rsidR="0003797C">
          <w:rPr>
            <w:noProof/>
            <w:webHidden/>
          </w:rPr>
          <w:t>22</w:t>
        </w:r>
        <w:r w:rsidR="0003797C">
          <w:rPr>
            <w:noProof/>
            <w:webHidden/>
          </w:rPr>
          <w:fldChar w:fldCharType="end"/>
        </w:r>
      </w:hyperlink>
    </w:p>
    <w:p w14:paraId="00A3A5A6" w14:textId="3D971E89" w:rsidR="0003797C" w:rsidRDefault="005F5442">
      <w:pPr>
        <w:pStyle w:val="TOC3"/>
        <w:tabs>
          <w:tab w:val="right" w:leader="dot" w:pos="9622"/>
        </w:tabs>
        <w:rPr>
          <w:rFonts w:asciiTheme="minorHAnsi" w:eastAsiaTheme="minorEastAsia" w:hAnsiTheme="minorHAnsi" w:cstheme="minorBidi"/>
          <w:noProof/>
          <w:lang w:val="fi-FI" w:eastAsia="en-GB"/>
        </w:rPr>
      </w:pPr>
      <w:hyperlink w:anchor="_Toc19439286" w:history="1">
        <w:r w:rsidR="0003797C" w:rsidRPr="00700C9F">
          <w:rPr>
            <w:rStyle w:val="Hyperlink"/>
            <w:noProof/>
          </w:rPr>
          <w:t>3.7.1. Overview of the analysis</w:t>
        </w:r>
        <w:r w:rsidR="0003797C">
          <w:rPr>
            <w:noProof/>
            <w:webHidden/>
          </w:rPr>
          <w:tab/>
        </w:r>
        <w:r w:rsidR="0003797C">
          <w:rPr>
            <w:noProof/>
            <w:webHidden/>
          </w:rPr>
          <w:fldChar w:fldCharType="begin"/>
        </w:r>
        <w:r w:rsidR="0003797C">
          <w:rPr>
            <w:noProof/>
            <w:webHidden/>
          </w:rPr>
          <w:instrText xml:space="preserve"> PAGEREF _Toc19439286 \h </w:instrText>
        </w:r>
        <w:r w:rsidR="0003797C">
          <w:rPr>
            <w:noProof/>
            <w:webHidden/>
          </w:rPr>
        </w:r>
        <w:r w:rsidR="0003797C">
          <w:rPr>
            <w:noProof/>
            <w:webHidden/>
          </w:rPr>
          <w:fldChar w:fldCharType="separate"/>
        </w:r>
        <w:r w:rsidR="0003797C">
          <w:rPr>
            <w:noProof/>
            <w:webHidden/>
          </w:rPr>
          <w:t>22</w:t>
        </w:r>
        <w:r w:rsidR="0003797C">
          <w:rPr>
            <w:noProof/>
            <w:webHidden/>
          </w:rPr>
          <w:fldChar w:fldCharType="end"/>
        </w:r>
      </w:hyperlink>
    </w:p>
    <w:p w14:paraId="21168CE0" w14:textId="3C172ED5" w:rsidR="0003797C" w:rsidRDefault="005F5442">
      <w:pPr>
        <w:pStyle w:val="TOC3"/>
        <w:tabs>
          <w:tab w:val="right" w:leader="dot" w:pos="9622"/>
        </w:tabs>
        <w:rPr>
          <w:rFonts w:asciiTheme="minorHAnsi" w:eastAsiaTheme="minorEastAsia" w:hAnsiTheme="minorHAnsi" w:cstheme="minorBidi"/>
          <w:noProof/>
          <w:lang w:val="fi-FI" w:eastAsia="en-GB"/>
        </w:rPr>
      </w:pPr>
      <w:hyperlink w:anchor="_Toc19439287" w:history="1">
        <w:r w:rsidR="0003797C" w:rsidRPr="00700C9F">
          <w:rPr>
            <w:rStyle w:val="Hyperlink"/>
            <w:noProof/>
          </w:rPr>
          <w:t>3.7.2. Estimation of local PT stops’ utilization rates by commutes</w:t>
        </w:r>
        <w:r w:rsidR="0003797C">
          <w:rPr>
            <w:noProof/>
            <w:webHidden/>
          </w:rPr>
          <w:tab/>
        </w:r>
        <w:r w:rsidR="0003797C">
          <w:rPr>
            <w:noProof/>
            <w:webHidden/>
          </w:rPr>
          <w:fldChar w:fldCharType="begin"/>
        </w:r>
        <w:r w:rsidR="0003797C">
          <w:rPr>
            <w:noProof/>
            <w:webHidden/>
          </w:rPr>
          <w:instrText xml:space="preserve"> PAGEREF _Toc19439287 \h </w:instrText>
        </w:r>
        <w:r w:rsidR="0003797C">
          <w:rPr>
            <w:noProof/>
            <w:webHidden/>
          </w:rPr>
        </w:r>
        <w:r w:rsidR="0003797C">
          <w:rPr>
            <w:noProof/>
            <w:webHidden/>
          </w:rPr>
          <w:fldChar w:fldCharType="separate"/>
        </w:r>
        <w:r w:rsidR="0003797C">
          <w:rPr>
            <w:noProof/>
            <w:webHidden/>
          </w:rPr>
          <w:t>24</w:t>
        </w:r>
        <w:r w:rsidR="0003797C">
          <w:rPr>
            <w:noProof/>
            <w:webHidden/>
          </w:rPr>
          <w:fldChar w:fldCharType="end"/>
        </w:r>
      </w:hyperlink>
    </w:p>
    <w:p w14:paraId="7927305C" w14:textId="34839710" w:rsidR="0003797C" w:rsidRDefault="005F5442">
      <w:pPr>
        <w:pStyle w:val="TOC3"/>
        <w:tabs>
          <w:tab w:val="right" w:leader="dot" w:pos="9622"/>
        </w:tabs>
        <w:rPr>
          <w:rFonts w:asciiTheme="minorHAnsi" w:eastAsiaTheme="minorEastAsia" w:hAnsiTheme="minorHAnsi" w:cstheme="minorBidi"/>
          <w:noProof/>
          <w:lang w:val="fi-FI" w:eastAsia="en-GB"/>
        </w:rPr>
      </w:pPr>
      <w:hyperlink w:anchor="_Toc19439288" w:history="1">
        <w:r w:rsidR="0003797C" w:rsidRPr="00700C9F">
          <w:rPr>
            <w:rStyle w:val="Hyperlink"/>
            <w:noProof/>
          </w:rPr>
          <w:t>3.7.3. Least cost path calculations – short and quiet paths</w:t>
        </w:r>
        <w:r w:rsidR="0003797C">
          <w:rPr>
            <w:noProof/>
            <w:webHidden/>
          </w:rPr>
          <w:tab/>
        </w:r>
        <w:r w:rsidR="0003797C">
          <w:rPr>
            <w:noProof/>
            <w:webHidden/>
          </w:rPr>
          <w:fldChar w:fldCharType="begin"/>
        </w:r>
        <w:r w:rsidR="0003797C">
          <w:rPr>
            <w:noProof/>
            <w:webHidden/>
          </w:rPr>
          <w:instrText xml:space="preserve"> PAGEREF _Toc19439288 \h </w:instrText>
        </w:r>
        <w:r w:rsidR="0003797C">
          <w:rPr>
            <w:noProof/>
            <w:webHidden/>
          </w:rPr>
        </w:r>
        <w:r w:rsidR="0003797C">
          <w:rPr>
            <w:noProof/>
            <w:webHidden/>
          </w:rPr>
          <w:fldChar w:fldCharType="separate"/>
        </w:r>
        <w:r w:rsidR="0003797C">
          <w:rPr>
            <w:noProof/>
            <w:webHidden/>
          </w:rPr>
          <w:t>27</w:t>
        </w:r>
        <w:r w:rsidR="0003797C">
          <w:rPr>
            <w:noProof/>
            <w:webHidden/>
          </w:rPr>
          <w:fldChar w:fldCharType="end"/>
        </w:r>
      </w:hyperlink>
    </w:p>
    <w:p w14:paraId="6F772D98" w14:textId="696EAABD" w:rsidR="0003797C" w:rsidRDefault="005F5442">
      <w:pPr>
        <w:pStyle w:val="TOC3"/>
        <w:tabs>
          <w:tab w:val="right" w:leader="dot" w:pos="9622"/>
        </w:tabs>
        <w:rPr>
          <w:rFonts w:asciiTheme="minorHAnsi" w:eastAsiaTheme="minorEastAsia" w:hAnsiTheme="minorHAnsi" w:cstheme="minorBidi"/>
          <w:noProof/>
          <w:lang w:val="fi-FI" w:eastAsia="en-GB"/>
        </w:rPr>
      </w:pPr>
      <w:hyperlink w:anchor="_Toc19439289" w:history="1">
        <w:r w:rsidR="0003797C" w:rsidRPr="00700C9F">
          <w:rPr>
            <w:rStyle w:val="Hyperlink"/>
            <w:noProof/>
          </w:rPr>
          <w:t>3.7.4. Spatial aggregation of exposures to traffic noise along the paths</w:t>
        </w:r>
        <w:r w:rsidR="0003797C">
          <w:rPr>
            <w:noProof/>
            <w:webHidden/>
          </w:rPr>
          <w:tab/>
        </w:r>
        <w:r w:rsidR="0003797C">
          <w:rPr>
            <w:noProof/>
            <w:webHidden/>
          </w:rPr>
          <w:fldChar w:fldCharType="begin"/>
        </w:r>
        <w:r w:rsidR="0003797C">
          <w:rPr>
            <w:noProof/>
            <w:webHidden/>
          </w:rPr>
          <w:instrText xml:space="preserve"> PAGEREF _Toc19439289 \h </w:instrText>
        </w:r>
        <w:r w:rsidR="0003797C">
          <w:rPr>
            <w:noProof/>
            <w:webHidden/>
          </w:rPr>
        </w:r>
        <w:r w:rsidR="0003797C">
          <w:rPr>
            <w:noProof/>
            <w:webHidden/>
          </w:rPr>
          <w:fldChar w:fldCharType="separate"/>
        </w:r>
        <w:r w:rsidR="0003797C">
          <w:rPr>
            <w:noProof/>
            <w:webHidden/>
          </w:rPr>
          <w:t>28</w:t>
        </w:r>
        <w:r w:rsidR="0003797C">
          <w:rPr>
            <w:noProof/>
            <w:webHidden/>
          </w:rPr>
          <w:fldChar w:fldCharType="end"/>
        </w:r>
      </w:hyperlink>
    </w:p>
    <w:p w14:paraId="4A1D25AA" w14:textId="4F4F353E" w:rsidR="0003797C" w:rsidRDefault="005F5442">
      <w:pPr>
        <w:pStyle w:val="TOC3"/>
        <w:tabs>
          <w:tab w:val="right" w:leader="dot" w:pos="9622"/>
        </w:tabs>
        <w:rPr>
          <w:rFonts w:asciiTheme="minorHAnsi" w:eastAsiaTheme="minorEastAsia" w:hAnsiTheme="minorHAnsi" w:cstheme="minorBidi"/>
          <w:noProof/>
          <w:lang w:val="fi-FI" w:eastAsia="en-GB"/>
        </w:rPr>
      </w:pPr>
      <w:hyperlink w:anchor="_Toc19439290" w:history="1">
        <w:r w:rsidR="0003797C" w:rsidRPr="00700C9F">
          <w:rPr>
            <w:rStyle w:val="Hyperlink"/>
            <w:noProof/>
          </w:rPr>
          <w:t>3.7.5. Assessment of pedestrians’ potential to reduce exposure to traffic noise with route choices</w:t>
        </w:r>
        <w:r w:rsidR="0003797C">
          <w:rPr>
            <w:noProof/>
            <w:webHidden/>
          </w:rPr>
          <w:tab/>
        </w:r>
        <w:r w:rsidR="0003797C">
          <w:rPr>
            <w:noProof/>
            <w:webHidden/>
          </w:rPr>
          <w:fldChar w:fldCharType="begin"/>
        </w:r>
        <w:r w:rsidR="0003797C">
          <w:rPr>
            <w:noProof/>
            <w:webHidden/>
          </w:rPr>
          <w:instrText xml:space="preserve"> PAGEREF _Toc19439290 \h </w:instrText>
        </w:r>
        <w:r w:rsidR="0003797C">
          <w:rPr>
            <w:noProof/>
            <w:webHidden/>
          </w:rPr>
        </w:r>
        <w:r w:rsidR="0003797C">
          <w:rPr>
            <w:noProof/>
            <w:webHidden/>
          </w:rPr>
          <w:fldChar w:fldCharType="separate"/>
        </w:r>
        <w:r w:rsidR="0003797C">
          <w:rPr>
            <w:noProof/>
            <w:webHidden/>
          </w:rPr>
          <w:t>29</w:t>
        </w:r>
        <w:r w:rsidR="0003797C">
          <w:rPr>
            <w:noProof/>
            <w:webHidden/>
          </w:rPr>
          <w:fldChar w:fldCharType="end"/>
        </w:r>
      </w:hyperlink>
    </w:p>
    <w:p w14:paraId="5B3AD7ED" w14:textId="16793ECA" w:rsidR="0003797C" w:rsidRDefault="005F5442">
      <w:pPr>
        <w:pStyle w:val="TOC1"/>
        <w:tabs>
          <w:tab w:val="right" w:leader="dot" w:pos="9622"/>
        </w:tabs>
        <w:rPr>
          <w:rFonts w:asciiTheme="minorHAnsi" w:eastAsiaTheme="minorEastAsia" w:hAnsiTheme="minorHAnsi" w:cstheme="minorBidi"/>
          <w:noProof/>
          <w:lang w:val="fi-FI" w:eastAsia="en-GB"/>
        </w:rPr>
      </w:pPr>
      <w:hyperlink w:anchor="_Toc19439291" w:history="1">
        <w:r w:rsidR="0003797C" w:rsidRPr="00700C9F">
          <w:rPr>
            <w:rStyle w:val="Hyperlink"/>
            <w:noProof/>
          </w:rPr>
          <w:t>4 Results</w:t>
        </w:r>
        <w:r w:rsidR="0003797C">
          <w:rPr>
            <w:noProof/>
            <w:webHidden/>
          </w:rPr>
          <w:tab/>
        </w:r>
        <w:r w:rsidR="0003797C">
          <w:rPr>
            <w:noProof/>
            <w:webHidden/>
          </w:rPr>
          <w:fldChar w:fldCharType="begin"/>
        </w:r>
        <w:r w:rsidR="0003797C">
          <w:rPr>
            <w:noProof/>
            <w:webHidden/>
          </w:rPr>
          <w:instrText xml:space="preserve"> PAGEREF _Toc19439291 \h </w:instrText>
        </w:r>
        <w:r w:rsidR="0003797C">
          <w:rPr>
            <w:noProof/>
            <w:webHidden/>
          </w:rPr>
        </w:r>
        <w:r w:rsidR="0003797C">
          <w:rPr>
            <w:noProof/>
            <w:webHidden/>
          </w:rPr>
          <w:fldChar w:fldCharType="separate"/>
        </w:r>
        <w:r w:rsidR="0003797C">
          <w:rPr>
            <w:noProof/>
            <w:webHidden/>
          </w:rPr>
          <w:t>29</w:t>
        </w:r>
        <w:r w:rsidR="0003797C">
          <w:rPr>
            <w:noProof/>
            <w:webHidden/>
          </w:rPr>
          <w:fldChar w:fldCharType="end"/>
        </w:r>
      </w:hyperlink>
    </w:p>
    <w:p w14:paraId="7B7A91E2" w14:textId="32C2AE94" w:rsidR="0003797C" w:rsidRDefault="005F5442">
      <w:pPr>
        <w:pStyle w:val="TOC2"/>
        <w:tabs>
          <w:tab w:val="right" w:leader="dot" w:pos="9622"/>
        </w:tabs>
        <w:rPr>
          <w:rFonts w:asciiTheme="minorHAnsi" w:eastAsiaTheme="minorEastAsia" w:hAnsiTheme="minorHAnsi" w:cstheme="minorBidi"/>
          <w:noProof/>
          <w:lang w:val="fi-FI" w:eastAsia="en-GB"/>
        </w:rPr>
      </w:pPr>
      <w:hyperlink w:anchor="_Toc19439292" w:history="1">
        <w:r w:rsidR="0003797C" w:rsidRPr="00700C9F">
          <w:rPr>
            <w:rStyle w:val="Hyperlink"/>
            <w:noProof/>
          </w:rPr>
          <w:t>4.1. Pedestrians exposure to traffic noise</w:t>
        </w:r>
        <w:r w:rsidR="0003797C">
          <w:rPr>
            <w:noProof/>
            <w:webHidden/>
          </w:rPr>
          <w:tab/>
        </w:r>
        <w:r w:rsidR="0003797C">
          <w:rPr>
            <w:noProof/>
            <w:webHidden/>
          </w:rPr>
          <w:fldChar w:fldCharType="begin"/>
        </w:r>
        <w:r w:rsidR="0003797C">
          <w:rPr>
            <w:noProof/>
            <w:webHidden/>
          </w:rPr>
          <w:instrText xml:space="preserve"> PAGEREF _Toc19439292 \h </w:instrText>
        </w:r>
        <w:r w:rsidR="0003797C">
          <w:rPr>
            <w:noProof/>
            <w:webHidden/>
          </w:rPr>
        </w:r>
        <w:r w:rsidR="0003797C">
          <w:rPr>
            <w:noProof/>
            <w:webHidden/>
          </w:rPr>
          <w:fldChar w:fldCharType="separate"/>
        </w:r>
        <w:r w:rsidR="0003797C">
          <w:rPr>
            <w:noProof/>
            <w:webHidden/>
          </w:rPr>
          <w:t>29</w:t>
        </w:r>
        <w:r w:rsidR="0003797C">
          <w:rPr>
            <w:noProof/>
            <w:webHidden/>
          </w:rPr>
          <w:fldChar w:fldCharType="end"/>
        </w:r>
      </w:hyperlink>
    </w:p>
    <w:p w14:paraId="283B95CC" w14:textId="20589A2B" w:rsidR="0003797C" w:rsidRDefault="005F5442">
      <w:pPr>
        <w:pStyle w:val="TOC2"/>
        <w:tabs>
          <w:tab w:val="right" w:leader="dot" w:pos="9622"/>
        </w:tabs>
        <w:rPr>
          <w:rFonts w:asciiTheme="minorHAnsi" w:eastAsiaTheme="minorEastAsia" w:hAnsiTheme="minorHAnsi" w:cstheme="minorBidi"/>
          <w:noProof/>
          <w:lang w:val="fi-FI" w:eastAsia="en-GB"/>
        </w:rPr>
      </w:pPr>
      <w:hyperlink w:anchor="_Toc19439293" w:history="1">
        <w:r w:rsidR="0003797C" w:rsidRPr="00700C9F">
          <w:rPr>
            <w:rStyle w:val="Hyperlink"/>
            <w:noProof/>
          </w:rPr>
          <w:t>4.2. Spatial patterns in pedestrians’ exposures to traffic noise</w:t>
        </w:r>
        <w:r w:rsidR="0003797C">
          <w:rPr>
            <w:noProof/>
            <w:webHidden/>
          </w:rPr>
          <w:tab/>
        </w:r>
        <w:r w:rsidR="0003797C">
          <w:rPr>
            <w:noProof/>
            <w:webHidden/>
          </w:rPr>
          <w:fldChar w:fldCharType="begin"/>
        </w:r>
        <w:r w:rsidR="0003797C">
          <w:rPr>
            <w:noProof/>
            <w:webHidden/>
          </w:rPr>
          <w:instrText xml:space="preserve"> PAGEREF _Toc19439293 \h </w:instrText>
        </w:r>
        <w:r w:rsidR="0003797C">
          <w:rPr>
            <w:noProof/>
            <w:webHidden/>
          </w:rPr>
        </w:r>
        <w:r w:rsidR="0003797C">
          <w:rPr>
            <w:noProof/>
            <w:webHidden/>
          </w:rPr>
          <w:fldChar w:fldCharType="separate"/>
        </w:r>
        <w:r w:rsidR="0003797C">
          <w:rPr>
            <w:noProof/>
            <w:webHidden/>
          </w:rPr>
          <w:t>30</w:t>
        </w:r>
        <w:r w:rsidR="0003797C">
          <w:rPr>
            <w:noProof/>
            <w:webHidden/>
          </w:rPr>
          <w:fldChar w:fldCharType="end"/>
        </w:r>
      </w:hyperlink>
    </w:p>
    <w:p w14:paraId="10EE6EFB" w14:textId="7640B5F4" w:rsidR="0003797C" w:rsidRDefault="005F5442">
      <w:pPr>
        <w:pStyle w:val="TOC2"/>
        <w:tabs>
          <w:tab w:val="right" w:leader="dot" w:pos="9622"/>
        </w:tabs>
        <w:rPr>
          <w:rFonts w:asciiTheme="minorHAnsi" w:eastAsiaTheme="minorEastAsia" w:hAnsiTheme="minorHAnsi" w:cstheme="minorBidi"/>
          <w:noProof/>
          <w:lang w:val="fi-FI" w:eastAsia="en-GB"/>
        </w:rPr>
      </w:pPr>
      <w:hyperlink w:anchor="_Toc19439294" w:history="1">
        <w:r w:rsidR="0003797C" w:rsidRPr="00700C9F">
          <w:rPr>
            <w:rStyle w:val="Hyperlink"/>
            <w:noProof/>
          </w:rPr>
          <w:t>4.3. Performance of the quiet path route optimization</w:t>
        </w:r>
        <w:r w:rsidR="0003797C">
          <w:rPr>
            <w:noProof/>
            <w:webHidden/>
          </w:rPr>
          <w:tab/>
        </w:r>
        <w:r w:rsidR="0003797C">
          <w:rPr>
            <w:noProof/>
            <w:webHidden/>
          </w:rPr>
          <w:fldChar w:fldCharType="begin"/>
        </w:r>
        <w:r w:rsidR="0003797C">
          <w:rPr>
            <w:noProof/>
            <w:webHidden/>
          </w:rPr>
          <w:instrText xml:space="preserve"> PAGEREF _Toc19439294 \h </w:instrText>
        </w:r>
        <w:r w:rsidR="0003797C">
          <w:rPr>
            <w:noProof/>
            <w:webHidden/>
          </w:rPr>
        </w:r>
        <w:r w:rsidR="0003797C">
          <w:rPr>
            <w:noProof/>
            <w:webHidden/>
          </w:rPr>
          <w:fldChar w:fldCharType="separate"/>
        </w:r>
        <w:r w:rsidR="0003797C">
          <w:rPr>
            <w:noProof/>
            <w:webHidden/>
          </w:rPr>
          <w:t>33</w:t>
        </w:r>
        <w:r w:rsidR="0003797C">
          <w:rPr>
            <w:noProof/>
            <w:webHidden/>
          </w:rPr>
          <w:fldChar w:fldCharType="end"/>
        </w:r>
      </w:hyperlink>
    </w:p>
    <w:p w14:paraId="26244BAE" w14:textId="53BEF0F8" w:rsidR="0003797C" w:rsidRDefault="005F5442">
      <w:pPr>
        <w:pStyle w:val="TOC2"/>
        <w:tabs>
          <w:tab w:val="right" w:leader="dot" w:pos="9622"/>
        </w:tabs>
        <w:rPr>
          <w:rFonts w:asciiTheme="minorHAnsi" w:eastAsiaTheme="minorEastAsia" w:hAnsiTheme="minorHAnsi" w:cstheme="minorBidi"/>
          <w:noProof/>
          <w:lang w:val="fi-FI" w:eastAsia="en-GB"/>
        </w:rPr>
      </w:pPr>
      <w:hyperlink w:anchor="_Toc19439295" w:history="1">
        <w:r w:rsidR="0003797C" w:rsidRPr="00700C9F">
          <w:rPr>
            <w:rStyle w:val="Hyperlink"/>
            <w:noProof/>
          </w:rPr>
          <w:t>4.4. Quiet path route planner web application</w:t>
        </w:r>
        <w:r w:rsidR="0003797C">
          <w:rPr>
            <w:noProof/>
            <w:webHidden/>
          </w:rPr>
          <w:tab/>
        </w:r>
        <w:r w:rsidR="0003797C">
          <w:rPr>
            <w:noProof/>
            <w:webHidden/>
          </w:rPr>
          <w:fldChar w:fldCharType="begin"/>
        </w:r>
        <w:r w:rsidR="0003797C">
          <w:rPr>
            <w:noProof/>
            <w:webHidden/>
          </w:rPr>
          <w:instrText xml:space="preserve"> PAGEREF _Toc19439295 \h </w:instrText>
        </w:r>
        <w:r w:rsidR="0003797C">
          <w:rPr>
            <w:noProof/>
            <w:webHidden/>
          </w:rPr>
        </w:r>
        <w:r w:rsidR="0003797C">
          <w:rPr>
            <w:noProof/>
            <w:webHidden/>
          </w:rPr>
          <w:fldChar w:fldCharType="separate"/>
        </w:r>
        <w:r w:rsidR="0003797C">
          <w:rPr>
            <w:noProof/>
            <w:webHidden/>
          </w:rPr>
          <w:t>35</w:t>
        </w:r>
        <w:r w:rsidR="0003797C">
          <w:rPr>
            <w:noProof/>
            <w:webHidden/>
          </w:rPr>
          <w:fldChar w:fldCharType="end"/>
        </w:r>
      </w:hyperlink>
    </w:p>
    <w:p w14:paraId="59782A66" w14:textId="1ABF8853" w:rsidR="0003797C" w:rsidRDefault="005F5442">
      <w:pPr>
        <w:pStyle w:val="TOC1"/>
        <w:tabs>
          <w:tab w:val="right" w:leader="dot" w:pos="9622"/>
        </w:tabs>
        <w:rPr>
          <w:rFonts w:asciiTheme="minorHAnsi" w:eastAsiaTheme="minorEastAsia" w:hAnsiTheme="minorHAnsi" w:cstheme="minorBidi"/>
          <w:noProof/>
          <w:lang w:val="fi-FI" w:eastAsia="en-GB"/>
        </w:rPr>
      </w:pPr>
      <w:hyperlink w:anchor="_Toc19439296" w:history="1">
        <w:r w:rsidR="0003797C" w:rsidRPr="00700C9F">
          <w:rPr>
            <w:rStyle w:val="Hyperlink"/>
            <w:noProof/>
          </w:rPr>
          <w:t>5 Discussion</w:t>
        </w:r>
        <w:r w:rsidR="0003797C">
          <w:rPr>
            <w:noProof/>
            <w:webHidden/>
          </w:rPr>
          <w:tab/>
        </w:r>
        <w:r w:rsidR="0003797C">
          <w:rPr>
            <w:noProof/>
            <w:webHidden/>
          </w:rPr>
          <w:fldChar w:fldCharType="begin"/>
        </w:r>
        <w:r w:rsidR="0003797C">
          <w:rPr>
            <w:noProof/>
            <w:webHidden/>
          </w:rPr>
          <w:instrText xml:space="preserve"> PAGEREF _Toc19439296 \h </w:instrText>
        </w:r>
        <w:r w:rsidR="0003797C">
          <w:rPr>
            <w:noProof/>
            <w:webHidden/>
          </w:rPr>
        </w:r>
        <w:r w:rsidR="0003797C">
          <w:rPr>
            <w:noProof/>
            <w:webHidden/>
          </w:rPr>
          <w:fldChar w:fldCharType="separate"/>
        </w:r>
        <w:r w:rsidR="0003797C">
          <w:rPr>
            <w:noProof/>
            <w:webHidden/>
          </w:rPr>
          <w:t>39</w:t>
        </w:r>
        <w:r w:rsidR="0003797C">
          <w:rPr>
            <w:noProof/>
            <w:webHidden/>
          </w:rPr>
          <w:fldChar w:fldCharType="end"/>
        </w:r>
      </w:hyperlink>
    </w:p>
    <w:p w14:paraId="71FF833D" w14:textId="32760C69" w:rsidR="0003797C" w:rsidRDefault="005F5442">
      <w:pPr>
        <w:pStyle w:val="TOC2"/>
        <w:tabs>
          <w:tab w:val="right" w:leader="dot" w:pos="9622"/>
        </w:tabs>
        <w:rPr>
          <w:rFonts w:asciiTheme="minorHAnsi" w:eastAsiaTheme="minorEastAsia" w:hAnsiTheme="minorHAnsi" w:cstheme="minorBidi"/>
          <w:noProof/>
          <w:lang w:val="fi-FI" w:eastAsia="en-GB"/>
        </w:rPr>
      </w:pPr>
      <w:hyperlink w:anchor="_Toc19439297" w:history="1">
        <w:r w:rsidR="0003797C" w:rsidRPr="00700C9F">
          <w:rPr>
            <w:rStyle w:val="Hyperlink"/>
            <w:noProof/>
          </w:rPr>
          <w:t>5.1. Technical assessment – performance of shortest path route optimization</w:t>
        </w:r>
        <w:r w:rsidR="0003797C">
          <w:rPr>
            <w:noProof/>
            <w:webHidden/>
          </w:rPr>
          <w:tab/>
        </w:r>
        <w:r w:rsidR="0003797C">
          <w:rPr>
            <w:noProof/>
            <w:webHidden/>
          </w:rPr>
          <w:fldChar w:fldCharType="begin"/>
        </w:r>
        <w:r w:rsidR="0003797C">
          <w:rPr>
            <w:noProof/>
            <w:webHidden/>
          </w:rPr>
          <w:instrText xml:space="preserve"> PAGEREF _Toc19439297 \h </w:instrText>
        </w:r>
        <w:r w:rsidR="0003797C">
          <w:rPr>
            <w:noProof/>
            <w:webHidden/>
          </w:rPr>
        </w:r>
        <w:r w:rsidR="0003797C">
          <w:rPr>
            <w:noProof/>
            <w:webHidden/>
          </w:rPr>
          <w:fldChar w:fldCharType="separate"/>
        </w:r>
        <w:r w:rsidR="0003797C">
          <w:rPr>
            <w:noProof/>
            <w:webHidden/>
          </w:rPr>
          <w:t>39</w:t>
        </w:r>
        <w:r w:rsidR="0003797C">
          <w:rPr>
            <w:noProof/>
            <w:webHidden/>
          </w:rPr>
          <w:fldChar w:fldCharType="end"/>
        </w:r>
      </w:hyperlink>
    </w:p>
    <w:p w14:paraId="725AA27C" w14:textId="79229A15" w:rsidR="0003797C" w:rsidRDefault="005F5442">
      <w:pPr>
        <w:pStyle w:val="TOC2"/>
        <w:tabs>
          <w:tab w:val="right" w:leader="dot" w:pos="9622"/>
        </w:tabs>
        <w:rPr>
          <w:rFonts w:asciiTheme="minorHAnsi" w:eastAsiaTheme="minorEastAsia" w:hAnsiTheme="minorHAnsi" w:cstheme="minorBidi"/>
          <w:noProof/>
          <w:lang w:val="fi-FI" w:eastAsia="en-GB"/>
        </w:rPr>
      </w:pPr>
      <w:hyperlink w:anchor="_Toc19439298" w:history="1">
        <w:r w:rsidR="0003797C" w:rsidRPr="00700C9F">
          <w:rPr>
            <w:rStyle w:val="Hyperlink"/>
            <w:noProof/>
          </w:rPr>
          <w:t>5.2. Could traffic noise be used as a proxy for overall walkability?</w:t>
        </w:r>
        <w:r w:rsidR="0003797C">
          <w:rPr>
            <w:noProof/>
            <w:webHidden/>
          </w:rPr>
          <w:tab/>
        </w:r>
        <w:r w:rsidR="0003797C">
          <w:rPr>
            <w:noProof/>
            <w:webHidden/>
          </w:rPr>
          <w:fldChar w:fldCharType="begin"/>
        </w:r>
        <w:r w:rsidR="0003797C">
          <w:rPr>
            <w:noProof/>
            <w:webHidden/>
          </w:rPr>
          <w:instrText xml:space="preserve"> PAGEREF _Toc19439298 \h </w:instrText>
        </w:r>
        <w:r w:rsidR="0003797C">
          <w:rPr>
            <w:noProof/>
            <w:webHidden/>
          </w:rPr>
        </w:r>
        <w:r w:rsidR="0003797C">
          <w:rPr>
            <w:noProof/>
            <w:webHidden/>
          </w:rPr>
          <w:fldChar w:fldCharType="separate"/>
        </w:r>
        <w:r w:rsidR="0003797C">
          <w:rPr>
            <w:noProof/>
            <w:webHidden/>
          </w:rPr>
          <w:t>41</w:t>
        </w:r>
        <w:r w:rsidR="0003797C">
          <w:rPr>
            <w:noProof/>
            <w:webHidden/>
          </w:rPr>
          <w:fldChar w:fldCharType="end"/>
        </w:r>
      </w:hyperlink>
    </w:p>
    <w:p w14:paraId="1A185B79" w14:textId="3102423E" w:rsidR="0003797C" w:rsidRDefault="005F5442">
      <w:pPr>
        <w:pStyle w:val="TOC2"/>
        <w:tabs>
          <w:tab w:val="right" w:leader="dot" w:pos="9622"/>
        </w:tabs>
        <w:rPr>
          <w:rFonts w:asciiTheme="minorHAnsi" w:eastAsiaTheme="minorEastAsia" w:hAnsiTheme="minorHAnsi" w:cstheme="minorBidi"/>
          <w:noProof/>
          <w:lang w:val="fi-FI" w:eastAsia="en-GB"/>
        </w:rPr>
      </w:pPr>
      <w:hyperlink w:anchor="_Toc19439299" w:history="1">
        <w:r w:rsidR="0003797C" w:rsidRPr="00700C9F">
          <w:rPr>
            <w:rStyle w:val="Hyperlink"/>
            <w:noProof/>
          </w:rPr>
          <w:t>5.3. Indirect large-scale assessment of pedestrians’ exposures to traffic noise can reveal significant areal differences in walking conditions</w:t>
        </w:r>
        <w:r w:rsidR="0003797C">
          <w:rPr>
            <w:noProof/>
            <w:webHidden/>
          </w:rPr>
          <w:tab/>
        </w:r>
        <w:r w:rsidR="0003797C">
          <w:rPr>
            <w:noProof/>
            <w:webHidden/>
          </w:rPr>
          <w:fldChar w:fldCharType="begin"/>
        </w:r>
        <w:r w:rsidR="0003797C">
          <w:rPr>
            <w:noProof/>
            <w:webHidden/>
          </w:rPr>
          <w:instrText xml:space="preserve"> PAGEREF _Toc19439299 \h </w:instrText>
        </w:r>
        <w:r w:rsidR="0003797C">
          <w:rPr>
            <w:noProof/>
            <w:webHidden/>
          </w:rPr>
        </w:r>
        <w:r w:rsidR="0003797C">
          <w:rPr>
            <w:noProof/>
            <w:webHidden/>
          </w:rPr>
          <w:fldChar w:fldCharType="separate"/>
        </w:r>
        <w:r w:rsidR="0003797C">
          <w:rPr>
            <w:noProof/>
            <w:webHidden/>
          </w:rPr>
          <w:t>41</w:t>
        </w:r>
        <w:r w:rsidR="0003797C">
          <w:rPr>
            <w:noProof/>
            <w:webHidden/>
          </w:rPr>
          <w:fldChar w:fldCharType="end"/>
        </w:r>
      </w:hyperlink>
    </w:p>
    <w:p w14:paraId="3379DE24" w14:textId="52A11534" w:rsidR="0003797C" w:rsidRDefault="005F5442">
      <w:pPr>
        <w:pStyle w:val="TOC2"/>
        <w:tabs>
          <w:tab w:val="right" w:leader="dot" w:pos="9622"/>
        </w:tabs>
        <w:rPr>
          <w:rFonts w:asciiTheme="minorHAnsi" w:eastAsiaTheme="minorEastAsia" w:hAnsiTheme="minorHAnsi" w:cstheme="minorBidi"/>
          <w:noProof/>
          <w:lang w:val="fi-FI" w:eastAsia="en-GB"/>
        </w:rPr>
      </w:pPr>
      <w:hyperlink w:anchor="_Toc19439300" w:history="1">
        <w:r w:rsidR="0003797C" w:rsidRPr="00700C9F">
          <w:rPr>
            <w:rStyle w:val="Hyperlink"/>
            <w:noProof/>
          </w:rPr>
          <w:t>5.4. Considerable share of the exposure to traffic noise can often be avoided by taking an alternative path</w:t>
        </w:r>
        <w:r w:rsidR="0003797C">
          <w:rPr>
            <w:noProof/>
            <w:webHidden/>
          </w:rPr>
          <w:tab/>
        </w:r>
        <w:r w:rsidR="0003797C">
          <w:rPr>
            <w:noProof/>
            <w:webHidden/>
          </w:rPr>
          <w:fldChar w:fldCharType="begin"/>
        </w:r>
        <w:r w:rsidR="0003797C">
          <w:rPr>
            <w:noProof/>
            <w:webHidden/>
          </w:rPr>
          <w:instrText xml:space="preserve"> PAGEREF _Toc19439300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654BD2DC" w14:textId="504B9A83" w:rsidR="0003797C" w:rsidRDefault="005F5442">
      <w:pPr>
        <w:pStyle w:val="TOC2"/>
        <w:tabs>
          <w:tab w:val="right" w:leader="dot" w:pos="9622"/>
        </w:tabs>
        <w:rPr>
          <w:rFonts w:asciiTheme="minorHAnsi" w:eastAsiaTheme="minorEastAsia" w:hAnsiTheme="minorHAnsi" w:cstheme="minorBidi"/>
          <w:noProof/>
          <w:lang w:val="fi-FI" w:eastAsia="en-GB"/>
        </w:rPr>
      </w:pPr>
      <w:hyperlink w:anchor="_Toc19439301" w:history="1">
        <w:r w:rsidR="0003797C" w:rsidRPr="00700C9F">
          <w:rPr>
            <w:rStyle w:val="Hyperlink"/>
            <w:noProof/>
          </w:rPr>
          <w:t>5.5. Definition of the environmental impedance function is critical yet somewhat arbitrary in quiet path optimization</w:t>
        </w:r>
        <w:r w:rsidR="0003797C">
          <w:rPr>
            <w:noProof/>
            <w:webHidden/>
          </w:rPr>
          <w:tab/>
        </w:r>
        <w:r w:rsidR="0003797C">
          <w:rPr>
            <w:noProof/>
            <w:webHidden/>
          </w:rPr>
          <w:fldChar w:fldCharType="begin"/>
        </w:r>
        <w:r w:rsidR="0003797C">
          <w:rPr>
            <w:noProof/>
            <w:webHidden/>
          </w:rPr>
          <w:instrText xml:space="preserve"> PAGEREF _Toc19439301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28E51C36" w14:textId="043E9A7B" w:rsidR="0003797C" w:rsidRDefault="005F5442">
      <w:pPr>
        <w:pStyle w:val="TOC2"/>
        <w:tabs>
          <w:tab w:val="right" w:leader="dot" w:pos="9622"/>
        </w:tabs>
        <w:rPr>
          <w:rFonts w:asciiTheme="minorHAnsi" w:eastAsiaTheme="minorEastAsia" w:hAnsiTheme="minorHAnsi" w:cstheme="minorBidi"/>
          <w:noProof/>
          <w:lang w:val="fi-FI" w:eastAsia="en-GB"/>
        </w:rPr>
      </w:pPr>
      <w:hyperlink w:anchor="_Toc19439302" w:history="1">
        <w:r w:rsidR="0003797C" w:rsidRPr="00700C9F">
          <w:rPr>
            <w:rStyle w:val="Hyperlink"/>
            <w:noProof/>
          </w:rPr>
          <w:t>5.6. Alternative quiet paths need to be calculated to suit different situations and users with varying preferences</w:t>
        </w:r>
        <w:r w:rsidR="0003797C">
          <w:rPr>
            <w:noProof/>
            <w:webHidden/>
          </w:rPr>
          <w:tab/>
        </w:r>
        <w:r w:rsidR="0003797C">
          <w:rPr>
            <w:noProof/>
            <w:webHidden/>
          </w:rPr>
          <w:fldChar w:fldCharType="begin"/>
        </w:r>
        <w:r w:rsidR="0003797C">
          <w:rPr>
            <w:noProof/>
            <w:webHidden/>
          </w:rPr>
          <w:instrText xml:space="preserve"> PAGEREF _Toc19439302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787818BC" w14:textId="2ECDA8A0" w:rsidR="0003797C" w:rsidRDefault="005F5442">
      <w:pPr>
        <w:pStyle w:val="TOC2"/>
        <w:tabs>
          <w:tab w:val="right" w:leader="dot" w:pos="9622"/>
        </w:tabs>
        <w:rPr>
          <w:rFonts w:asciiTheme="minorHAnsi" w:eastAsiaTheme="minorEastAsia" w:hAnsiTheme="minorHAnsi" w:cstheme="minorBidi"/>
          <w:noProof/>
          <w:lang w:val="fi-FI" w:eastAsia="en-GB"/>
        </w:rPr>
      </w:pPr>
      <w:hyperlink w:anchor="_Toc19439303" w:history="1">
        <w:r w:rsidR="0003797C" w:rsidRPr="00700C9F">
          <w:rPr>
            <w:rStyle w:val="Hyperlink"/>
            <w:noProof/>
          </w:rPr>
          <w:t>5.7. Publishing a green path routing application online can facilitate citizens to choose healthier paths</w:t>
        </w:r>
        <w:r w:rsidR="0003797C">
          <w:rPr>
            <w:noProof/>
            <w:webHidden/>
          </w:rPr>
          <w:tab/>
        </w:r>
        <w:r w:rsidR="0003797C">
          <w:rPr>
            <w:noProof/>
            <w:webHidden/>
          </w:rPr>
          <w:fldChar w:fldCharType="begin"/>
        </w:r>
        <w:r w:rsidR="0003797C">
          <w:rPr>
            <w:noProof/>
            <w:webHidden/>
          </w:rPr>
          <w:instrText xml:space="preserve"> PAGEREF _Toc19439303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3259CB53" w14:textId="76C75C87" w:rsidR="0003797C" w:rsidRDefault="005F5442">
      <w:pPr>
        <w:pStyle w:val="TOC2"/>
        <w:tabs>
          <w:tab w:val="right" w:leader="dot" w:pos="9622"/>
        </w:tabs>
        <w:rPr>
          <w:rFonts w:asciiTheme="minorHAnsi" w:eastAsiaTheme="minorEastAsia" w:hAnsiTheme="minorHAnsi" w:cstheme="minorBidi"/>
          <w:noProof/>
          <w:lang w:val="fi-FI" w:eastAsia="en-GB"/>
        </w:rPr>
      </w:pPr>
      <w:hyperlink w:anchor="_Toc19439304" w:history="1">
        <w:r w:rsidR="0003797C" w:rsidRPr="00700C9F">
          <w:rPr>
            <w:rStyle w:val="Hyperlink"/>
            <w:noProof/>
          </w:rPr>
          <w:t>5.8. Revised technical implementation is required to enable real-time green path route optimization</w:t>
        </w:r>
        <w:r w:rsidR="0003797C">
          <w:rPr>
            <w:noProof/>
            <w:webHidden/>
          </w:rPr>
          <w:tab/>
        </w:r>
        <w:r w:rsidR="0003797C">
          <w:rPr>
            <w:noProof/>
            <w:webHidden/>
          </w:rPr>
          <w:fldChar w:fldCharType="begin"/>
        </w:r>
        <w:r w:rsidR="0003797C">
          <w:rPr>
            <w:noProof/>
            <w:webHidden/>
          </w:rPr>
          <w:instrText xml:space="preserve"> PAGEREF _Toc19439304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39D9FFB3" w14:textId="682BB7FA" w:rsidR="0003797C" w:rsidRDefault="005F5442">
      <w:pPr>
        <w:pStyle w:val="TOC2"/>
        <w:tabs>
          <w:tab w:val="right" w:leader="dot" w:pos="9622"/>
        </w:tabs>
        <w:rPr>
          <w:rFonts w:asciiTheme="minorHAnsi" w:eastAsiaTheme="minorEastAsia" w:hAnsiTheme="minorHAnsi" w:cstheme="minorBidi"/>
          <w:noProof/>
          <w:lang w:val="fi-FI" w:eastAsia="en-GB"/>
        </w:rPr>
      </w:pPr>
      <w:hyperlink w:anchor="_Toc19439305" w:history="1">
        <w:r w:rsidR="0003797C" w:rsidRPr="00700C9F">
          <w:rPr>
            <w:rStyle w:val="Hyperlink"/>
            <w:noProof/>
          </w:rPr>
          <w:t>5.9. Least exposure path route optimization should be developed as a concept to consider multiple pollutants</w:t>
        </w:r>
        <w:r w:rsidR="0003797C">
          <w:rPr>
            <w:noProof/>
            <w:webHidden/>
          </w:rPr>
          <w:tab/>
        </w:r>
        <w:r w:rsidR="0003797C">
          <w:rPr>
            <w:noProof/>
            <w:webHidden/>
          </w:rPr>
          <w:fldChar w:fldCharType="begin"/>
        </w:r>
        <w:r w:rsidR="0003797C">
          <w:rPr>
            <w:noProof/>
            <w:webHidden/>
          </w:rPr>
          <w:instrText xml:space="preserve"> PAGEREF _Toc19439305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7B3359FA" w14:textId="74A516AB" w:rsidR="0003797C" w:rsidRDefault="005F5442">
      <w:pPr>
        <w:pStyle w:val="TOC1"/>
        <w:tabs>
          <w:tab w:val="right" w:leader="dot" w:pos="9622"/>
        </w:tabs>
        <w:rPr>
          <w:rFonts w:asciiTheme="minorHAnsi" w:eastAsiaTheme="minorEastAsia" w:hAnsiTheme="minorHAnsi" w:cstheme="minorBidi"/>
          <w:noProof/>
          <w:lang w:val="fi-FI" w:eastAsia="en-GB"/>
        </w:rPr>
      </w:pPr>
      <w:hyperlink w:anchor="_Toc19439306" w:history="1">
        <w:r w:rsidR="0003797C" w:rsidRPr="00700C9F">
          <w:rPr>
            <w:rStyle w:val="Hyperlink"/>
            <w:noProof/>
          </w:rPr>
          <w:t>6 Conclusions</w:t>
        </w:r>
        <w:r w:rsidR="0003797C">
          <w:rPr>
            <w:noProof/>
            <w:webHidden/>
          </w:rPr>
          <w:tab/>
        </w:r>
        <w:r w:rsidR="0003797C">
          <w:rPr>
            <w:noProof/>
            <w:webHidden/>
          </w:rPr>
          <w:fldChar w:fldCharType="begin"/>
        </w:r>
        <w:r w:rsidR="0003797C">
          <w:rPr>
            <w:noProof/>
            <w:webHidden/>
          </w:rPr>
          <w:instrText xml:space="preserve"> PAGEREF _Toc19439306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7C0FD7DC" w14:textId="15D08E2A" w:rsidR="0003797C" w:rsidRDefault="005F5442">
      <w:pPr>
        <w:pStyle w:val="TOC1"/>
        <w:tabs>
          <w:tab w:val="right" w:leader="dot" w:pos="9622"/>
        </w:tabs>
        <w:rPr>
          <w:rFonts w:asciiTheme="minorHAnsi" w:eastAsiaTheme="minorEastAsia" w:hAnsiTheme="minorHAnsi" w:cstheme="minorBidi"/>
          <w:noProof/>
          <w:lang w:val="fi-FI" w:eastAsia="en-GB"/>
        </w:rPr>
      </w:pPr>
      <w:hyperlink w:anchor="_Toc19439307" w:history="1">
        <w:r w:rsidR="0003797C" w:rsidRPr="00700C9F">
          <w:rPr>
            <w:rStyle w:val="Hyperlink"/>
            <w:noProof/>
          </w:rPr>
          <w:t>7 References</w:t>
        </w:r>
        <w:r w:rsidR="0003797C">
          <w:rPr>
            <w:noProof/>
            <w:webHidden/>
          </w:rPr>
          <w:tab/>
        </w:r>
        <w:r w:rsidR="0003797C">
          <w:rPr>
            <w:noProof/>
            <w:webHidden/>
          </w:rPr>
          <w:fldChar w:fldCharType="begin"/>
        </w:r>
        <w:r w:rsidR="0003797C">
          <w:rPr>
            <w:noProof/>
            <w:webHidden/>
          </w:rPr>
          <w:instrText xml:space="preserve"> PAGEREF _Toc19439307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7E9611F4" w14:textId="5D78FF58" w:rsidR="00D908C2" w:rsidRPr="00CC2F87" w:rsidRDefault="00B43CC4" w:rsidP="00D908C2">
      <w:pPr>
        <w:jc w:val="left"/>
      </w:pPr>
      <w:r w:rsidRPr="00CC2F87">
        <w:fldChar w:fldCharType="end"/>
      </w:r>
    </w:p>
    <w:p w14:paraId="30C9A2E9" w14:textId="76AA4E98" w:rsidR="00D908C2" w:rsidRPr="00CC2F87" w:rsidRDefault="00D908C2" w:rsidP="00D908C2">
      <w:pPr>
        <w:jc w:val="left"/>
        <w:rPr>
          <w:b/>
          <w:bCs/>
        </w:rPr>
      </w:pPr>
      <w:r w:rsidRPr="00CC2F87">
        <w:rPr>
          <w:b/>
          <w:bCs/>
        </w:rPr>
        <w:t>LIST OF FIGURES</w:t>
      </w:r>
    </w:p>
    <w:p w14:paraId="07077C30" w14:textId="0EBF9F15" w:rsidR="0003797C" w:rsidRDefault="00D908C2">
      <w:pPr>
        <w:pStyle w:val="TableofFigures"/>
        <w:tabs>
          <w:tab w:val="right" w:leader="dot" w:pos="9622"/>
        </w:tabs>
        <w:rPr>
          <w:rFonts w:asciiTheme="minorHAnsi" w:eastAsiaTheme="minorEastAsia" w:hAnsiTheme="minorHAnsi" w:cstheme="minorBidi"/>
          <w:noProof/>
          <w:lang w:val="fi-FI" w:eastAsia="en-GB"/>
        </w:rPr>
      </w:pPr>
      <w:r w:rsidRPr="00CC2F87">
        <w:fldChar w:fldCharType="begin"/>
      </w:r>
      <w:r w:rsidRPr="00CC2F87">
        <w:instrText xml:space="preserve"> TOC \h \z \c "Figure" </w:instrText>
      </w:r>
      <w:r w:rsidRPr="00CC2F87">
        <w:fldChar w:fldCharType="separate"/>
      </w:r>
      <w:hyperlink w:anchor="_Toc19439308" w:history="1">
        <w:r w:rsidR="0003797C" w:rsidRPr="00621595">
          <w:rPr>
            <w:rStyle w:val="Hyperlink"/>
            <w:noProof/>
          </w:rPr>
          <w:t>Figure 1. Illustration of the internal methodological dependencies of the study.</w:t>
        </w:r>
        <w:r w:rsidR="0003797C">
          <w:rPr>
            <w:noProof/>
            <w:webHidden/>
          </w:rPr>
          <w:tab/>
        </w:r>
        <w:r w:rsidR="0003797C">
          <w:rPr>
            <w:noProof/>
            <w:webHidden/>
          </w:rPr>
          <w:fldChar w:fldCharType="begin"/>
        </w:r>
        <w:r w:rsidR="0003797C">
          <w:rPr>
            <w:noProof/>
            <w:webHidden/>
          </w:rPr>
          <w:instrText xml:space="preserve"> PAGEREF _Toc19439308 \h </w:instrText>
        </w:r>
        <w:r w:rsidR="0003797C">
          <w:rPr>
            <w:noProof/>
            <w:webHidden/>
          </w:rPr>
        </w:r>
        <w:r w:rsidR="0003797C">
          <w:rPr>
            <w:noProof/>
            <w:webHidden/>
          </w:rPr>
          <w:fldChar w:fldCharType="separate"/>
        </w:r>
        <w:r w:rsidR="0003797C">
          <w:rPr>
            <w:noProof/>
            <w:webHidden/>
          </w:rPr>
          <w:t>6</w:t>
        </w:r>
        <w:r w:rsidR="0003797C">
          <w:rPr>
            <w:noProof/>
            <w:webHidden/>
          </w:rPr>
          <w:fldChar w:fldCharType="end"/>
        </w:r>
      </w:hyperlink>
    </w:p>
    <w:p w14:paraId="4533F4BC" w14:textId="441C4903" w:rsidR="0003797C" w:rsidRDefault="005F5442">
      <w:pPr>
        <w:pStyle w:val="TableofFigures"/>
        <w:tabs>
          <w:tab w:val="right" w:leader="dot" w:pos="9622"/>
        </w:tabs>
        <w:rPr>
          <w:rFonts w:asciiTheme="minorHAnsi" w:eastAsiaTheme="minorEastAsia" w:hAnsiTheme="minorHAnsi" w:cstheme="minorBidi"/>
          <w:noProof/>
          <w:lang w:val="fi-FI" w:eastAsia="en-GB"/>
        </w:rPr>
      </w:pPr>
      <w:hyperlink w:anchor="_Toc19439309" w:history="1">
        <w:r w:rsidR="0003797C" w:rsidRPr="00621595">
          <w:rPr>
            <w:rStyle w:val="Hyperlink"/>
            <w:noProof/>
          </w:rPr>
          <w:t>Figure 2. Map of the study area; extent of the city of Helsinki excluding the southern islands.</w:t>
        </w:r>
        <w:r w:rsidR="0003797C">
          <w:rPr>
            <w:noProof/>
            <w:webHidden/>
          </w:rPr>
          <w:tab/>
        </w:r>
        <w:r w:rsidR="0003797C">
          <w:rPr>
            <w:noProof/>
            <w:webHidden/>
          </w:rPr>
          <w:fldChar w:fldCharType="begin"/>
        </w:r>
        <w:r w:rsidR="0003797C">
          <w:rPr>
            <w:noProof/>
            <w:webHidden/>
          </w:rPr>
          <w:instrText xml:space="preserve"> PAGEREF _Toc19439309 \h </w:instrText>
        </w:r>
        <w:r w:rsidR="0003797C">
          <w:rPr>
            <w:noProof/>
            <w:webHidden/>
          </w:rPr>
        </w:r>
        <w:r w:rsidR="0003797C">
          <w:rPr>
            <w:noProof/>
            <w:webHidden/>
          </w:rPr>
          <w:fldChar w:fldCharType="separate"/>
        </w:r>
        <w:r w:rsidR="0003797C">
          <w:rPr>
            <w:noProof/>
            <w:webHidden/>
          </w:rPr>
          <w:t>7</w:t>
        </w:r>
        <w:r w:rsidR="0003797C">
          <w:rPr>
            <w:noProof/>
            <w:webHidden/>
          </w:rPr>
          <w:fldChar w:fldCharType="end"/>
        </w:r>
      </w:hyperlink>
    </w:p>
    <w:p w14:paraId="7540AC15" w14:textId="6C92A996" w:rsidR="0003797C" w:rsidRDefault="005F5442">
      <w:pPr>
        <w:pStyle w:val="TableofFigures"/>
        <w:tabs>
          <w:tab w:val="right" w:leader="dot" w:pos="9622"/>
        </w:tabs>
        <w:rPr>
          <w:rFonts w:asciiTheme="minorHAnsi" w:eastAsiaTheme="minorEastAsia" w:hAnsiTheme="minorHAnsi" w:cstheme="minorBidi"/>
          <w:noProof/>
          <w:lang w:val="fi-FI" w:eastAsia="en-GB"/>
        </w:rPr>
      </w:pPr>
      <w:hyperlink w:anchor="_Toc19439310" w:history="1">
        <w:r w:rsidR="0003797C" w:rsidRPr="00621595">
          <w:rPr>
            <w:rStyle w:val="Hyperlink"/>
            <w:noProof/>
          </w:rPr>
          <w:t>Figure 3. Modelled daytime traffic noise levels (dB) in Helsinki.</w:t>
        </w:r>
        <w:r w:rsidR="0003797C">
          <w:rPr>
            <w:noProof/>
            <w:webHidden/>
          </w:rPr>
          <w:tab/>
        </w:r>
        <w:r w:rsidR="0003797C">
          <w:rPr>
            <w:noProof/>
            <w:webHidden/>
          </w:rPr>
          <w:fldChar w:fldCharType="begin"/>
        </w:r>
        <w:r w:rsidR="0003797C">
          <w:rPr>
            <w:noProof/>
            <w:webHidden/>
          </w:rPr>
          <w:instrText xml:space="preserve"> PAGEREF _Toc19439310 \h </w:instrText>
        </w:r>
        <w:r w:rsidR="0003797C">
          <w:rPr>
            <w:noProof/>
            <w:webHidden/>
          </w:rPr>
        </w:r>
        <w:r w:rsidR="0003797C">
          <w:rPr>
            <w:noProof/>
            <w:webHidden/>
          </w:rPr>
          <w:fldChar w:fldCharType="separate"/>
        </w:r>
        <w:r w:rsidR="0003797C">
          <w:rPr>
            <w:noProof/>
            <w:webHidden/>
          </w:rPr>
          <w:t>9</w:t>
        </w:r>
        <w:r w:rsidR="0003797C">
          <w:rPr>
            <w:noProof/>
            <w:webHidden/>
          </w:rPr>
          <w:fldChar w:fldCharType="end"/>
        </w:r>
      </w:hyperlink>
    </w:p>
    <w:p w14:paraId="4D168F06" w14:textId="1F6741B1" w:rsidR="0003797C" w:rsidRDefault="005F5442">
      <w:pPr>
        <w:pStyle w:val="TableofFigures"/>
        <w:tabs>
          <w:tab w:val="right" w:leader="dot" w:pos="9622"/>
        </w:tabs>
        <w:rPr>
          <w:rFonts w:asciiTheme="minorHAnsi" w:eastAsiaTheme="minorEastAsia" w:hAnsiTheme="minorHAnsi" w:cstheme="minorBidi"/>
          <w:noProof/>
          <w:lang w:val="fi-FI" w:eastAsia="en-GB"/>
        </w:rPr>
      </w:pPr>
      <w:hyperlink w:anchor="_Toc19439311" w:history="1">
        <w:r w:rsidR="0003797C" w:rsidRPr="00621595">
          <w:rPr>
            <w:rStyle w:val="Hyperlink"/>
            <w:noProof/>
          </w:rPr>
          <w:t>Figure 4. Modelled daytime traffic noise levels (dB) in Viikki.</w:t>
        </w:r>
        <w:r w:rsidR="0003797C">
          <w:rPr>
            <w:noProof/>
            <w:webHidden/>
          </w:rPr>
          <w:tab/>
        </w:r>
        <w:r w:rsidR="0003797C">
          <w:rPr>
            <w:noProof/>
            <w:webHidden/>
          </w:rPr>
          <w:fldChar w:fldCharType="begin"/>
        </w:r>
        <w:r w:rsidR="0003797C">
          <w:rPr>
            <w:noProof/>
            <w:webHidden/>
          </w:rPr>
          <w:instrText xml:space="preserve"> PAGEREF _Toc19439311 \h </w:instrText>
        </w:r>
        <w:r w:rsidR="0003797C">
          <w:rPr>
            <w:noProof/>
            <w:webHidden/>
          </w:rPr>
        </w:r>
        <w:r w:rsidR="0003797C">
          <w:rPr>
            <w:noProof/>
            <w:webHidden/>
          </w:rPr>
          <w:fldChar w:fldCharType="separate"/>
        </w:r>
        <w:r w:rsidR="0003797C">
          <w:rPr>
            <w:noProof/>
            <w:webHidden/>
          </w:rPr>
          <w:t>10</w:t>
        </w:r>
        <w:r w:rsidR="0003797C">
          <w:rPr>
            <w:noProof/>
            <w:webHidden/>
          </w:rPr>
          <w:fldChar w:fldCharType="end"/>
        </w:r>
      </w:hyperlink>
    </w:p>
    <w:p w14:paraId="7579BA82" w14:textId="0BD1B46C" w:rsidR="0003797C" w:rsidRDefault="005F5442">
      <w:pPr>
        <w:pStyle w:val="TableofFigures"/>
        <w:tabs>
          <w:tab w:val="right" w:leader="dot" w:pos="9622"/>
        </w:tabs>
        <w:rPr>
          <w:rFonts w:asciiTheme="minorHAnsi" w:eastAsiaTheme="minorEastAsia" w:hAnsiTheme="minorHAnsi" w:cstheme="minorBidi"/>
          <w:noProof/>
          <w:lang w:val="fi-FI" w:eastAsia="en-GB"/>
        </w:rPr>
      </w:pPr>
      <w:hyperlink w:anchor="_Toc19439312" w:history="1">
        <w:r w:rsidR="0003797C" w:rsidRPr="00621595">
          <w:rPr>
            <w:rStyle w:val="Hyperlink"/>
            <w:noProof/>
          </w:rPr>
          <w:t>Figure 5. Modelled daytime traffic noise levels (dB) in more central location in Helsinki.</w:t>
        </w:r>
        <w:r w:rsidR="0003797C">
          <w:rPr>
            <w:noProof/>
            <w:webHidden/>
          </w:rPr>
          <w:tab/>
        </w:r>
        <w:r w:rsidR="0003797C">
          <w:rPr>
            <w:noProof/>
            <w:webHidden/>
          </w:rPr>
          <w:fldChar w:fldCharType="begin"/>
        </w:r>
        <w:r w:rsidR="0003797C">
          <w:rPr>
            <w:noProof/>
            <w:webHidden/>
          </w:rPr>
          <w:instrText xml:space="preserve"> PAGEREF _Toc19439312 \h </w:instrText>
        </w:r>
        <w:r w:rsidR="0003797C">
          <w:rPr>
            <w:noProof/>
            <w:webHidden/>
          </w:rPr>
        </w:r>
        <w:r w:rsidR="0003797C">
          <w:rPr>
            <w:noProof/>
            <w:webHidden/>
          </w:rPr>
          <w:fldChar w:fldCharType="separate"/>
        </w:r>
        <w:r w:rsidR="0003797C">
          <w:rPr>
            <w:noProof/>
            <w:webHidden/>
          </w:rPr>
          <w:t>11</w:t>
        </w:r>
        <w:r w:rsidR="0003797C">
          <w:rPr>
            <w:noProof/>
            <w:webHidden/>
          </w:rPr>
          <w:fldChar w:fldCharType="end"/>
        </w:r>
      </w:hyperlink>
    </w:p>
    <w:p w14:paraId="59F50B8E" w14:textId="52D4DAE7" w:rsidR="0003797C" w:rsidRDefault="005F5442">
      <w:pPr>
        <w:pStyle w:val="TableofFigures"/>
        <w:tabs>
          <w:tab w:val="right" w:leader="dot" w:pos="9622"/>
        </w:tabs>
        <w:rPr>
          <w:rFonts w:asciiTheme="minorHAnsi" w:eastAsiaTheme="minorEastAsia" w:hAnsiTheme="minorHAnsi" w:cstheme="minorBidi"/>
          <w:noProof/>
          <w:lang w:val="fi-FI" w:eastAsia="en-GB"/>
        </w:rPr>
      </w:pPr>
      <w:hyperlink w:anchor="_Toc19439313" w:history="1">
        <w:r w:rsidR="0003797C" w:rsidRPr="00621595">
          <w:rPr>
            <w:rStyle w:val="Hyperlink"/>
            <w:noProof/>
          </w:rPr>
          <w:t>Figure 6. Technical framework of the study: internal (blue) and external (grey) technical dependencies (* = Python library). Numerous external dependencies of the used Python libraries are not included in the graph.</w:t>
        </w:r>
        <w:r w:rsidR="0003797C">
          <w:rPr>
            <w:noProof/>
            <w:webHidden/>
          </w:rPr>
          <w:tab/>
        </w:r>
        <w:r w:rsidR="0003797C">
          <w:rPr>
            <w:noProof/>
            <w:webHidden/>
          </w:rPr>
          <w:fldChar w:fldCharType="begin"/>
        </w:r>
        <w:r w:rsidR="0003797C">
          <w:rPr>
            <w:noProof/>
            <w:webHidden/>
          </w:rPr>
          <w:instrText xml:space="preserve"> PAGEREF _Toc19439313 \h </w:instrText>
        </w:r>
        <w:r w:rsidR="0003797C">
          <w:rPr>
            <w:noProof/>
            <w:webHidden/>
          </w:rPr>
        </w:r>
        <w:r w:rsidR="0003797C">
          <w:rPr>
            <w:noProof/>
            <w:webHidden/>
          </w:rPr>
          <w:fldChar w:fldCharType="separate"/>
        </w:r>
        <w:r w:rsidR="0003797C">
          <w:rPr>
            <w:noProof/>
            <w:webHidden/>
          </w:rPr>
          <w:t>13</w:t>
        </w:r>
        <w:r w:rsidR="0003797C">
          <w:rPr>
            <w:noProof/>
            <w:webHidden/>
          </w:rPr>
          <w:fldChar w:fldCharType="end"/>
        </w:r>
      </w:hyperlink>
    </w:p>
    <w:p w14:paraId="28C92A04" w14:textId="264ACB74" w:rsidR="0003797C" w:rsidRDefault="005F5442">
      <w:pPr>
        <w:pStyle w:val="TableofFigures"/>
        <w:tabs>
          <w:tab w:val="right" w:leader="dot" w:pos="9622"/>
        </w:tabs>
        <w:rPr>
          <w:rFonts w:asciiTheme="minorHAnsi" w:eastAsiaTheme="minorEastAsia" w:hAnsiTheme="minorHAnsi" w:cstheme="minorBidi"/>
          <w:noProof/>
          <w:lang w:val="fi-FI" w:eastAsia="en-GB"/>
        </w:rPr>
      </w:pPr>
      <w:hyperlink w:anchor="_Toc19439314" w:history="1">
        <w:r w:rsidR="0003797C" w:rsidRPr="00621595">
          <w:rPr>
            <w:rStyle w:val="Hyperlink"/>
            <w:noProof/>
          </w:rPr>
          <w:t>Figure 7. Workflow of network (graph) acquisition and construction.</w:t>
        </w:r>
        <w:r w:rsidR="0003797C">
          <w:rPr>
            <w:noProof/>
            <w:webHidden/>
          </w:rPr>
          <w:tab/>
        </w:r>
        <w:r w:rsidR="0003797C">
          <w:rPr>
            <w:noProof/>
            <w:webHidden/>
          </w:rPr>
          <w:fldChar w:fldCharType="begin"/>
        </w:r>
        <w:r w:rsidR="0003797C">
          <w:rPr>
            <w:noProof/>
            <w:webHidden/>
          </w:rPr>
          <w:instrText xml:space="preserve"> PAGEREF _Toc19439314 \h </w:instrText>
        </w:r>
        <w:r w:rsidR="0003797C">
          <w:rPr>
            <w:noProof/>
            <w:webHidden/>
          </w:rPr>
        </w:r>
        <w:r w:rsidR="0003797C">
          <w:rPr>
            <w:noProof/>
            <w:webHidden/>
          </w:rPr>
          <w:fldChar w:fldCharType="separate"/>
        </w:r>
        <w:r w:rsidR="0003797C">
          <w:rPr>
            <w:noProof/>
            <w:webHidden/>
          </w:rPr>
          <w:t>15</w:t>
        </w:r>
        <w:r w:rsidR="0003797C">
          <w:rPr>
            <w:noProof/>
            <w:webHidden/>
          </w:rPr>
          <w:fldChar w:fldCharType="end"/>
        </w:r>
      </w:hyperlink>
    </w:p>
    <w:p w14:paraId="485DB6B7" w14:textId="645434E0" w:rsidR="0003797C" w:rsidRDefault="005F5442">
      <w:pPr>
        <w:pStyle w:val="TableofFigures"/>
        <w:tabs>
          <w:tab w:val="right" w:leader="dot" w:pos="9622"/>
        </w:tabs>
        <w:rPr>
          <w:rFonts w:asciiTheme="minorHAnsi" w:eastAsiaTheme="minorEastAsia" w:hAnsiTheme="minorHAnsi" w:cstheme="minorBidi"/>
          <w:noProof/>
          <w:lang w:val="fi-FI" w:eastAsia="en-GB"/>
        </w:rPr>
      </w:pPr>
      <w:hyperlink w:anchor="_Toc19439315" w:history="1">
        <w:r w:rsidR="0003797C" w:rsidRPr="00621595">
          <w:rPr>
            <w:rStyle w:val="Hyperlink"/>
            <w:noProof/>
          </w:rPr>
          <w:t>Figure 8. Workflow of extracting exposures to traffic noise (contaminated distances) to the edges of the graph.</w:t>
        </w:r>
        <w:r w:rsidR="0003797C">
          <w:rPr>
            <w:noProof/>
            <w:webHidden/>
          </w:rPr>
          <w:tab/>
        </w:r>
        <w:r w:rsidR="0003797C">
          <w:rPr>
            <w:noProof/>
            <w:webHidden/>
          </w:rPr>
          <w:fldChar w:fldCharType="begin"/>
        </w:r>
        <w:r w:rsidR="0003797C">
          <w:rPr>
            <w:noProof/>
            <w:webHidden/>
          </w:rPr>
          <w:instrText xml:space="preserve"> PAGEREF _Toc19439315 \h </w:instrText>
        </w:r>
        <w:r w:rsidR="0003797C">
          <w:rPr>
            <w:noProof/>
            <w:webHidden/>
          </w:rPr>
        </w:r>
        <w:r w:rsidR="0003797C">
          <w:rPr>
            <w:noProof/>
            <w:webHidden/>
          </w:rPr>
          <w:fldChar w:fldCharType="separate"/>
        </w:r>
        <w:r w:rsidR="0003797C">
          <w:rPr>
            <w:noProof/>
            <w:webHidden/>
          </w:rPr>
          <w:t>16</w:t>
        </w:r>
        <w:r w:rsidR="0003797C">
          <w:rPr>
            <w:noProof/>
            <w:webHidden/>
          </w:rPr>
          <w:fldChar w:fldCharType="end"/>
        </w:r>
      </w:hyperlink>
    </w:p>
    <w:p w14:paraId="4E376D76" w14:textId="259355EB" w:rsidR="0003797C" w:rsidRDefault="005F5442">
      <w:pPr>
        <w:pStyle w:val="TableofFigures"/>
        <w:tabs>
          <w:tab w:val="right" w:leader="dot" w:pos="9622"/>
        </w:tabs>
        <w:rPr>
          <w:rFonts w:asciiTheme="minorHAnsi" w:eastAsiaTheme="minorEastAsia" w:hAnsiTheme="minorHAnsi" w:cstheme="minorBidi"/>
          <w:noProof/>
          <w:lang w:val="fi-FI" w:eastAsia="en-GB"/>
        </w:rPr>
      </w:pPr>
      <w:hyperlink w:anchor="_Toc19439316" w:history="1">
        <w:r w:rsidR="0003797C" w:rsidRPr="00621595">
          <w:rPr>
            <w:rStyle w:val="Hyperlink"/>
            <w:noProof/>
          </w:rPr>
          <w:t>Figure 9. Workflow of calculating and adding noise tolerance specific edge costs as new edge attributes.</w:t>
        </w:r>
        <w:r w:rsidR="0003797C">
          <w:rPr>
            <w:noProof/>
            <w:webHidden/>
          </w:rPr>
          <w:tab/>
        </w:r>
        <w:r w:rsidR="0003797C">
          <w:rPr>
            <w:noProof/>
            <w:webHidden/>
          </w:rPr>
          <w:fldChar w:fldCharType="begin"/>
        </w:r>
        <w:r w:rsidR="0003797C">
          <w:rPr>
            <w:noProof/>
            <w:webHidden/>
          </w:rPr>
          <w:instrText xml:space="preserve"> PAGEREF _Toc19439316 \h </w:instrText>
        </w:r>
        <w:r w:rsidR="0003797C">
          <w:rPr>
            <w:noProof/>
            <w:webHidden/>
          </w:rPr>
        </w:r>
        <w:r w:rsidR="0003797C">
          <w:rPr>
            <w:noProof/>
            <w:webHidden/>
          </w:rPr>
          <w:fldChar w:fldCharType="separate"/>
        </w:r>
        <w:r w:rsidR="0003797C">
          <w:rPr>
            <w:noProof/>
            <w:webHidden/>
          </w:rPr>
          <w:t>17</w:t>
        </w:r>
        <w:r w:rsidR="0003797C">
          <w:rPr>
            <w:noProof/>
            <w:webHidden/>
          </w:rPr>
          <w:fldChar w:fldCharType="end"/>
        </w:r>
      </w:hyperlink>
    </w:p>
    <w:p w14:paraId="3F6F1FAF" w14:textId="377A6795" w:rsidR="0003797C" w:rsidRDefault="005F5442">
      <w:pPr>
        <w:pStyle w:val="TableofFigures"/>
        <w:tabs>
          <w:tab w:val="right" w:leader="dot" w:pos="9622"/>
        </w:tabs>
        <w:rPr>
          <w:rFonts w:asciiTheme="minorHAnsi" w:eastAsiaTheme="minorEastAsia" w:hAnsiTheme="minorHAnsi" w:cstheme="minorBidi"/>
          <w:noProof/>
          <w:lang w:val="fi-FI" w:eastAsia="en-GB"/>
        </w:rPr>
      </w:pPr>
      <w:hyperlink w:anchor="_Toc19439317" w:history="1">
        <w:r w:rsidR="0003797C" w:rsidRPr="00621595">
          <w:rPr>
            <w:rStyle w:val="Hyperlink"/>
            <w:noProof/>
          </w:rPr>
          <w:t>Figure 10. Workflow of least cost path routing method for short and quiet paths.</w:t>
        </w:r>
        <w:r w:rsidR="0003797C">
          <w:rPr>
            <w:noProof/>
            <w:webHidden/>
          </w:rPr>
          <w:tab/>
        </w:r>
        <w:r w:rsidR="0003797C">
          <w:rPr>
            <w:noProof/>
            <w:webHidden/>
          </w:rPr>
          <w:fldChar w:fldCharType="begin"/>
        </w:r>
        <w:r w:rsidR="0003797C">
          <w:rPr>
            <w:noProof/>
            <w:webHidden/>
          </w:rPr>
          <w:instrText xml:space="preserve"> PAGEREF _Toc19439317 \h </w:instrText>
        </w:r>
        <w:r w:rsidR="0003797C">
          <w:rPr>
            <w:noProof/>
            <w:webHidden/>
          </w:rPr>
        </w:r>
        <w:r w:rsidR="0003797C">
          <w:rPr>
            <w:noProof/>
            <w:webHidden/>
          </w:rPr>
          <w:fldChar w:fldCharType="separate"/>
        </w:r>
        <w:r w:rsidR="0003797C">
          <w:rPr>
            <w:noProof/>
            <w:webHidden/>
          </w:rPr>
          <w:t>18</w:t>
        </w:r>
        <w:r w:rsidR="0003797C">
          <w:rPr>
            <w:noProof/>
            <w:webHidden/>
          </w:rPr>
          <w:fldChar w:fldCharType="end"/>
        </w:r>
      </w:hyperlink>
    </w:p>
    <w:p w14:paraId="251F51EB" w14:textId="7A7C9BDF" w:rsidR="0003797C" w:rsidRDefault="005F5442">
      <w:pPr>
        <w:pStyle w:val="TableofFigures"/>
        <w:tabs>
          <w:tab w:val="right" w:leader="dot" w:pos="9622"/>
        </w:tabs>
        <w:rPr>
          <w:rFonts w:asciiTheme="minorHAnsi" w:eastAsiaTheme="minorEastAsia" w:hAnsiTheme="minorHAnsi" w:cstheme="minorBidi"/>
          <w:noProof/>
          <w:lang w:val="fi-FI" w:eastAsia="en-GB"/>
        </w:rPr>
      </w:pPr>
      <w:hyperlink w:anchor="_Toc19439318" w:history="1">
        <w:r w:rsidR="0003797C" w:rsidRPr="00621595">
          <w:rPr>
            <w:rStyle w:val="Hyperlink"/>
            <w:noProof/>
          </w:rPr>
          <w:t>Figure 11. Technical architecture of the quiet path route planner web application.</w:t>
        </w:r>
        <w:r w:rsidR="0003797C">
          <w:rPr>
            <w:noProof/>
            <w:webHidden/>
          </w:rPr>
          <w:tab/>
        </w:r>
        <w:r w:rsidR="0003797C">
          <w:rPr>
            <w:noProof/>
            <w:webHidden/>
          </w:rPr>
          <w:fldChar w:fldCharType="begin"/>
        </w:r>
        <w:r w:rsidR="0003797C">
          <w:rPr>
            <w:noProof/>
            <w:webHidden/>
          </w:rPr>
          <w:instrText xml:space="preserve"> PAGEREF _Toc19439318 \h </w:instrText>
        </w:r>
        <w:r w:rsidR="0003797C">
          <w:rPr>
            <w:noProof/>
            <w:webHidden/>
          </w:rPr>
        </w:r>
        <w:r w:rsidR="0003797C">
          <w:rPr>
            <w:noProof/>
            <w:webHidden/>
          </w:rPr>
          <w:fldChar w:fldCharType="separate"/>
        </w:r>
        <w:r w:rsidR="0003797C">
          <w:rPr>
            <w:noProof/>
            <w:webHidden/>
          </w:rPr>
          <w:t>21</w:t>
        </w:r>
        <w:r w:rsidR="0003797C">
          <w:rPr>
            <w:noProof/>
            <w:webHidden/>
          </w:rPr>
          <w:fldChar w:fldCharType="end"/>
        </w:r>
      </w:hyperlink>
    </w:p>
    <w:p w14:paraId="3D9679F1" w14:textId="74D3FA58" w:rsidR="0003797C" w:rsidRDefault="005F5442">
      <w:pPr>
        <w:pStyle w:val="TableofFigures"/>
        <w:tabs>
          <w:tab w:val="right" w:leader="dot" w:pos="9622"/>
        </w:tabs>
        <w:rPr>
          <w:rFonts w:asciiTheme="minorHAnsi" w:eastAsiaTheme="minorEastAsia" w:hAnsiTheme="minorHAnsi" w:cstheme="minorBidi"/>
          <w:noProof/>
          <w:lang w:val="fi-FI" w:eastAsia="en-GB"/>
        </w:rPr>
      </w:pPr>
      <w:hyperlink w:anchor="_Toc19439319" w:history="1">
        <w:r w:rsidR="0003797C" w:rsidRPr="00621595">
          <w:rPr>
            <w:rStyle w:val="Hyperlink"/>
            <w:noProof/>
          </w:rPr>
          <w:t>Figure 12. Workflow of the analysis for identifying local PT stops and their utilization rates based on commutes.</w:t>
        </w:r>
        <w:r w:rsidR="0003797C">
          <w:rPr>
            <w:noProof/>
            <w:webHidden/>
          </w:rPr>
          <w:tab/>
        </w:r>
        <w:r w:rsidR="0003797C">
          <w:rPr>
            <w:noProof/>
            <w:webHidden/>
          </w:rPr>
          <w:fldChar w:fldCharType="begin"/>
        </w:r>
        <w:r w:rsidR="0003797C">
          <w:rPr>
            <w:noProof/>
            <w:webHidden/>
          </w:rPr>
          <w:instrText xml:space="preserve"> PAGEREF _Toc19439319 \h </w:instrText>
        </w:r>
        <w:r w:rsidR="0003797C">
          <w:rPr>
            <w:noProof/>
            <w:webHidden/>
          </w:rPr>
        </w:r>
        <w:r w:rsidR="0003797C">
          <w:rPr>
            <w:noProof/>
            <w:webHidden/>
          </w:rPr>
          <w:fldChar w:fldCharType="separate"/>
        </w:r>
        <w:r w:rsidR="0003797C">
          <w:rPr>
            <w:noProof/>
            <w:webHidden/>
          </w:rPr>
          <w:t>23</w:t>
        </w:r>
        <w:r w:rsidR="0003797C">
          <w:rPr>
            <w:noProof/>
            <w:webHidden/>
          </w:rPr>
          <w:fldChar w:fldCharType="end"/>
        </w:r>
      </w:hyperlink>
    </w:p>
    <w:p w14:paraId="50D0D6A9" w14:textId="7380D1EE" w:rsidR="0003797C" w:rsidRDefault="005F5442">
      <w:pPr>
        <w:pStyle w:val="TableofFigures"/>
        <w:tabs>
          <w:tab w:val="right" w:leader="dot" w:pos="9622"/>
        </w:tabs>
        <w:rPr>
          <w:rFonts w:asciiTheme="minorHAnsi" w:eastAsiaTheme="minorEastAsia" w:hAnsiTheme="minorHAnsi" w:cstheme="minorBidi"/>
          <w:noProof/>
          <w:lang w:val="fi-FI" w:eastAsia="en-GB"/>
        </w:rPr>
      </w:pPr>
      <w:hyperlink w:anchor="_Toc19439320" w:history="1">
        <w:r w:rsidR="0003797C" w:rsidRPr="00621595">
          <w:rPr>
            <w:rStyle w:val="Hyperlink"/>
            <w:noProof/>
          </w:rPr>
          <w:t>Figure 13. Workflow of the analysis for calculating paths between origins and PT stops.</w:t>
        </w:r>
        <w:r w:rsidR="0003797C">
          <w:rPr>
            <w:noProof/>
            <w:webHidden/>
          </w:rPr>
          <w:tab/>
        </w:r>
        <w:r w:rsidR="0003797C">
          <w:rPr>
            <w:noProof/>
            <w:webHidden/>
          </w:rPr>
          <w:fldChar w:fldCharType="begin"/>
        </w:r>
        <w:r w:rsidR="0003797C">
          <w:rPr>
            <w:noProof/>
            <w:webHidden/>
          </w:rPr>
          <w:instrText xml:space="preserve"> PAGEREF _Toc19439320 \h </w:instrText>
        </w:r>
        <w:r w:rsidR="0003797C">
          <w:rPr>
            <w:noProof/>
            <w:webHidden/>
          </w:rPr>
        </w:r>
        <w:r w:rsidR="0003797C">
          <w:rPr>
            <w:noProof/>
            <w:webHidden/>
          </w:rPr>
          <w:fldChar w:fldCharType="separate"/>
        </w:r>
        <w:r w:rsidR="0003797C">
          <w:rPr>
            <w:noProof/>
            <w:webHidden/>
          </w:rPr>
          <w:t>24</w:t>
        </w:r>
        <w:r w:rsidR="0003797C">
          <w:rPr>
            <w:noProof/>
            <w:webHidden/>
          </w:rPr>
          <w:fldChar w:fldCharType="end"/>
        </w:r>
      </w:hyperlink>
    </w:p>
    <w:p w14:paraId="76C7EF80" w14:textId="76DDB0CD" w:rsidR="0003797C" w:rsidRDefault="005F5442">
      <w:pPr>
        <w:pStyle w:val="TableofFigures"/>
        <w:tabs>
          <w:tab w:val="right" w:leader="dot" w:pos="9622"/>
        </w:tabs>
        <w:rPr>
          <w:rFonts w:asciiTheme="minorHAnsi" w:eastAsiaTheme="minorEastAsia" w:hAnsiTheme="minorHAnsi" w:cstheme="minorBidi"/>
          <w:noProof/>
          <w:lang w:val="fi-FI" w:eastAsia="en-GB"/>
        </w:rPr>
      </w:pPr>
      <w:hyperlink w:anchor="_Toc19439321" w:history="1">
        <w:r w:rsidR="0003797C" w:rsidRPr="00621595">
          <w:rPr>
            <w:rStyle w:val="Hyperlink"/>
            <w:noProof/>
          </w:rPr>
          <w:t>Figure 14. Inclusion (%) of commutes per origin in the analysis for finding local PT stops and walks.</w:t>
        </w:r>
        <w:r w:rsidR="0003797C">
          <w:rPr>
            <w:noProof/>
            <w:webHidden/>
          </w:rPr>
          <w:tab/>
        </w:r>
        <w:r w:rsidR="0003797C">
          <w:rPr>
            <w:noProof/>
            <w:webHidden/>
          </w:rPr>
          <w:fldChar w:fldCharType="begin"/>
        </w:r>
        <w:r w:rsidR="0003797C">
          <w:rPr>
            <w:noProof/>
            <w:webHidden/>
          </w:rPr>
          <w:instrText xml:space="preserve"> PAGEREF _Toc19439321 \h </w:instrText>
        </w:r>
        <w:r w:rsidR="0003797C">
          <w:rPr>
            <w:noProof/>
            <w:webHidden/>
          </w:rPr>
        </w:r>
        <w:r w:rsidR="0003797C">
          <w:rPr>
            <w:noProof/>
            <w:webHidden/>
          </w:rPr>
          <w:fldChar w:fldCharType="separate"/>
        </w:r>
        <w:r w:rsidR="0003797C">
          <w:rPr>
            <w:noProof/>
            <w:webHidden/>
          </w:rPr>
          <w:t>26</w:t>
        </w:r>
        <w:r w:rsidR="0003797C">
          <w:rPr>
            <w:noProof/>
            <w:webHidden/>
          </w:rPr>
          <w:fldChar w:fldCharType="end"/>
        </w:r>
      </w:hyperlink>
    </w:p>
    <w:p w14:paraId="6F3C0718" w14:textId="71C4A89C" w:rsidR="0003797C" w:rsidRDefault="005F5442">
      <w:pPr>
        <w:pStyle w:val="TableofFigures"/>
        <w:tabs>
          <w:tab w:val="right" w:leader="dot" w:pos="9622"/>
        </w:tabs>
        <w:rPr>
          <w:rFonts w:asciiTheme="minorHAnsi" w:eastAsiaTheme="minorEastAsia" w:hAnsiTheme="minorHAnsi" w:cstheme="minorBidi"/>
          <w:noProof/>
          <w:lang w:val="fi-FI" w:eastAsia="en-GB"/>
        </w:rPr>
      </w:pPr>
      <w:hyperlink w:anchor="_Toc19439322" w:history="1">
        <w:r w:rsidR="0003797C" w:rsidRPr="00621595">
          <w:rPr>
            <w:rStyle w:val="Hyperlink"/>
            <w:noProof/>
          </w:rPr>
          <w:t>Figure 15. Commutes by origin - all commutes vs. commutes included in the analysis.</w:t>
        </w:r>
        <w:r w:rsidR="0003797C">
          <w:rPr>
            <w:noProof/>
            <w:webHidden/>
          </w:rPr>
          <w:tab/>
        </w:r>
        <w:r w:rsidR="0003797C">
          <w:rPr>
            <w:noProof/>
            <w:webHidden/>
          </w:rPr>
          <w:fldChar w:fldCharType="begin"/>
        </w:r>
        <w:r w:rsidR="0003797C">
          <w:rPr>
            <w:noProof/>
            <w:webHidden/>
          </w:rPr>
          <w:instrText xml:space="preserve"> PAGEREF _Toc19439322 \h </w:instrText>
        </w:r>
        <w:r w:rsidR="0003797C">
          <w:rPr>
            <w:noProof/>
            <w:webHidden/>
          </w:rPr>
        </w:r>
        <w:r w:rsidR="0003797C">
          <w:rPr>
            <w:noProof/>
            <w:webHidden/>
          </w:rPr>
          <w:fldChar w:fldCharType="separate"/>
        </w:r>
        <w:r w:rsidR="0003797C">
          <w:rPr>
            <w:noProof/>
            <w:webHidden/>
          </w:rPr>
          <w:t>27</w:t>
        </w:r>
        <w:r w:rsidR="0003797C">
          <w:rPr>
            <w:noProof/>
            <w:webHidden/>
          </w:rPr>
          <w:fldChar w:fldCharType="end"/>
        </w:r>
      </w:hyperlink>
    </w:p>
    <w:p w14:paraId="6CE91ED3" w14:textId="5546173F" w:rsidR="0003797C" w:rsidRDefault="005F5442">
      <w:pPr>
        <w:pStyle w:val="TableofFigures"/>
        <w:tabs>
          <w:tab w:val="right" w:leader="dot" w:pos="9622"/>
        </w:tabs>
        <w:rPr>
          <w:rFonts w:asciiTheme="minorHAnsi" w:eastAsiaTheme="minorEastAsia" w:hAnsiTheme="minorHAnsi" w:cstheme="minorBidi"/>
          <w:noProof/>
          <w:lang w:val="fi-FI" w:eastAsia="en-GB"/>
        </w:rPr>
      </w:pPr>
      <w:hyperlink w:anchor="_Toc19439323" w:history="1">
        <w:r w:rsidR="0003797C" w:rsidRPr="00621595">
          <w:rPr>
            <w:rStyle w:val="Hyperlink"/>
            <w:noProof/>
          </w:rPr>
          <w:t>Figure 16. All shortest paths visualized with feature blending: overlapping paths show darker on the map.</w:t>
        </w:r>
        <w:r w:rsidR="0003797C">
          <w:rPr>
            <w:noProof/>
            <w:webHidden/>
          </w:rPr>
          <w:tab/>
        </w:r>
        <w:r w:rsidR="0003797C">
          <w:rPr>
            <w:noProof/>
            <w:webHidden/>
          </w:rPr>
          <w:fldChar w:fldCharType="begin"/>
        </w:r>
        <w:r w:rsidR="0003797C">
          <w:rPr>
            <w:noProof/>
            <w:webHidden/>
          </w:rPr>
          <w:instrText xml:space="preserve"> PAGEREF _Toc19439323 \h </w:instrText>
        </w:r>
        <w:r w:rsidR="0003797C">
          <w:rPr>
            <w:noProof/>
            <w:webHidden/>
          </w:rPr>
        </w:r>
        <w:r w:rsidR="0003797C">
          <w:rPr>
            <w:noProof/>
            <w:webHidden/>
          </w:rPr>
          <w:fldChar w:fldCharType="separate"/>
        </w:r>
        <w:r w:rsidR="0003797C">
          <w:rPr>
            <w:noProof/>
            <w:webHidden/>
          </w:rPr>
          <w:t>28</w:t>
        </w:r>
        <w:r w:rsidR="0003797C">
          <w:rPr>
            <w:noProof/>
            <w:webHidden/>
          </w:rPr>
          <w:fldChar w:fldCharType="end"/>
        </w:r>
      </w:hyperlink>
    </w:p>
    <w:p w14:paraId="46506F46" w14:textId="13D6E81A" w:rsidR="0003797C" w:rsidRDefault="005F5442">
      <w:pPr>
        <w:pStyle w:val="TableofFigures"/>
        <w:tabs>
          <w:tab w:val="right" w:leader="dot" w:pos="9622"/>
        </w:tabs>
        <w:rPr>
          <w:rFonts w:asciiTheme="minorHAnsi" w:eastAsiaTheme="minorEastAsia" w:hAnsiTheme="minorHAnsi" w:cstheme="minorBidi"/>
          <w:noProof/>
          <w:lang w:val="fi-FI" w:eastAsia="en-GB"/>
        </w:rPr>
      </w:pPr>
      <w:hyperlink w:anchor="_Toc19439324" w:history="1">
        <w:r w:rsidR="0003797C" w:rsidRPr="00621595">
          <w:rPr>
            <w:rStyle w:val="Hyperlink"/>
            <w:noProof/>
          </w:rPr>
          <w:t>Figure 17. Average walking distance to public transport (PT) stop. Weighted average considers utilization rates of public transport stops (by origin) based on total flow of commutes using each PT stop.</w:t>
        </w:r>
        <w:r w:rsidR="0003797C">
          <w:rPr>
            <w:noProof/>
            <w:webHidden/>
          </w:rPr>
          <w:tab/>
        </w:r>
        <w:r w:rsidR="0003797C">
          <w:rPr>
            <w:noProof/>
            <w:webHidden/>
          </w:rPr>
          <w:fldChar w:fldCharType="begin"/>
        </w:r>
        <w:r w:rsidR="0003797C">
          <w:rPr>
            <w:noProof/>
            <w:webHidden/>
          </w:rPr>
          <w:instrText xml:space="preserve"> PAGEREF _Toc19439324 \h </w:instrText>
        </w:r>
        <w:r w:rsidR="0003797C">
          <w:rPr>
            <w:noProof/>
            <w:webHidden/>
          </w:rPr>
        </w:r>
        <w:r w:rsidR="0003797C">
          <w:rPr>
            <w:noProof/>
            <w:webHidden/>
          </w:rPr>
          <w:fldChar w:fldCharType="separate"/>
        </w:r>
        <w:r w:rsidR="0003797C">
          <w:rPr>
            <w:noProof/>
            <w:webHidden/>
          </w:rPr>
          <w:t>31</w:t>
        </w:r>
        <w:r w:rsidR="0003797C">
          <w:rPr>
            <w:noProof/>
            <w:webHidden/>
          </w:rPr>
          <w:fldChar w:fldCharType="end"/>
        </w:r>
      </w:hyperlink>
    </w:p>
    <w:p w14:paraId="16C9BC8E" w14:textId="6E29A1D1" w:rsidR="0003797C" w:rsidRDefault="005F5442">
      <w:pPr>
        <w:pStyle w:val="TableofFigures"/>
        <w:tabs>
          <w:tab w:val="right" w:leader="dot" w:pos="9622"/>
        </w:tabs>
        <w:rPr>
          <w:rFonts w:asciiTheme="minorHAnsi" w:eastAsiaTheme="minorEastAsia" w:hAnsiTheme="minorHAnsi" w:cstheme="minorBidi"/>
          <w:noProof/>
          <w:lang w:val="fi-FI" w:eastAsia="en-GB"/>
        </w:rPr>
      </w:pPr>
      <w:hyperlink w:anchor="_Toc19439325" w:history="1">
        <w:r w:rsidR="0003797C" w:rsidRPr="00621595">
          <w:rPr>
            <w:rStyle w:val="Hyperlink"/>
            <w:noProof/>
          </w:rPr>
          <w:t>Figure 18. Average walking distance in +60dB traffic noise level along a walk from home to public transport (PT) stop. Weighted average considers utilization rates of public transport stops (by origin) based on total flow of commutes using each PT stop.</w:t>
        </w:r>
        <w:r w:rsidR="0003797C">
          <w:rPr>
            <w:noProof/>
            <w:webHidden/>
          </w:rPr>
          <w:tab/>
        </w:r>
        <w:r w:rsidR="0003797C">
          <w:rPr>
            <w:noProof/>
            <w:webHidden/>
          </w:rPr>
          <w:fldChar w:fldCharType="begin"/>
        </w:r>
        <w:r w:rsidR="0003797C">
          <w:rPr>
            <w:noProof/>
            <w:webHidden/>
          </w:rPr>
          <w:instrText xml:space="preserve"> PAGEREF _Toc19439325 \h </w:instrText>
        </w:r>
        <w:r w:rsidR="0003797C">
          <w:rPr>
            <w:noProof/>
            <w:webHidden/>
          </w:rPr>
        </w:r>
        <w:r w:rsidR="0003797C">
          <w:rPr>
            <w:noProof/>
            <w:webHidden/>
          </w:rPr>
          <w:fldChar w:fldCharType="separate"/>
        </w:r>
        <w:r w:rsidR="0003797C">
          <w:rPr>
            <w:noProof/>
            <w:webHidden/>
          </w:rPr>
          <w:t>32</w:t>
        </w:r>
        <w:r w:rsidR="0003797C">
          <w:rPr>
            <w:noProof/>
            <w:webHidden/>
          </w:rPr>
          <w:fldChar w:fldCharType="end"/>
        </w:r>
      </w:hyperlink>
    </w:p>
    <w:p w14:paraId="54534B2F" w14:textId="43322AFB" w:rsidR="0003797C" w:rsidRDefault="005F5442">
      <w:pPr>
        <w:pStyle w:val="TableofFigures"/>
        <w:tabs>
          <w:tab w:val="right" w:leader="dot" w:pos="9622"/>
        </w:tabs>
        <w:rPr>
          <w:rFonts w:asciiTheme="minorHAnsi" w:eastAsiaTheme="minorEastAsia" w:hAnsiTheme="minorHAnsi" w:cstheme="minorBidi"/>
          <w:noProof/>
          <w:lang w:val="fi-FI" w:eastAsia="en-GB"/>
        </w:rPr>
      </w:pPr>
      <w:hyperlink w:anchor="_Toc19439326" w:history="1">
        <w:r w:rsidR="0003797C" w:rsidRPr="00621595">
          <w:rPr>
            <w:rStyle w:val="Hyperlink"/>
            <w:noProof/>
          </w:rPr>
          <w:t>Figure 19. Average walking distance in +70dB traffic noise level on a walk from home to public transport (PT) stop. Weighted average considers utilization rates of public transport stops (by origin) based on total flow of commutes using each PT stop.</w:t>
        </w:r>
        <w:r w:rsidR="0003797C">
          <w:rPr>
            <w:noProof/>
            <w:webHidden/>
          </w:rPr>
          <w:tab/>
        </w:r>
        <w:r w:rsidR="0003797C">
          <w:rPr>
            <w:noProof/>
            <w:webHidden/>
          </w:rPr>
          <w:fldChar w:fldCharType="begin"/>
        </w:r>
        <w:r w:rsidR="0003797C">
          <w:rPr>
            <w:noProof/>
            <w:webHidden/>
          </w:rPr>
          <w:instrText xml:space="preserve"> PAGEREF _Toc19439326 \h </w:instrText>
        </w:r>
        <w:r w:rsidR="0003797C">
          <w:rPr>
            <w:noProof/>
            <w:webHidden/>
          </w:rPr>
        </w:r>
        <w:r w:rsidR="0003797C">
          <w:rPr>
            <w:noProof/>
            <w:webHidden/>
          </w:rPr>
          <w:fldChar w:fldCharType="separate"/>
        </w:r>
        <w:r w:rsidR="0003797C">
          <w:rPr>
            <w:noProof/>
            <w:webHidden/>
          </w:rPr>
          <w:t>33</w:t>
        </w:r>
        <w:r w:rsidR="0003797C">
          <w:rPr>
            <w:noProof/>
            <w:webHidden/>
          </w:rPr>
          <w:fldChar w:fldCharType="end"/>
        </w:r>
      </w:hyperlink>
    </w:p>
    <w:p w14:paraId="1A781B60" w14:textId="603C105F" w:rsidR="0003797C" w:rsidRDefault="005F5442">
      <w:pPr>
        <w:pStyle w:val="TableofFigures"/>
        <w:tabs>
          <w:tab w:val="right" w:leader="dot" w:pos="9622"/>
        </w:tabs>
        <w:rPr>
          <w:rFonts w:asciiTheme="minorHAnsi" w:eastAsiaTheme="minorEastAsia" w:hAnsiTheme="minorHAnsi" w:cstheme="minorBidi"/>
          <w:noProof/>
          <w:lang w:val="fi-FI" w:eastAsia="en-GB"/>
        </w:rPr>
      </w:pPr>
      <w:hyperlink w:anchor="_Toc19439327" w:history="1">
        <w:r w:rsidR="0003797C" w:rsidRPr="00621595">
          <w:rPr>
            <w:rStyle w:val="Hyperlink"/>
            <w:noProof/>
          </w:rPr>
          <w:t>Figure 20. Typical user story demonstrating the basic functionality of the quiet path route planner web application. (Blue / green = user’s actions; grey = actions of the user interface; white = components of the routing service).</w:t>
        </w:r>
        <w:r w:rsidR="0003797C">
          <w:rPr>
            <w:noProof/>
            <w:webHidden/>
          </w:rPr>
          <w:tab/>
        </w:r>
        <w:r w:rsidR="0003797C">
          <w:rPr>
            <w:noProof/>
            <w:webHidden/>
          </w:rPr>
          <w:fldChar w:fldCharType="begin"/>
        </w:r>
        <w:r w:rsidR="0003797C">
          <w:rPr>
            <w:noProof/>
            <w:webHidden/>
          </w:rPr>
          <w:instrText xml:space="preserve"> PAGEREF _Toc19439327 \h </w:instrText>
        </w:r>
        <w:r w:rsidR="0003797C">
          <w:rPr>
            <w:noProof/>
            <w:webHidden/>
          </w:rPr>
        </w:r>
        <w:r w:rsidR="0003797C">
          <w:rPr>
            <w:noProof/>
            <w:webHidden/>
          </w:rPr>
          <w:fldChar w:fldCharType="separate"/>
        </w:r>
        <w:r w:rsidR="0003797C">
          <w:rPr>
            <w:noProof/>
            <w:webHidden/>
          </w:rPr>
          <w:t>36</w:t>
        </w:r>
        <w:r w:rsidR="0003797C">
          <w:rPr>
            <w:noProof/>
            <w:webHidden/>
          </w:rPr>
          <w:fldChar w:fldCharType="end"/>
        </w:r>
      </w:hyperlink>
    </w:p>
    <w:p w14:paraId="0CBEE86D" w14:textId="60FF0B83" w:rsidR="0003797C" w:rsidRDefault="005F5442">
      <w:pPr>
        <w:pStyle w:val="TableofFigures"/>
        <w:tabs>
          <w:tab w:val="right" w:leader="dot" w:pos="9622"/>
        </w:tabs>
        <w:rPr>
          <w:rFonts w:asciiTheme="minorHAnsi" w:eastAsiaTheme="minorEastAsia" w:hAnsiTheme="minorHAnsi" w:cstheme="minorBidi"/>
          <w:noProof/>
          <w:lang w:val="fi-FI" w:eastAsia="en-GB"/>
        </w:rPr>
      </w:pPr>
      <w:hyperlink w:anchor="_Toc19439328" w:history="1">
        <w:r w:rsidR="0003797C" w:rsidRPr="00621595">
          <w:rPr>
            <w:rStyle w:val="Hyperlink"/>
            <w:noProof/>
          </w:rPr>
          <w:t>Figure 21. Landing page of the quiet path route planner.</w:t>
        </w:r>
        <w:r w:rsidR="0003797C">
          <w:rPr>
            <w:noProof/>
            <w:webHidden/>
          </w:rPr>
          <w:tab/>
        </w:r>
        <w:r w:rsidR="0003797C">
          <w:rPr>
            <w:noProof/>
            <w:webHidden/>
          </w:rPr>
          <w:fldChar w:fldCharType="begin"/>
        </w:r>
        <w:r w:rsidR="0003797C">
          <w:rPr>
            <w:noProof/>
            <w:webHidden/>
          </w:rPr>
          <w:instrText xml:space="preserve"> PAGEREF _Toc19439328 \h </w:instrText>
        </w:r>
        <w:r w:rsidR="0003797C">
          <w:rPr>
            <w:noProof/>
            <w:webHidden/>
          </w:rPr>
        </w:r>
        <w:r w:rsidR="0003797C">
          <w:rPr>
            <w:noProof/>
            <w:webHidden/>
          </w:rPr>
          <w:fldChar w:fldCharType="separate"/>
        </w:r>
        <w:r w:rsidR="0003797C">
          <w:rPr>
            <w:noProof/>
            <w:webHidden/>
          </w:rPr>
          <w:t>37</w:t>
        </w:r>
        <w:r w:rsidR="0003797C">
          <w:rPr>
            <w:noProof/>
            <w:webHidden/>
          </w:rPr>
          <w:fldChar w:fldCharType="end"/>
        </w:r>
      </w:hyperlink>
    </w:p>
    <w:p w14:paraId="12E75A11" w14:textId="007F0FE6" w:rsidR="0003797C" w:rsidRDefault="005F5442">
      <w:pPr>
        <w:pStyle w:val="TableofFigures"/>
        <w:tabs>
          <w:tab w:val="right" w:leader="dot" w:pos="9622"/>
        </w:tabs>
        <w:rPr>
          <w:rFonts w:asciiTheme="minorHAnsi" w:eastAsiaTheme="minorEastAsia" w:hAnsiTheme="minorHAnsi" w:cstheme="minorBidi"/>
          <w:noProof/>
          <w:lang w:val="fi-FI" w:eastAsia="en-GB"/>
        </w:rPr>
      </w:pPr>
      <w:hyperlink w:anchor="_Toc19439329" w:history="1">
        <w:r w:rsidR="0003797C" w:rsidRPr="00621595">
          <w:rPr>
            <w:rStyle w:val="Hyperlink"/>
            <w:noProof/>
          </w:rPr>
          <w:t>Figure 22. Display of path options and exposures to noise along the alternative paths.</w:t>
        </w:r>
        <w:r w:rsidR="0003797C">
          <w:rPr>
            <w:noProof/>
            <w:webHidden/>
          </w:rPr>
          <w:tab/>
        </w:r>
        <w:r w:rsidR="0003797C">
          <w:rPr>
            <w:noProof/>
            <w:webHidden/>
          </w:rPr>
          <w:fldChar w:fldCharType="begin"/>
        </w:r>
        <w:r w:rsidR="0003797C">
          <w:rPr>
            <w:noProof/>
            <w:webHidden/>
          </w:rPr>
          <w:instrText xml:space="preserve"> PAGEREF _Toc19439329 \h </w:instrText>
        </w:r>
        <w:r w:rsidR="0003797C">
          <w:rPr>
            <w:noProof/>
            <w:webHidden/>
          </w:rPr>
        </w:r>
        <w:r w:rsidR="0003797C">
          <w:rPr>
            <w:noProof/>
            <w:webHidden/>
          </w:rPr>
          <w:fldChar w:fldCharType="separate"/>
        </w:r>
        <w:r w:rsidR="0003797C">
          <w:rPr>
            <w:noProof/>
            <w:webHidden/>
          </w:rPr>
          <w:t>37</w:t>
        </w:r>
        <w:r w:rsidR="0003797C">
          <w:rPr>
            <w:noProof/>
            <w:webHidden/>
          </w:rPr>
          <w:fldChar w:fldCharType="end"/>
        </w:r>
      </w:hyperlink>
    </w:p>
    <w:p w14:paraId="5077080E" w14:textId="04D18087" w:rsidR="0003797C" w:rsidRDefault="005F5442">
      <w:pPr>
        <w:pStyle w:val="TableofFigures"/>
        <w:tabs>
          <w:tab w:val="right" w:leader="dot" w:pos="9622"/>
        </w:tabs>
        <w:rPr>
          <w:rFonts w:asciiTheme="minorHAnsi" w:eastAsiaTheme="minorEastAsia" w:hAnsiTheme="minorHAnsi" w:cstheme="minorBidi"/>
          <w:noProof/>
          <w:lang w:val="fi-FI" w:eastAsia="en-GB"/>
        </w:rPr>
      </w:pPr>
      <w:hyperlink w:anchor="_Toc19439330" w:history="1">
        <w:r w:rsidR="0003797C" w:rsidRPr="00621595">
          <w:rPr>
            <w:rStyle w:val="Hyperlink"/>
            <w:noProof/>
          </w:rPr>
          <w:t>Figure 23. Display of path alternatives.</w:t>
        </w:r>
        <w:r w:rsidR="0003797C">
          <w:rPr>
            <w:noProof/>
            <w:webHidden/>
          </w:rPr>
          <w:tab/>
        </w:r>
        <w:r w:rsidR="0003797C">
          <w:rPr>
            <w:noProof/>
            <w:webHidden/>
          </w:rPr>
          <w:fldChar w:fldCharType="begin"/>
        </w:r>
        <w:r w:rsidR="0003797C">
          <w:rPr>
            <w:noProof/>
            <w:webHidden/>
          </w:rPr>
          <w:instrText xml:space="preserve"> PAGEREF _Toc19439330 \h </w:instrText>
        </w:r>
        <w:r w:rsidR="0003797C">
          <w:rPr>
            <w:noProof/>
            <w:webHidden/>
          </w:rPr>
        </w:r>
        <w:r w:rsidR="0003797C">
          <w:rPr>
            <w:noProof/>
            <w:webHidden/>
          </w:rPr>
          <w:fldChar w:fldCharType="separate"/>
        </w:r>
        <w:r w:rsidR="0003797C">
          <w:rPr>
            <w:noProof/>
            <w:webHidden/>
          </w:rPr>
          <w:t>38</w:t>
        </w:r>
        <w:r w:rsidR="0003797C">
          <w:rPr>
            <w:noProof/>
            <w:webHidden/>
          </w:rPr>
          <w:fldChar w:fldCharType="end"/>
        </w:r>
      </w:hyperlink>
    </w:p>
    <w:p w14:paraId="017CDEAD" w14:textId="73EB1C30" w:rsidR="0003797C" w:rsidRDefault="005F5442">
      <w:pPr>
        <w:pStyle w:val="TableofFigures"/>
        <w:tabs>
          <w:tab w:val="right" w:leader="dot" w:pos="9622"/>
        </w:tabs>
        <w:rPr>
          <w:rFonts w:asciiTheme="minorHAnsi" w:eastAsiaTheme="minorEastAsia" w:hAnsiTheme="minorHAnsi" w:cstheme="minorBidi"/>
          <w:noProof/>
          <w:lang w:val="fi-FI" w:eastAsia="en-GB"/>
        </w:rPr>
      </w:pPr>
      <w:hyperlink w:anchor="_Toc19439331" w:history="1">
        <w:r w:rsidR="0003797C" w:rsidRPr="00621595">
          <w:rPr>
            <w:rStyle w:val="Hyperlink"/>
            <w:noProof/>
          </w:rPr>
          <w:t>Figure 24. Display of the route planner in a situation where no alternative quiet paths were found.</w:t>
        </w:r>
        <w:r w:rsidR="0003797C">
          <w:rPr>
            <w:noProof/>
            <w:webHidden/>
          </w:rPr>
          <w:tab/>
        </w:r>
        <w:r w:rsidR="0003797C">
          <w:rPr>
            <w:noProof/>
            <w:webHidden/>
          </w:rPr>
          <w:fldChar w:fldCharType="begin"/>
        </w:r>
        <w:r w:rsidR="0003797C">
          <w:rPr>
            <w:noProof/>
            <w:webHidden/>
          </w:rPr>
          <w:instrText xml:space="preserve"> PAGEREF _Toc19439331 \h </w:instrText>
        </w:r>
        <w:r w:rsidR="0003797C">
          <w:rPr>
            <w:noProof/>
            <w:webHidden/>
          </w:rPr>
        </w:r>
        <w:r w:rsidR="0003797C">
          <w:rPr>
            <w:noProof/>
            <w:webHidden/>
          </w:rPr>
          <w:fldChar w:fldCharType="separate"/>
        </w:r>
        <w:r w:rsidR="0003797C">
          <w:rPr>
            <w:noProof/>
            <w:webHidden/>
          </w:rPr>
          <w:t>39</w:t>
        </w:r>
        <w:r w:rsidR="0003797C">
          <w:rPr>
            <w:noProof/>
            <w:webHidden/>
          </w:rPr>
          <w:fldChar w:fldCharType="end"/>
        </w:r>
      </w:hyperlink>
    </w:p>
    <w:p w14:paraId="2E77414E" w14:textId="04708E1D" w:rsidR="0003797C" w:rsidRDefault="005F5442">
      <w:pPr>
        <w:pStyle w:val="TableofFigures"/>
        <w:tabs>
          <w:tab w:val="right" w:leader="dot" w:pos="9622"/>
        </w:tabs>
        <w:rPr>
          <w:rFonts w:asciiTheme="minorHAnsi" w:eastAsiaTheme="minorEastAsia" w:hAnsiTheme="minorHAnsi" w:cstheme="minorBidi"/>
          <w:noProof/>
          <w:lang w:val="fi-FI" w:eastAsia="en-GB"/>
        </w:rPr>
      </w:pPr>
      <w:hyperlink w:anchor="_Toc19439332" w:history="1">
        <w:r w:rsidR="0003797C" w:rsidRPr="00621595">
          <w:rPr>
            <w:rStyle w:val="Hyperlink"/>
            <w:noProof/>
          </w:rPr>
          <w:t>Figure 25. Path length differences (m) to reference path lengths as a function of path length.</w:t>
        </w:r>
        <w:r w:rsidR="0003797C">
          <w:rPr>
            <w:noProof/>
            <w:webHidden/>
          </w:rPr>
          <w:tab/>
        </w:r>
        <w:r w:rsidR="0003797C">
          <w:rPr>
            <w:noProof/>
            <w:webHidden/>
          </w:rPr>
          <w:fldChar w:fldCharType="begin"/>
        </w:r>
        <w:r w:rsidR="0003797C">
          <w:rPr>
            <w:noProof/>
            <w:webHidden/>
          </w:rPr>
          <w:instrText xml:space="preserve"> PAGEREF _Toc19439332 \h </w:instrText>
        </w:r>
        <w:r w:rsidR="0003797C">
          <w:rPr>
            <w:noProof/>
            <w:webHidden/>
          </w:rPr>
        </w:r>
        <w:r w:rsidR="0003797C">
          <w:rPr>
            <w:noProof/>
            <w:webHidden/>
          </w:rPr>
          <w:fldChar w:fldCharType="separate"/>
        </w:r>
        <w:r w:rsidR="0003797C">
          <w:rPr>
            <w:noProof/>
            <w:webHidden/>
          </w:rPr>
          <w:t>41</w:t>
        </w:r>
        <w:r w:rsidR="0003797C">
          <w:rPr>
            <w:noProof/>
            <w:webHidden/>
          </w:rPr>
          <w:fldChar w:fldCharType="end"/>
        </w:r>
      </w:hyperlink>
    </w:p>
    <w:p w14:paraId="3011187E" w14:textId="0D2122A3" w:rsidR="0003797C" w:rsidRDefault="005F5442">
      <w:pPr>
        <w:pStyle w:val="TableofFigures"/>
        <w:tabs>
          <w:tab w:val="right" w:leader="dot" w:pos="9622"/>
        </w:tabs>
        <w:rPr>
          <w:rFonts w:asciiTheme="minorHAnsi" w:eastAsiaTheme="minorEastAsia" w:hAnsiTheme="minorHAnsi" w:cstheme="minorBidi"/>
          <w:noProof/>
          <w:lang w:val="fi-FI" w:eastAsia="en-GB"/>
        </w:rPr>
      </w:pPr>
      <w:hyperlink w:anchor="_Toc19439333" w:history="1">
        <w:r w:rsidR="0003797C" w:rsidRPr="00621595">
          <w:rPr>
            <w:rStyle w:val="Hyperlink"/>
            <w:noProof/>
          </w:rPr>
          <w:t>Figure 26. Path length differences (%) to reference path lengths as a function of path length.</w:t>
        </w:r>
        <w:r w:rsidR="0003797C">
          <w:rPr>
            <w:noProof/>
            <w:webHidden/>
          </w:rPr>
          <w:tab/>
        </w:r>
        <w:r w:rsidR="0003797C">
          <w:rPr>
            <w:noProof/>
            <w:webHidden/>
          </w:rPr>
          <w:fldChar w:fldCharType="begin"/>
        </w:r>
        <w:r w:rsidR="0003797C">
          <w:rPr>
            <w:noProof/>
            <w:webHidden/>
          </w:rPr>
          <w:instrText xml:space="preserve"> PAGEREF _Toc19439333 \h </w:instrText>
        </w:r>
        <w:r w:rsidR="0003797C">
          <w:rPr>
            <w:noProof/>
            <w:webHidden/>
          </w:rPr>
        </w:r>
        <w:r w:rsidR="0003797C">
          <w:rPr>
            <w:noProof/>
            <w:webHidden/>
          </w:rPr>
          <w:fldChar w:fldCharType="separate"/>
        </w:r>
        <w:r w:rsidR="0003797C">
          <w:rPr>
            <w:noProof/>
            <w:webHidden/>
          </w:rPr>
          <w:t>41</w:t>
        </w:r>
        <w:r w:rsidR="0003797C">
          <w:rPr>
            <w:noProof/>
            <w:webHidden/>
          </w:rPr>
          <w:fldChar w:fldCharType="end"/>
        </w:r>
      </w:hyperlink>
    </w:p>
    <w:p w14:paraId="24BB8C4D" w14:textId="6691EB94" w:rsidR="00D908C2" w:rsidRPr="00CC2F87" w:rsidRDefault="00D908C2" w:rsidP="00D908C2">
      <w:pPr>
        <w:jc w:val="left"/>
      </w:pPr>
      <w:r w:rsidRPr="00CC2F87">
        <w:fldChar w:fldCharType="end"/>
      </w:r>
    </w:p>
    <w:p w14:paraId="301D7CD0" w14:textId="64A05B00" w:rsidR="00D908C2" w:rsidRPr="00CC2F87" w:rsidRDefault="00D908C2" w:rsidP="00D908C2">
      <w:pPr>
        <w:jc w:val="left"/>
        <w:rPr>
          <w:b/>
          <w:bCs/>
        </w:rPr>
      </w:pPr>
      <w:r w:rsidRPr="00CC2F87">
        <w:rPr>
          <w:b/>
          <w:bCs/>
        </w:rPr>
        <w:t>LIST OF TABLES</w:t>
      </w:r>
    </w:p>
    <w:p w14:paraId="554BB81D" w14:textId="663CA24C" w:rsidR="0003797C" w:rsidRDefault="00D908C2">
      <w:pPr>
        <w:pStyle w:val="TableofFigures"/>
        <w:tabs>
          <w:tab w:val="right" w:leader="dot" w:pos="9622"/>
        </w:tabs>
        <w:rPr>
          <w:rFonts w:asciiTheme="minorHAnsi" w:eastAsiaTheme="minorEastAsia" w:hAnsiTheme="minorHAnsi" w:cstheme="minorBidi"/>
          <w:noProof/>
          <w:lang w:val="fi-FI" w:eastAsia="en-GB"/>
        </w:rPr>
      </w:pPr>
      <w:r w:rsidRPr="00CC2F87">
        <w:fldChar w:fldCharType="begin"/>
      </w:r>
      <w:r w:rsidRPr="00CC2F87">
        <w:instrText xml:space="preserve"> TOC \h \z \c "Table" </w:instrText>
      </w:r>
      <w:r w:rsidRPr="00CC2F87">
        <w:fldChar w:fldCharType="separate"/>
      </w:r>
      <w:hyperlink w:anchor="_Toc19439334" w:history="1">
        <w:r w:rsidR="0003797C" w:rsidRPr="00500CEA">
          <w:rPr>
            <w:rStyle w:val="Hyperlink"/>
            <w:noProof/>
          </w:rPr>
          <w:t>Table 1. Materials that were used in the study.</w:t>
        </w:r>
        <w:r w:rsidR="0003797C">
          <w:rPr>
            <w:noProof/>
            <w:webHidden/>
          </w:rPr>
          <w:tab/>
        </w:r>
        <w:r w:rsidR="0003797C">
          <w:rPr>
            <w:noProof/>
            <w:webHidden/>
          </w:rPr>
          <w:fldChar w:fldCharType="begin"/>
        </w:r>
        <w:r w:rsidR="0003797C">
          <w:rPr>
            <w:noProof/>
            <w:webHidden/>
          </w:rPr>
          <w:instrText xml:space="preserve"> PAGEREF _Toc19439334 \h </w:instrText>
        </w:r>
        <w:r w:rsidR="0003797C">
          <w:rPr>
            <w:noProof/>
            <w:webHidden/>
          </w:rPr>
        </w:r>
        <w:r w:rsidR="0003797C">
          <w:rPr>
            <w:noProof/>
            <w:webHidden/>
          </w:rPr>
          <w:fldChar w:fldCharType="separate"/>
        </w:r>
        <w:r w:rsidR="0003797C">
          <w:rPr>
            <w:noProof/>
            <w:webHidden/>
          </w:rPr>
          <w:t>7</w:t>
        </w:r>
        <w:r w:rsidR="0003797C">
          <w:rPr>
            <w:noProof/>
            <w:webHidden/>
          </w:rPr>
          <w:fldChar w:fldCharType="end"/>
        </w:r>
      </w:hyperlink>
    </w:p>
    <w:p w14:paraId="54E30E45" w14:textId="078F7E4B" w:rsidR="0003797C" w:rsidRDefault="005F5442">
      <w:pPr>
        <w:pStyle w:val="TableofFigures"/>
        <w:tabs>
          <w:tab w:val="right" w:leader="dot" w:pos="9622"/>
        </w:tabs>
        <w:rPr>
          <w:rFonts w:asciiTheme="minorHAnsi" w:eastAsiaTheme="minorEastAsia" w:hAnsiTheme="minorHAnsi" w:cstheme="minorBidi"/>
          <w:noProof/>
          <w:lang w:val="fi-FI" w:eastAsia="en-GB"/>
        </w:rPr>
      </w:pPr>
      <w:hyperlink w:anchor="_Toc19439335" w:history="1">
        <w:r w:rsidR="0003797C" w:rsidRPr="00500CEA">
          <w:rPr>
            <w:rStyle w:val="Hyperlink"/>
            <w:noProof/>
          </w:rPr>
          <w:t>Table 2. Cost coefficients for different traffic noise levels.</w:t>
        </w:r>
        <w:r w:rsidR="0003797C">
          <w:rPr>
            <w:noProof/>
            <w:webHidden/>
          </w:rPr>
          <w:tab/>
        </w:r>
        <w:r w:rsidR="0003797C">
          <w:rPr>
            <w:noProof/>
            <w:webHidden/>
          </w:rPr>
          <w:fldChar w:fldCharType="begin"/>
        </w:r>
        <w:r w:rsidR="0003797C">
          <w:rPr>
            <w:noProof/>
            <w:webHidden/>
          </w:rPr>
          <w:instrText xml:space="preserve"> PAGEREF _Toc19439335 \h </w:instrText>
        </w:r>
        <w:r w:rsidR="0003797C">
          <w:rPr>
            <w:noProof/>
            <w:webHidden/>
          </w:rPr>
        </w:r>
        <w:r w:rsidR="0003797C">
          <w:rPr>
            <w:noProof/>
            <w:webHidden/>
          </w:rPr>
          <w:fldChar w:fldCharType="separate"/>
        </w:r>
        <w:r w:rsidR="0003797C">
          <w:rPr>
            <w:noProof/>
            <w:webHidden/>
          </w:rPr>
          <w:t>14</w:t>
        </w:r>
        <w:r w:rsidR="0003797C">
          <w:rPr>
            <w:noProof/>
            <w:webHidden/>
          </w:rPr>
          <w:fldChar w:fldCharType="end"/>
        </w:r>
      </w:hyperlink>
    </w:p>
    <w:p w14:paraId="25A74FD3" w14:textId="34D9F2B6" w:rsidR="0003797C" w:rsidRDefault="005F5442">
      <w:pPr>
        <w:pStyle w:val="TableofFigures"/>
        <w:tabs>
          <w:tab w:val="right" w:leader="dot" w:pos="9622"/>
        </w:tabs>
        <w:rPr>
          <w:rFonts w:asciiTheme="minorHAnsi" w:eastAsiaTheme="minorEastAsia" w:hAnsiTheme="minorHAnsi" w:cstheme="minorBidi"/>
          <w:noProof/>
          <w:lang w:val="fi-FI" w:eastAsia="en-GB"/>
        </w:rPr>
      </w:pPr>
      <w:hyperlink w:anchor="_Toc19439336" w:history="1">
        <w:r w:rsidR="0003797C" w:rsidRPr="00500CEA">
          <w:rPr>
            <w:rStyle w:val="Hyperlink"/>
            <w:noProof/>
          </w:rPr>
          <w:t>Table 3. Indexes describing exposure to traffic noise on a path and reduction in exposure to traffic noise on a quiet path.</w:t>
        </w:r>
        <w:r w:rsidR="0003797C">
          <w:rPr>
            <w:noProof/>
            <w:webHidden/>
          </w:rPr>
          <w:tab/>
        </w:r>
        <w:r w:rsidR="0003797C">
          <w:rPr>
            <w:noProof/>
            <w:webHidden/>
          </w:rPr>
          <w:fldChar w:fldCharType="begin"/>
        </w:r>
        <w:r w:rsidR="0003797C">
          <w:rPr>
            <w:noProof/>
            <w:webHidden/>
          </w:rPr>
          <w:instrText xml:space="preserve"> PAGEREF _Toc19439336 \h </w:instrText>
        </w:r>
        <w:r w:rsidR="0003797C">
          <w:rPr>
            <w:noProof/>
            <w:webHidden/>
          </w:rPr>
        </w:r>
        <w:r w:rsidR="0003797C">
          <w:rPr>
            <w:noProof/>
            <w:webHidden/>
          </w:rPr>
          <w:fldChar w:fldCharType="separate"/>
        </w:r>
        <w:r w:rsidR="0003797C">
          <w:rPr>
            <w:noProof/>
            <w:webHidden/>
          </w:rPr>
          <w:t>20</w:t>
        </w:r>
        <w:r w:rsidR="0003797C">
          <w:rPr>
            <w:noProof/>
            <w:webHidden/>
          </w:rPr>
          <w:fldChar w:fldCharType="end"/>
        </w:r>
      </w:hyperlink>
    </w:p>
    <w:p w14:paraId="1EAE1491" w14:textId="7F440B03" w:rsidR="0003797C" w:rsidRDefault="005F5442">
      <w:pPr>
        <w:pStyle w:val="TableofFigures"/>
        <w:tabs>
          <w:tab w:val="right" w:leader="dot" w:pos="9622"/>
        </w:tabs>
        <w:rPr>
          <w:rFonts w:asciiTheme="minorHAnsi" w:eastAsiaTheme="minorEastAsia" w:hAnsiTheme="minorHAnsi" w:cstheme="minorBidi"/>
          <w:noProof/>
          <w:lang w:val="fi-FI" w:eastAsia="en-GB"/>
        </w:rPr>
      </w:pPr>
      <w:hyperlink w:anchor="_Toc19439337" w:history="1">
        <w:r w:rsidR="0003797C" w:rsidRPr="00500CEA">
          <w:rPr>
            <w:rStyle w:val="Hyperlink"/>
            <w:noProof/>
          </w:rPr>
          <w:t>Table 4. Parameters used in routing with Digitransit routing API.</w:t>
        </w:r>
        <w:r w:rsidR="0003797C">
          <w:rPr>
            <w:noProof/>
            <w:webHidden/>
          </w:rPr>
          <w:tab/>
        </w:r>
        <w:r w:rsidR="0003797C">
          <w:rPr>
            <w:noProof/>
            <w:webHidden/>
          </w:rPr>
          <w:fldChar w:fldCharType="begin"/>
        </w:r>
        <w:r w:rsidR="0003797C">
          <w:rPr>
            <w:noProof/>
            <w:webHidden/>
          </w:rPr>
          <w:instrText xml:space="preserve"> PAGEREF _Toc19439337 \h </w:instrText>
        </w:r>
        <w:r w:rsidR="0003797C">
          <w:rPr>
            <w:noProof/>
            <w:webHidden/>
          </w:rPr>
        </w:r>
        <w:r w:rsidR="0003797C">
          <w:rPr>
            <w:noProof/>
            <w:webHidden/>
          </w:rPr>
          <w:fldChar w:fldCharType="separate"/>
        </w:r>
        <w:r w:rsidR="0003797C">
          <w:rPr>
            <w:noProof/>
            <w:webHidden/>
          </w:rPr>
          <w:t>25</w:t>
        </w:r>
        <w:r w:rsidR="0003797C">
          <w:rPr>
            <w:noProof/>
            <w:webHidden/>
          </w:rPr>
          <w:fldChar w:fldCharType="end"/>
        </w:r>
      </w:hyperlink>
    </w:p>
    <w:p w14:paraId="1757BA06" w14:textId="27217590" w:rsidR="0003797C" w:rsidRDefault="005F5442">
      <w:pPr>
        <w:pStyle w:val="TableofFigures"/>
        <w:tabs>
          <w:tab w:val="right" w:leader="dot" w:pos="9622"/>
        </w:tabs>
        <w:rPr>
          <w:rFonts w:asciiTheme="minorHAnsi" w:eastAsiaTheme="minorEastAsia" w:hAnsiTheme="minorHAnsi" w:cstheme="minorBidi"/>
          <w:noProof/>
          <w:lang w:val="fi-FI" w:eastAsia="en-GB"/>
        </w:rPr>
      </w:pPr>
      <w:hyperlink w:anchor="_Toc19439338" w:history="1">
        <w:r w:rsidR="0003797C" w:rsidRPr="00500CEA">
          <w:rPr>
            <w:rStyle w:val="Hyperlink"/>
            <w:noProof/>
          </w:rPr>
          <w:t>Table 5. Basic statistics of the shortest paths to PT stops and workplaces (n=31291).</w:t>
        </w:r>
        <w:r w:rsidR="0003797C">
          <w:rPr>
            <w:noProof/>
            <w:webHidden/>
          </w:rPr>
          <w:tab/>
        </w:r>
        <w:r w:rsidR="0003797C">
          <w:rPr>
            <w:noProof/>
            <w:webHidden/>
          </w:rPr>
          <w:fldChar w:fldCharType="begin"/>
        </w:r>
        <w:r w:rsidR="0003797C">
          <w:rPr>
            <w:noProof/>
            <w:webHidden/>
          </w:rPr>
          <w:instrText xml:space="preserve"> PAGEREF _Toc19439338 \h </w:instrText>
        </w:r>
        <w:r w:rsidR="0003797C">
          <w:rPr>
            <w:noProof/>
            <w:webHidden/>
          </w:rPr>
        </w:r>
        <w:r w:rsidR="0003797C">
          <w:rPr>
            <w:noProof/>
            <w:webHidden/>
          </w:rPr>
          <w:fldChar w:fldCharType="separate"/>
        </w:r>
        <w:r w:rsidR="0003797C">
          <w:rPr>
            <w:noProof/>
            <w:webHidden/>
          </w:rPr>
          <w:t>27</w:t>
        </w:r>
        <w:r w:rsidR="0003797C">
          <w:rPr>
            <w:noProof/>
            <w:webHidden/>
          </w:rPr>
          <w:fldChar w:fldCharType="end"/>
        </w:r>
      </w:hyperlink>
    </w:p>
    <w:p w14:paraId="1B882643" w14:textId="7FD2960C" w:rsidR="0003797C" w:rsidRDefault="005F5442">
      <w:pPr>
        <w:pStyle w:val="TableofFigures"/>
        <w:tabs>
          <w:tab w:val="right" w:leader="dot" w:pos="9622"/>
        </w:tabs>
        <w:rPr>
          <w:rFonts w:asciiTheme="minorHAnsi" w:eastAsiaTheme="minorEastAsia" w:hAnsiTheme="minorHAnsi" w:cstheme="minorBidi"/>
          <w:noProof/>
          <w:lang w:val="fi-FI" w:eastAsia="en-GB"/>
        </w:rPr>
      </w:pPr>
      <w:hyperlink w:anchor="_Toc19439339" w:history="1">
        <w:r w:rsidR="0003797C" w:rsidRPr="00500CEA">
          <w:rPr>
            <w:rStyle w:val="Hyperlink"/>
            <w:noProof/>
          </w:rPr>
          <w:t>Table 6. Statistics of pedestrians' exposure to traffic noise on either the first walks of public transport itineraries to workplaces or direct walks to nearby workplaces (n=31291).</w:t>
        </w:r>
        <w:r w:rsidR="0003797C">
          <w:rPr>
            <w:noProof/>
            <w:webHidden/>
          </w:rPr>
          <w:tab/>
        </w:r>
        <w:r w:rsidR="0003797C">
          <w:rPr>
            <w:noProof/>
            <w:webHidden/>
          </w:rPr>
          <w:fldChar w:fldCharType="begin"/>
        </w:r>
        <w:r w:rsidR="0003797C">
          <w:rPr>
            <w:noProof/>
            <w:webHidden/>
          </w:rPr>
          <w:instrText xml:space="preserve"> PAGEREF _Toc19439339 \h </w:instrText>
        </w:r>
        <w:r w:rsidR="0003797C">
          <w:rPr>
            <w:noProof/>
            <w:webHidden/>
          </w:rPr>
        </w:r>
        <w:r w:rsidR="0003797C">
          <w:rPr>
            <w:noProof/>
            <w:webHidden/>
          </w:rPr>
          <w:fldChar w:fldCharType="separate"/>
        </w:r>
        <w:r w:rsidR="0003797C">
          <w:rPr>
            <w:noProof/>
            <w:webHidden/>
          </w:rPr>
          <w:t>29</w:t>
        </w:r>
        <w:r w:rsidR="0003797C">
          <w:rPr>
            <w:noProof/>
            <w:webHidden/>
          </w:rPr>
          <w:fldChar w:fldCharType="end"/>
        </w:r>
      </w:hyperlink>
    </w:p>
    <w:p w14:paraId="5130A704" w14:textId="515B6240" w:rsidR="0003797C" w:rsidRDefault="005F5442">
      <w:pPr>
        <w:pStyle w:val="TableofFigures"/>
        <w:tabs>
          <w:tab w:val="right" w:leader="dot" w:pos="9622"/>
        </w:tabs>
        <w:rPr>
          <w:rFonts w:asciiTheme="minorHAnsi" w:eastAsiaTheme="minorEastAsia" w:hAnsiTheme="minorHAnsi" w:cstheme="minorBidi"/>
          <w:noProof/>
          <w:lang w:val="fi-FI" w:eastAsia="en-GB"/>
        </w:rPr>
      </w:pPr>
      <w:hyperlink w:anchor="_Toc19439340" w:history="1">
        <w:r w:rsidR="0003797C" w:rsidRPr="00500CEA">
          <w:rPr>
            <w:rStyle w:val="Hyperlink"/>
            <w:noProof/>
          </w:rPr>
          <w:t>Table 7. Statistics of pedestrians' exposure to traffic noise on the first walks of public transport itineraries to workplaces (direct walks to nearby workplaces are filtered out, n=18716).</w:t>
        </w:r>
        <w:r w:rsidR="0003797C">
          <w:rPr>
            <w:noProof/>
            <w:webHidden/>
          </w:rPr>
          <w:tab/>
        </w:r>
        <w:r w:rsidR="0003797C">
          <w:rPr>
            <w:noProof/>
            <w:webHidden/>
          </w:rPr>
          <w:fldChar w:fldCharType="begin"/>
        </w:r>
        <w:r w:rsidR="0003797C">
          <w:rPr>
            <w:noProof/>
            <w:webHidden/>
          </w:rPr>
          <w:instrText xml:space="preserve"> PAGEREF _Toc19439340 \h </w:instrText>
        </w:r>
        <w:r w:rsidR="0003797C">
          <w:rPr>
            <w:noProof/>
            <w:webHidden/>
          </w:rPr>
        </w:r>
        <w:r w:rsidR="0003797C">
          <w:rPr>
            <w:noProof/>
            <w:webHidden/>
          </w:rPr>
          <w:fldChar w:fldCharType="separate"/>
        </w:r>
        <w:r w:rsidR="0003797C">
          <w:rPr>
            <w:noProof/>
            <w:webHidden/>
          </w:rPr>
          <w:t>29</w:t>
        </w:r>
        <w:r w:rsidR="0003797C">
          <w:rPr>
            <w:noProof/>
            <w:webHidden/>
          </w:rPr>
          <w:fldChar w:fldCharType="end"/>
        </w:r>
      </w:hyperlink>
    </w:p>
    <w:p w14:paraId="528413A7" w14:textId="13B6E6C3" w:rsidR="0003797C" w:rsidRDefault="005F5442">
      <w:pPr>
        <w:pStyle w:val="TableofFigures"/>
        <w:tabs>
          <w:tab w:val="right" w:leader="dot" w:pos="9622"/>
        </w:tabs>
        <w:rPr>
          <w:rFonts w:asciiTheme="minorHAnsi" w:eastAsiaTheme="minorEastAsia" w:hAnsiTheme="minorHAnsi" w:cstheme="minorBidi"/>
          <w:noProof/>
          <w:lang w:val="fi-FI" w:eastAsia="en-GB"/>
        </w:rPr>
      </w:pPr>
      <w:hyperlink w:anchor="_Toc19439341" w:history="1">
        <w:r w:rsidR="0003797C" w:rsidRPr="00500CEA">
          <w:rPr>
            <w:rStyle w:val="Hyperlink"/>
            <w:noProof/>
          </w:rPr>
          <w:t>Table 8. Statistics of quiet path performance by ER</w:t>
        </w:r>
        <w:r w:rsidR="0003797C" w:rsidRPr="00500CEA">
          <w:rPr>
            <w:rStyle w:val="Hyperlink"/>
            <w:noProof/>
            <w:vertAlign w:val="subscript"/>
          </w:rPr>
          <w:t>+65dB.</w:t>
        </w:r>
        <w:r w:rsidR="0003797C">
          <w:rPr>
            <w:noProof/>
            <w:webHidden/>
          </w:rPr>
          <w:tab/>
        </w:r>
        <w:r w:rsidR="0003797C">
          <w:rPr>
            <w:noProof/>
            <w:webHidden/>
          </w:rPr>
          <w:fldChar w:fldCharType="begin"/>
        </w:r>
        <w:r w:rsidR="0003797C">
          <w:rPr>
            <w:noProof/>
            <w:webHidden/>
          </w:rPr>
          <w:instrText xml:space="preserve"> PAGEREF _Toc19439341 \h </w:instrText>
        </w:r>
        <w:r w:rsidR="0003797C">
          <w:rPr>
            <w:noProof/>
            <w:webHidden/>
          </w:rPr>
        </w:r>
        <w:r w:rsidR="0003797C">
          <w:rPr>
            <w:noProof/>
            <w:webHidden/>
          </w:rPr>
          <w:fldChar w:fldCharType="separate"/>
        </w:r>
        <w:r w:rsidR="0003797C">
          <w:rPr>
            <w:noProof/>
            <w:webHidden/>
          </w:rPr>
          <w:t>34</w:t>
        </w:r>
        <w:r w:rsidR="0003797C">
          <w:rPr>
            <w:noProof/>
            <w:webHidden/>
          </w:rPr>
          <w:fldChar w:fldCharType="end"/>
        </w:r>
      </w:hyperlink>
    </w:p>
    <w:p w14:paraId="2FF2C749" w14:textId="5EE02805" w:rsidR="0003797C" w:rsidRDefault="005F5442">
      <w:pPr>
        <w:pStyle w:val="TableofFigures"/>
        <w:tabs>
          <w:tab w:val="right" w:leader="dot" w:pos="9622"/>
        </w:tabs>
        <w:rPr>
          <w:rFonts w:asciiTheme="minorHAnsi" w:eastAsiaTheme="minorEastAsia" w:hAnsiTheme="minorHAnsi" w:cstheme="minorBidi"/>
          <w:noProof/>
          <w:lang w:val="fi-FI" w:eastAsia="en-GB"/>
        </w:rPr>
      </w:pPr>
      <w:hyperlink w:anchor="_Toc19439342" w:history="1">
        <w:r w:rsidR="0003797C" w:rsidRPr="00500CEA">
          <w:rPr>
            <w:rStyle w:val="Hyperlink"/>
            <w:noProof/>
          </w:rPr>
          <w:t>Table 9. Statistics of quiet path performance by differences in dB</w:t>
        </w:r>
        <w:r w:rsidR="0003797C" w:rsidRPr="00500CEA">
          <w:rPr>
            <w:rStyle w:val="Hyperlink"/>
            <w:noProof/>
            <w:vertAlign w:val="subscript"/>
          </w:rPr>
          <w:t>mean.</w:t>
        </w:r>
        <w:r w:rsidR="0003797C">
          <w:rPr>
            <w:noProof/>
            <w:webHidden/>
          </w:rPr>
          <w:tab/>
        </w:r>
        <w:r w:rsidR="0003797C">
          <w:rPr>
            <w:noProof/>
            <w:webHidden/>
          </w:rPr>
          <w:fldChar w:fldCharType="begin"/>
        </w:r>
        <w:r w:rsidR="0003797C">
          <w:rPr>
            <w:noProof/>
            <w:webHidden/>
          </w:rPr>
          <w:instrText xml:space="preserve"> PAGEREF _Toc19439342 \h </w:instrText>
        </w:r>
        <w:r w:rsidR="0003797C">
          <w:rPr>
            <w:noProof/>
            <w:webHidden/>
          </w:rPr>
        </w:r>
        <w:r w:rsidR="0003797C">
          <w:rPr>
            <w:noProof/>
            <w:webHidden/>
          </w:rPr>
          <w:fldChar w:fldCharType="separate"/>
        </w:r>
        <w:r w:rsidR="0003797C">
          <w:rPr>
            <w:noProof/>
            <w:webHidden/>
          </w:rPr>
          <w:t>35</w:t>
        </w:r>
        <w:r w:rsidR="0003797C">
          <w:rPr>
            <w:noProof/>
            <w:webHidden/>
          </w:rPr>
          <w:fldChar w:fldCharType="end"/>
        </w:r>
      </w:hyperlink>
    </w:p>
    <w:p w14:paraId="0FD3F84A" w14:textId="3B8CF3EA" w:rsidR="0003797C" w:rsidRDefault="005F5442">
      <w:pPr>
        <w:pStyle w:val="TableofFigures"/>
        <w:tabs>
          <w:tab w:val="right" w:leader="dot" w:pos="9622"/>
        </w:tabs>
        <w:rPr>
          <w:rFonts w:asciiTheme="minorHAnsi" w:eastAsiaTheme="minorEastAsia" w:hAnsiTheme="minorHAnsi" w:cstheme="minorBidi"/>
          <w:noProof/>
          <w:lang w:val="fi-FI" w:eastAsia="en-GB"/>
        </w:rPr>
      </w:pPr>
      <w:hyperlink w:anchor="_Toc19439343" w:history="1">
        <w:r w:rsidR="0003797C" w:rsidRPr="00500CEA">
          <w:rPr>
            <w:rStyle w:val="Hyperlink"/>
            <w:noProof/>
          </w:rPr>
          <w:t>Table 10. Path length differences to the lengths of the reference paths (n=31228).</w:t>
        </w:r>
        <w:r w:rsidR="0003797C">
          <w:rPr>
            <w:noProof/>
            <w:webHidden/>
          </w:rPr>
          <w:tab/>
        </w:r>
        <w:r w:rsidR="0003797C">
          <w:rPr>
            <w:noProof/>
            <w:webHidden/>
          </w:rPr>
          <w:fldChar w:fldCharType="begin"/>
        </w:r>
        <w:r w:rsidR="0003797C">
          <w:rPr>
            <w:noProof/>
            <w:webHidden/>
          </w:rPr>
          <w:instrText xml:space="preserve"> PAGEREF _Toc19439343 \h </w:instrText>
        </w:r>
        <w:r w:rsidR="0003797C">
          <w:rPr>
            <w:noProof/>
            <w:webHidden/>
          </w:rPr>
        </w:r>
        <w:r w:rsidR="0003797C">
          <w:rPr>
            <w:noProof/>
            <w:webHidden/>
          </w:rPr>
          <w:fldChar w:fldCharType="separate"/>
        </w:r>
        <w:r w:rsidR="0003797C">
          <w:rPr>
            <w:noProof/>
            <w:webHidden/>
          </w:rPr>
          <w:t>39</w:t>
        </w:r>
        <w:r w:rsidR="0003797C">
          <w:rPr>
            <w:noProof/>
            <w:webHidden/>
          </w:rPr>
          <w:fldChar w:fldCharType="end"/>
        </w:r>
      </w:hyperlink>
    </w:p>
    <w:p w14:paraId="51E8EE45" w14:textId="631EA9D6" w:rsidR="0003797C" w:rsidRDefault="005F5442">
      <w:pPr>
        <w:pStyle w:val="TableofFigures"/>
        <w:tabs>
          <w:tab w:val="right" w:leader="dot" w:pos="9622"/>
        </w:tabs>
        <w:rPr>
          <w:rFonts w:asciiTheme="minorHAnsi" w:eastAsiaTheme="minorEastAsia" w:hAnsiTheme="minorHAnsi" w:cstheme="minorBidi"/>
          <w:noProof/>
          <w:lang w:val="fi-FI" w:eastAsia="en-GB"/>
        </w:rPr>
      </w:pPr>
      <w:hyperlink w:anchor="_Toc19439344" w:history="1">
        <w:r w:rsidR="0003797C" w:rsidRPr="00500CEA">
          <w:rPr>
            <w:rStyle w:val="Hyperlink"/>
            <w:noProof/>
          </w:rPr>
          <w:t>Table 11. Statistics of offsets (distances) from origin and destination points to origin and destination points of the reference paths.</w:t>
        </w:r>
        <w:r w:rsidR="0003797C">
          <w:rPr>
            <w:noProof/>
            <w:webHidden/>
          </w:rPr>
          <w:tab/>
        </w:r>
        <w:r w:rsidR="0003797C">
          <w:rPr>
            <w:noProof/>
            <w:webHidden/>
          </w:rPr>
          <w:fldChar w:fldCharType="begin"/>
        </w:r>
        <w:r w:rsidR="0003797C">
          <w:rPr>
            <w:noProof/>
            <w:webHidden/>
          </w:rPr>
          <w:instrText xml:space="preserve"> PAGEREF _Toc19439344 \h </w:instrText>
        </w:r>
        <w:r w:rsidR="0003797C">
          <w:rPr>
            <w:noProof/>
            <w:webHidden/>
          </w:rPr>
        </w:r>
        <w:r w:rsidR="0003797C">
          <w:rPr>
            <w:noProof/>
            <w:webHidden/>
          </w:rPr>
          <w:fldChar w:fldCharType="separate"/>
        </w:r>
        <w:r w:rsidR="0003797C">
          <w:rPr>
            <w:noProof/>
            <w:webHidden/>
          </w:rPr>
          <w:t>40</w:t>
        </w:r>
        <w:r w:rsidR="0003797C">
          <w:rPr>
            <w:noProof/>
            <w:webHidden/>
          </w:rPr>
          <w:fldChar w:fldCharType="end"/>
        </w:r>
      </w:hyperlink>
    </w:p>
    <w:p w14:paraId="0C2C265C" w14:textId="2EF3AD4A" w:rsidR="00D908C2" w:rsidRPr="00CC2F87" w:rsidRDefault="00D908C2" w:rsidP="00D908C2">
      <w:pPr>
        <w:jc w:val="left"/>
        <w:sectPr w:rsidR="00D908C2" w:rsidRPr="00CC2F87" w:rsidSect="005D0014">
          <w:footerReference w:type="even" r:id="rId10"/>
          <w:pgSz w:w="11900" w:h="16840"/>
          <w:pgMar w:top="1417" w:right="1134" w:bottom="1417" w:left="1134" w:header="708" w:footer="708" w:gutter="0"/>
          <w:cols w:space="708"/>
          <w:docGrid w:linePitch="360"/>
        </w:sectPr>
      </w:pPr>
      <w:r w:rsidRPr="00CC2F87">
        <w:fldChar w:fldCharType="end"/>
      </w:r>
    </w:p>
    <w:p w14:paraId="5B60F8B4" w14:textId="77777777" w:rsidR="00031198" w:rsidRPr="00CC2F87" w:rsidRDefault="00031198" w:rsidP="00031198">
      <w:pPr>
        <w:pStyle w:val="Heading1"/>
      </w:pPr>
      <w:bookmarkStart w:id="0" w:name="_Toc19439254"/>
      <w:r w:rsidRPr="00CC2F87">
        <w:lastRenderedPageBreak/>
        <w:t>Introduction</w:t>
      </w:r>
      <w:bookmarkEnd w:id="0"/>
    </w:p>
    <w:p w14:paraId="1CAC0CF4" w14:textId="77777777" w:rsidR="00C70089" w:rsidRPr="00CC2F87" w:rsidRDefault="00C70089" w:rsidP="00C70089">
      <w:r w:rsidRPr="00CC2F87">
        <w:t xml:space="preserve">In the growing cities, active transport modes are getting increasing attention among policy makers and urban planners. The term active transport is usually used to refer to walking and cycling but also other active transport modes such as E-scooters and even city rowboats are emerging in urban context. Undoubtedly, walking remains the most popular mode of active transport since it doesn’t require any accessories and is essential part of all itineraries made by public transport. </w:t>
      </w:r>
    </w:p>
    <w:p w14:paraId="0F799F38" w14:textId="42BAFD88" w:rsidR="00C70089" w:rsidRPr="00CC2F87" w:rsidRDefault="00C70089" w:rsidP="00C70089">
      <w:r w:rsidRPr="00CC2F87">
        <w:t>It has been shown that active transport modes provide strong health benefits to their users</w:t>
      </w:r>
      <w:r w:rsidR="007614A2" w:rsidRPr="00CC2F87">
        <w:t xml:space="preserve"> </w:t>
      </w:r>
      <w:r w:rsidR="007614A2" w:rsidRPr="00CC2F87">
        <w:fldChar w:fldCharType="begin"/>
      </w:r>
      <w:r w:rsidR="00410501" w:rsidRPr="00CC2F87">
        <w:instrText xml:space="preserve"> ADDIN ZOTERO_ITEM CSL_CITATION {"citationID":"B2ph5mbW","properties":{"formattedCitation":"(Pucher &amp; Buehler, 2010)","plainCitation":"(Pucher &amp; Buehler, 2010)","noteIndex":0},"citationItems":[{"id":485,"uris":["http://zotero.org/users/5467145/items/DYEATHCJ"],"uri":["http://zotero.org/users/5467145/items/DYEATHCJ"],"itemData":{"id":485,"type":"article-journal","title":"Walking and cycling for healthy cities","container-title":"Built Environment","page":"391–414","volume":"36","issue":"4","source":"Google Scholar","author":[{"family":"Pucher","given":"John"},{"family":"Buehler","given":"Ralph"}],"issued":{"date-parts":[["2010"]]}}}],"schema":"https://github.com/citation-style-language/schema/raw/master/csl-citation.json"} </w:instrText>
      </w:r>
      <w:r w:rsidR="007614A2" w:rsidRPr="00CC2F87">
        <w:fldChar w:fldCharType="separate"/>
      </w:r>
      <w:r w:rsidR="006A505B" w:rsidRPr="00CC2F87">
        <w:t>(Pucher &amp; Buehler, 2010)</w:t>
      </w:r>
      <w:r w:rsidR="007614A2" w:rsidRPr="00CC2F87">
        <w:fldChar w:fldCharType="end"/>
      </w:r>
      <w:r w:rsidRPr="00CC2F87">
        <w:t xml:space="preserve"> and also to others since they can help to reduce congestion. Hence, cities often have a strong willingness to promote and facilitate active transport modes for urban mobility. In encouraging people to e.g. walking, it is essential for the cities to provide sufficient infrastructure and comfortable environments to make walking secure and easy. </w:t>
      </w:r>
    </w:p>
    <w:p w14:paraId="47DDF21F" w14:textId="69517413" w:rsidR="00C70089" w:rsidRPr="00CC2F87" w:rsidRDefault="00C70089" w:rsidP="00C70089">
      <w:r w:rsidRPr="00CC2F87">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the walking network define its applicability and desirability (walkability), but also multiple more or less subjective factors need to be considered</w:t>
      </w:r>
      <w:r w:rsidR="007B49C8" w:rsidRPr="00CC2F87">
        <w:t xml:space="preserve"> </w:t>
      </w:r>
      <w:r w:rsidR="007B49C8" w:rsidRPr="00CC2F87">
        <w:fldChar w:fldCharType="begin"/>
      </w:r>
      <w:r w:rsidR="002A0103" w:rsidRPr="00CC2F87">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title":"Walkability: A Review of Existing Pedestrian Indices.","container-title":"Journal of the Urban &amp; Regional Information Systems Association","volume":"23","issue":"2","source":"Google Scholar","title-short":"Walkability","author":[{"family":"Maghelal","given":"Praveen K."},{"family":"Capp","given":"Cara Jean"}],"issued":{"date-parts":[["2011"]]}}}],"schema":"https://github.com/citation-style-language/schema/raw/master/csl-citation.json"} </w:instrText>
      </w:r>
      <w:r w:rsidR="007B49C8" w:rsidRPr="00CC2F87">
        <w:fldChar w:fldCharType="separate"/>
      </w:r>
      <w:r w:rsidR="006A505B" w:rsidRPr="00CC2F87">
        <w:t>(Maghelal &amp; Capp, 2011)</w:t>
      </w:r>
      <w:r w:rsidR="007B49C8" w:rsidRPr="00CC2F87">
        <w:fldChar w:fldCharType="end"/>
      </w:r>
      <w:r w:rsidRPr="00CC2F87">
        <w:t xml:space="preserve">. These include variables such as safety, building design, openness of spaces, proximity to opportunities, air quality and green spaces. </w:t>
      </w:r>
    </w:p>
    <w:p w14:paraId="289E73BE" w14:textId="3B50A175" w:rsidR="00C70089" w:rsidRPr="00CC2F87" w:rsidRDefault="00C70089" w:rsidP="00C70089">
      <w:r w:rsidRPr="00CC2F87">
        <w:t>Many of the factors limiting walkability and other active transport modes are often caused by (or at least related to) other, “non-human”, users of the urban space. Evidently, one of the most significant of these is vehicular traffic and the infrastructures supporting it. Vehicular traffic affects walkability and bikeability by introducing large and typically unpleasant structures to urban spaces. From the active transport point of view, these structures act as barriers fragmenting the active transportation networks and thus reduce the opportunities for walking and cycling.</w:t>
      </w:r>
      <w:r w:rsidR="00AB7907" w:rsidRPr="00CC2F87">
        <w:t xml:space="preserve"> </w:t>
      </w:r>
    </w:p>
    <w:p w14:paraId="61CB09C0" w14:textId="31A0989D" w:rsidR="00C70089" w:rsidRPr="00CC2F87" w:rsidRDefault="00C70089" w:rsidP="00C70089">
      <w:r w:rsidRPr="00CC2F87">
        <w:t xml:space="preserve">Furthermore, vehicular traffic consumes the opportunities for active transport with at least two “invisible” ways. Firstly, since most of the traffic is powered by gasoline engines, it has a strong negative impact on air quality due to the exhaust gases. According to numerous studies, these urban air pollutions can cause or worsen many lung diseases such as asthma or even cancer. Secondly, both the engines and the wheels of the vehicles cause noise. Amount of noise is related to the flow and speed of the traffic and to the type of the road surface. Increased but also varying traffic noise levels are typical to highways and other major roads. According to several studies, there seem to be some </w:t>
      </w:r>
      <w:r w:rsidRPr="00CC2F87">
        <w:lastRenderedPageBreak/>
        <w:t xml:space="preserve">kind of relationship between pedestrians’ exposure to traffic noise and health, namely stress levels and problems related to blood circulation </w:t>
      </w:r>
      <w:r w:rsidR="00410F75" w:rsidRPr="00CC2F87">
        <w:fldChar w:fldCharType="begin"/>
      </w:r>
      <w:r w:rsidR="00261D5F" w:rsidRPr="00CC2F87">
        <w:instrText xml:space="preserve"> ADDIN ZOTERO_ITEM CSL_CITATION {"citationID":"SFrx5tTZ","properties":{"formattedCitation":"(Babisch, Beule, Schust, Kersten, &amp; Ising, 2005; Ising, Dienel, G\\uc0\\u252{}nther, &amp; Markert, 1980)","plainCitation":"(Babisch, Beule, Schust, Kersten, &amp; Ising, 2005; Ising, Dienel, Günther, &amp; Markert, 1980)","noteIndex":0},"citationItems":[{"id":493,"uris":["http://zotero.org/users/5467145/items/LEF3YDBK"],"uri":["http://zotero.org/users/5467145/items/LEF3YDBK"],"itemData":{"id":493,"type":"article-journal","title":"Traffic noise and risk of myocardial infarction","container-title":"Epidemiology","page":"33–40","source":"Google Scholar","author":[{"family":"Babisch","given":"Wolfgang"},{"family":"Beule","given":"Bernd"},{"family":"Schust","given":"Marianne"},{"family":"Kersten","given":"Norbert"},{"family":"Ising","given":"Hartmut"}],"issued":{"date-parts":[["2005"]]}}},{"id":492,"uris":["http://zotero.org/users/5467145/items/EN6D2PVE"],"uri":["http://zotero.org/users/5467145/items/EN6D2PVE"],"itemData":{"id":492,"type":"article-journal","title":"Health effects of traffic noise","container-title":"International Archives of Occupational and Environmental Health","page":"179–190","volume":"47","issue":"2","source":"Google Scholar","author":[{"family":"Ising","given":"H."},{"family":"Dienel","given":"D."},{"family":"Günther","given":"T."},{"family":"Markert","given":"B."}],"issued":{"date-parts":[["1980"]]}}}],"schema":"https://github.com/citation-style-language/schema/raw/master/csl-citation.json"} </w:instrText>
      </w:r>
      <w:r w:rsidR="00410F75" w:rsidRPr="00CC2F87">
        <w:fldChar w:fldCharType="separate"/>
      </w:r>
      <w:r w:rsidR="006A505B" w:rsidRPr="00CC2F87">
        <w:t>(Babisch, Beule, Schust, Kersten, &amp; Ising, 2005; Ising, Dienel, Günther, &amp; Markert, 1980)</w:t>
      </w:r>
      <w:r w:rsidR="00410F75" w:rsidRPr="00CC2F87">
        <w:fldChar w:fldCharType="end"/>
      </w:r>
      <w:r w:rsidR="00410F75" w:rsidRPr="00CC2F87">
        <w:t>.</w:t>
      </w:r>
      <w:r w:rsidR="00B5372B" w:rsidRPr="00CC2F87">
        <w:t xml:space="preserve"> </w:t>
      </w:r>
    </w:p>
    <w:p w14:paraId="480A3F3D" w14:textId="54FD908A" w:rsidR="008F0DD0" w:rsidRPr="00CC2F87" w:rsidRDefault="008F0DD0" w:rsidP="00C70089">
      <w:r w:rsidRPr="00CC2F87">
        <w:t xml:space="preserve">In this study, the broad and comprehensive definition of walkability </w:t>
      </w:r>
      <w:r w:rsidR="00E314FA" w:rsidRPr="00CC2F87">
        <w:t>is</w:t>
      </w:r>
      <w:r w:rsidRPr="00CC2F87">
        <w:t xml:space="preserve"> not trying to be addressed per se. Instead, from the perspective of walkability research, this study can be seen as an attempt to capture a narrow but important component of walkability; exposures to traffic noises have the potential to offer relevant spatial information of routes and areas of low walkability. </w:t>
      </w:r>
    </w:p>
    <w:p w14:paraId="1BC48106" w14:textId="215F639C" w:rsidR="007D54A1" w:rsidRPr="00CC2F87" w:rsidRDefault="007D54A1" w:rsidP="00C70089">
      <w:r w:rsidRPr="00CC2F87">
        <w:t xml:space="preserve">It is anticipated, yet not explicitly verified in the study, that traffic noise levels have a strong spatial correlation with also other negative impacts of traffic such as air pollution and presence of large unwalkable (and unpleasant) infrastructures. With respect to this assumption, the methods developed in the study are suitable for identifying areas where improvements to walking conditions are most needed. </w:t>
      </w:r>
    </w:p>
    <w:p w14:paraId="579731E7" w14:textId="7E502DC1" w:rsidR="00C70089" w:rsidRPr="00CC2F87" w:rsidRDefault="00C70089" w:rsidP="00C70089">
      <w:r w:rsidRPr="00CC2F87">
        <w:t>Given this context, the main objectives of the study</w:t>
      </w:r>
      <w:r w:rsidR="0072216F" w:rsidRPr="00CC2F87">
        <w:t xml:space="preserve"> </w:t>
      </w:r>
      <w:r w:rsidR="007C403C" w:rsidRPr="00CC2F87">
        <w:t>were</w:t>
      </w:r>
      <w:r w:rsidRPr="00CC2F87">
        <w:t xml:space="preserve"> defined as follows:</w:t>
      </w:r>
    </w:p>
    <w:p w14:paraId="2373602E" w14:textId="55E3A533" w:rsidR="00E5404E" w:rsidRPr="00CC2F87" w:rsidRDefault="00BD7C7E" w:rsidP="002F44AF">
      <w:pPr>
        <w:pStyle w:val="ListParagraph"/>
        <w:numPr>
          <w:ilvl w:val="0"/>
          <w:numId w:val="2"/>
        </w:numPr>
      </w:pPr>
      <w:r w:rsidRPr="00CC2F87">
        <w:t>Discover</w:t>
      </w:r>
      <w:r w:rsidR="003A2E09">
        <w:t xml:space="preserve"> </w:t>
      </w:r>
      <w:r w:rsidR="00C70089" w:rsidRPr="00CC2F87">
        <w:t>spatial patterns</w:t>
      </w:r>
      <w:r w:rsidR="00E02852">
        <w:t xml:space="preserve"> and possible inequalities</w:t>
      </w:r>
      <w:r w:rsidR="00C70089" w:rsidRPr="00CC2F87">
        <w:t xml:space="preserve"> in pedestrians’ exposure</w:t>
      </w:r>
      <w:r w:rsidR="003A2E09">
        <w:t xml:space="preserve"> </w:t>
      </w:r>
      <w:r w:rsidR="00C70089" w:rsidRPr="00CC2F87">
        <w:t>to traffic</w:t>
      </w:r>
      <w:r w:rsidR="009E2E22" w:rsidRPr="00CC2F87">
        <w:t xml:space="preserve"> noise</w:t>
      </w:r>
      <w:r w:rsidR="004C4473" w:rsidRPr="00CC2F87">
        <w:t>.</w:t>
      </w:r>
    </w:p>
    <w:p w14:paraId="06FA2521" w14:textId="1753E995" w:rsidR="00B41D4A" w:rsidRDefault="009E2E22" w:rsidP="002F44AF">
      <w:pPr>
        <w:pStyle w:val="ListParagraph"/>
        <w:numPr>
          <w:ilvl w:val="0"/>
          <w:numId w:val="2"/>
        </w:numPr>
      </w:pPr>
      <w:r w:rsidRPr="00CC2F87">
        <w:t xml:space="preserve">Develop </w:t>
      </w:r>
      <w:r w:rsidR="00B41D4A" w:rsidRPr="00CC2F87">
        <w:t>a</w:t>
      </w:r>
      <w:r w:rsidR="003A2E09">
        <w:t xml:space="preserve"> </w:t>
      </w:r>
      <w:r w:rsidR="00B41D4A" w:rsidRPr="00CC2F87">
        <w:t xml:space="preserve">routing </w:t>
      </w:r>
      <w:r w:rsidR="00A84AE0" w:rsidRPr="00CC2F87">
        <w:t>application</w:t>
      </w:r>
      <w:r w:rsidR="00B41D4A" w:rsidRPr="00CC2F87">
        <w:t xml:space="preserve"> that </w:t>
      </w:r>
      <w:r w:rsidR="003A2E09">
        <w:t xml:space="preserve">can optimize quiet paths </w:t>
      </w:r>
      <w:r w:rsidR="00B41D4A" w:rsidRPr="00CC2F87">
        <w:t>by minimizing exposure to traffic noise pollution.</w:t>
      </w:r>
    </w:p>
    <w:p w14:paraId="0934CA34" w14:textId="1C319A9E" w:rsidR="003A2E09" w:rsidRPr="00CC2F87" w:rsidRDefault="003A2E09" w:rsidP="002F44AF">
      <w:pPr>
        <w:pStyle w:val="ListParagraph"/>
        <w:numPr>
          <w:ilvl w:val="0"/>
          <w:numId w:val="2"/>
        </w:numPr>
      </w:pPr>
      <w:r>
        <w:t>Quantify pedestrians’ opportunities to reduce exposure to traffic noise by choosing quiet paths.</w:t>
      </w:r>
    </w:p>
    <w:p w14:paraId="350BE9F4" w14:textId="6E18C3BB" w:rsidR="00486DE6" w:rsidRPr="00CC2F87" w:rsidRDefault="005F111E" w:rsidP="002F44AF">
      <w:pPr>
        <w:pStyle w:val="ListParagraph"/>
        <w:numPr>
          <w:ilvl w:val="0"/>
          <w:numId w:val="2"/>
        </w:numPr>
      </w:pPr>
      <w:r w:rsidRPr="00CC2F87">
        <w:t>P</w:t>
      </w:r>
      <w:r w:rsidR="00B3318C" w:rsidRPr="00CC2F87">
        <w:t>ublish</w:t>
      </w:r>
      <w:r w:rsidR="009E2E22" w:rsidRPr="00CC2F87">
        <w:t xml:space="preserve"> </w:t>
      </w:r>
      <w:r w:rsidR="00C70089" w:rsidRPr="00CC2F87">
        <w:t xml:space="preserve">the quiet path routing </w:t>
      </w:r>
      <w:r w:rsidR="00DA5449" w:rsidRPr="00CC2F87">
        <w:t>application</w:t>
      </w:r>
      <w:r w:rsidR="00C70089" w:rsidRPr="00CC2F87">
        <w:t xml:space="preserve"> as</w:t>
      </w:r>
      <w:r w:rsidR="0094615A" w:rsidRPr="00CC2F87">
        <w:t xml:space="preserve"> </w:t>
      </w:r>
      <w:r w:rsidR="003A2E09">
        <w:t>a</w:t>
      </w:r>
      <w:r w:rsidR="00C70089" w:rsidRPr="00CC2F87">
        <w:t xml:space="preserve"> </w:t>
      </w:r>
      <w:r w:rsidR="0008479A">
        <w:t xml:space="preserve">mobile friendly web </w:t>
      </w:r>
      <w:r w:rsidR="00C70089" w:rsidRPr="00CC2F87">
        <w:t>app</w:t>
      </w:r>
      <w:r w:rsidR="00B41D4A" w:rsidRPr="00CC2F87">
        <w:t>lication</w:t>
      </w:r>
      <w:r w:rsidR="00C70089" w:rsidRPr="00CC2F87">
        <w:t>.</w:t>
      </w:r>
    </w:p>
    <w:p w14:paraId="1824F142" w14:textId="6C46E244" w:rsidR="00BC2DD7" w:rsidRPr="00CC2F87" w:rsidRDefault="00615B36" w:rsidP="00C70089">
      <w:r w:rsidRPr="00CC2F87">
        <w:t>In other words</w:t>
      </w:r>
      <w:r w:rsidR="00AF468B" w:rsidRPr="00CC2F87">
        <w:t>,</w:t>
      </w:r>
      <w:r w:rsidR="00486DE6" w:rsidRPr="00CC2F87">
        <w:t xml:space="preserve"> </w:t>
      </w:r>
      <w:r w:rsidR="009271A6" w:rsidRPr="00CC2F87">
        <w:t>the</w:t>
      </w:r>
      <w:r w:rsidR="00202602" w:rsidRPr="00CC2F87">
        <w:t xml:space="preserve"> study aims</w:t>
      </w:r>
      <w:r w:rsidR="00486DE6" w:rsidRPr="00CC2F87">
        <w:t xml:space="preserve"> to facilitate both 1) city planners to discover </w:t>
      </w:r>
      <w:r w:rsidR="00DB4F02" w:rsidRPr="00CC2F87">
        <w:t xml:space="preserve">areas of problematic </w:t>
      </w:r>
      <w:r w:rsidR="00486DE6" w:rsidRPr="00CC2F87">
        <w:t xml:space="preserve">walking conditions </w:t>
      </w:r>
      <w:r w:rsidR="00DB4F02" w:rsidRPr="00CC2F87">
        <w:t xml:space="preserve">(with respect to traffic noise) and </w:t>
      </w:r>
      <w:r w:rsidR="00486DE6" w:rsidRPr="00CC2F87">
        <w:t>2) citizens to choose healthier (quieter) walking routes for their daily mobility (via the “quiet route planner” web application).</w:t>
      </w:r>
      <w:r w:rsidR="00AF468B" w:rsidRPr="00CC2F87">
        <w:t xml:space="preserve"> </w:t>
      </w:r>
      <w:r w:rsidR="00647B98" w:rsidRPr="00CC2F87">
        <w:t xml:space="preserve">Latter can be seen as a short-term </w:t>
      </w:r>
      <w:r w:rsidR="00AC7737" w:rsidRPr="00CC2F87">
        <w:t xml:space="preserve">and the first as long-term </w:t>
      </w:r>
      <w:r w:rsidR="00647B98" w:rsidRPr="00CC2F87">
        <w:t xml:space="preserve">solution to the problem of minimizing </w:t>
      </w:r>
      <w:r w:rsidR="00861865" w:rsidRPr="00CC2F87">
        <w:t xml:space="preserve">pedestrians’ </w:t>
      </w:r>
      <w:r w:rsidR="00647B98" w:rsidRPr="00CC2F87">
        <w:t xml:space="preserve">exposure to traffic </w:t>
      </w:r>
      <w:r w:rsidR="00AC7737" w:rsidRPr="00CC2F87">
        <w:t xml:space="preserve">noise. </w:t>
      </w:r>
      <w:r w:rsidR="00BC2DD7" w:rsidRPr="00CC2F87">
        <w:br w:type="page"/>
      </w:r>
    </w:p>
    <w:p w14:paraId="3FAA193A" w14:textId="23FA7142" w:rsidR="00DF5975" w:rsidRPr="00CC2F87" w:rsidRDefault="00DF5975" w:rsidP="00B31DAC">
      <w:pPr>
        <w:pStyle w:val="Heading1"/>
      </w:pPr>
      <w:bookmarkStart w:id="1" w:name="_Toc19439255"/>
      <w:r w:rsidRPr="00CC2F87">
        <w:lastRenderedPageBreak/>
        <w:t>Background</w:t>
      </w:r>
      <w:bookmarkEnd w:id="1"/>
    </w:p>
    <w:p w14:paraId="6EBB17F7" w14:textId="36D5C5CE" w:rsidR="00DF5975" w:rsidRPr="00CC2F87" w:rsidRDefault="008B5E54" w:rsidP="00B31DAC">
      <w:pPr>
        <w:pStyle w:val="Heading2"/>
      </w:pPr>
      <w:bookmarkStart w:id="2" w:name="_Toc19439256"/>
      <w:r w:rsidRPr="00CC2F87">
        <w:t>Noise</w:t>
      </w:r>
      <w:bookmarkEnd w:id="2"/>
    </w:p>
    <w:p w14:paraId="78A8F37B" w14:textId="05656FD3" w:rsidR="00946B79" w:rsidRPr="00CC2F87" w:rsidRDefault="003D0BAC" w:rsidP="003D0BAC">
      <w:r w:rsidRPr="00CC2F87">
        <w:t xml:space="preserve">Noise, in general, </w:t>
      </w:r>
      <w:r w:rsidR="00A261D4" w:rsidRPr="00CC2F87">
        <w:t>can be</w:t>
      </w:r>
      <w:r w:rsidRPr="00CC2F87">
        <w:t xml:space="preserve"> defined </w:t>
      </w:r>
      <w:r w:rsidR="00187351" w:rsidRPr="00CC2F87">
        <w:t xml:space="preserve">simply </w:t>
      </w:r>
      <w:r w:rsidRPr="00CC2F87">
        <w:t xml:space="preserve">as </w:t>
      </w:r>
      <w:r w:rsidR="000253AC" w:rsidRPr="00CC2F87">
        <w:t>undesirable</w:t>
      </w:r>
      <w:r w:rsidRPr="00CC2F87">
        <w:t xml:space="preserve"> soun</w:t>
      </w:r>
      <w:r w:rsidR="00A261D4" w:rsidRPr="00CC2F87">
        <w:t>d</w:t>
      </w:r>
      <w:r w:rsidR="00683C1E" w:rsidRPr="00CC2F87">
        <w:t xml:space="preserve">. </w:t>
      </w:r>
      <w:r w:rsidR="00F363B6" w:rsidRPr="00CC2F87">
        <w:t>Other d</w:t>
      </w:r>
      <w:r w:rsidR="001830FC" w:rsidRPr="00CC2F87">
        <w:t>efining words</w:t>
      </w:r>
      <w:r w:rsidR="00A261D4" w:rsidRPr="00CC2F87">
        <w:t xml:space="preserve"> unwanted, loud, unpleasant, disruptive and unintended </w:t>
      </w:r>
      <w:r w:rsidR="00683C1E" w:rsidRPr="00CC2F87">
        <w:t xml:space="preserve">aim to </w:t>
      </w:r>
      <w:r w:rsidR="001830FC" w:rsidRPr="00CC2F87">
        <w:t>address</w:t>
      </w:r>
      <w:r w:rsidR="00683C1E" w:rsidRPr="00CC2F87">
        <w:t xml:space="preserve"> the subjective nature of noise.</w:t>
      </w:r>
      <w:r w:rsidR="004C0C3D" w:rsidRPr="00CC2F87">
        <w:t xml:space="preserve"> </w:t>
      </w:r>
      <w:r w:rsidR="00D850B8" w:rsidRPr="00CC2F87">
        <w:t xml:space="preserve">The lack of explicit definition of noise derives from noise being indistinguishable from sound </w:t>
      </w:r>
      <w:r w:rsidR="0059265C" w:rsidRPr="00CC2F87">
        <w:t>in physics</w:t>
      </w:r>
      <w:r w:rsidR="000D31B9" w:rsidRPr="00CC2F87">
        <w:t>;</w:t>
      </w:r>
      <w:r w:rsidR="00D850B8" w:rsidRPr="00CC2F87">
        <w:t xml:space="preserve"> both are </w:t>
      </w:r>
      <w:r w:rsidR="00EA6350" w:rsidRPr="00CC2F87">
        <w:t xml:space="preserve">fundamentally </w:t>
      </w:r>
      <w:r w:rsidR="00D850B8" w:rsidRPr="00CC2F87">
        <w:t xml:space="preserve">just vibrations through air (or other </w:t>
      </w:r>
      <w:r w:rsidR="00EB7A45" w:rsidRPr="00CC2F87">
        <w:t xml:space="preserve">transmission </w:t>
      </w:r>
      <w:r w:rsidR="00D850B8" w:rsidRPr="00CC2F87">
        <w:t>medium).</w:t>
      </w:r>
      <w:r w:rsidR="00860689" w:rsidRPr="00CC2F87">
        <w:t xml:space="preserve"> </w:t>
      </w:r>
      <w:r w:rsidR="00ED0D90" w:rsidRPr="00CC2F87">
        <w:t xml:space="preserve">Yet, the concept of noise is </w:t>
      </w:r>
      <w:r w:rsidR="000253AC" w:rsidRPr="00CC2F87">
        <w:t>crucial</w:t>
      </w:r>
      <w:r w:rsidR="00175044" w:rsidRPr="00CC2F87">
        <w:t xml:space="preserve"> in the research of negative health effects of high and unpleasant sound</w:t>
      </w:r>
      <w:r w:rsidR="00E873B9" w:rsidRPr="00CC2F87">
        <w:t>s</w:t>
      </w:r>
      <w:r w:rsidR="00175044" w:rsidRPr="00CC2F87">
        <w:t xml:space="preserve">. </w:t>
      </w:r>
      <w:r w:rsidR="0007382E" w:rsidRPr="00CC2F87">
        <w:t xml:space="preserve">If </w:t>
      </w:r>
      <w:r w:rsidR="007D45C8" w:rsidRPr="00CC2F87">
        <w:t xml:space="preserve"> </w:t>
      </w:r>
      <w:r w:rsidR="00BB53F4" w:rsidRPr="00CC2F87">
        <w:t xml:space="preserve">a </w:t>
      </w:r>
      <w:r w:rsidR="007D45C8" w:rsidRPr="00CC2F87">
        <w:t xml:space="preserve">sound is described as noise, it implies that its assumed </w:t>
      </w:r>
      <w:r w:rsidR="005C2C14" w:rsidRPr="00CC2F87">
        <w:t xml:space="preserve">perception </w:t>
      </w:r>
      <w:r w:rsidR="00807362" w:rsidRPr="00CC2F87">
        <w:t xml:space="preserve">or health effect </w:t>
      </w:r>
      <w:r w:rsidR="007D45C8" w:rsidRPr="00CC2F87">
        <w:t xml:space="preserve">is negative as opposed to neutral or positive. </w:t>
      </w:r>
    </w:p>
    <w:p w14:paraId="7E2A2B75" w14:textId="550E5133" w:rsidR="003D0BAC" w:rsidRPr="00CC2F87" w:rsidRDefault="00BB53F4" w:rsidP="003D0BAC">
      <w:r w:rsidRPr="00CC2F87">
        <w:t>While there are major differences in how different people experience sound and which of</w:t>
      </w:r>
      <w:r w:rsidR="00EB32B8" w:rsidRPr="00CC2F87">
        <w:t xml:space="preserve"> all</w:t>
      </w:r>
      <w:r w:rsidRPr="00CC2F87">
        <w:t xml:space="preserve"> sounds are </w:t>
      </w:r>
      <w:r w:rsidR="00E81EE9" w:rsidRPr="00CC2F87">
        <w:t>regarded as</w:t>
      </w:r>
      <w:r w:rsidRPr="00CC2F87">
        <w:t xml:space="preserve"> noise, some loud sounds are generally </w:t>
      </w:r>
      <w:r w:rsidR="00D55C4C" w:rsidRPr="00CC2F87">
        <w:t>regarded</w:t>
      </w:r>
      <w:r w:rsidRPr="00CC2F87">
        <w:t xml:space="preserve"> as noise. </w:t>
      </w:r>
      <w:r w:rsidR="00E2248D" w:rsidRPr="00CC2F87">
        <w:t>Moreover, a</w:t>
      </w:r>
      <w:r w:rsidR="00946B79" w:rsidRPr="00CC2F87">
        <w:t xml:space="preserve">ll sounds can be coarsely divided into three classes based on the general perception of them: </w:t>
      </w:r>
    </w:p>
    <w:p w14:paraId="22C4701F" w14:textId="240ABCA1" w:rsidR="00946B79" w:rsidRPr="00CC2F87" w:rsidRDefault="00946B79" w:rsidP="002F44AF">
      <w:pPr>
        <w:pStyle w:val="ListParagraph"/>
        <w:numPr>
          <w:ilvl w:val="0"/>
          <w:numId w:val="4"/>
        </w:numPr>
      </w:pPr>
      <w:r w:rsidRPr="00CC2F87">
        <w:t>Sounds which most people perceive</w:t>
      </w:r>
      <w:r w:rsidR="00E333CD" w:rsidRPr="00CC2F87">
        <w:t xml:space="preserve"> as </w:t>
      </w:r>
      <w:r w:rsidR="001243E5" w:rsidRPr="00CC2F87">
        <w:t xml:space="preserve">desirable, </w:t>
      </w:r>
      <w:r w:rsidRPr="00CC2F87">
        <w:t>pleasant</w:t>
      </w:r>
      <w:r w:rsidR="001243E5" w:rsidRPr="00CC2F87">
        <w:t xml:space="preserve"> or harmless</w:t>
      </w:r>
      <w:r w:rsidRPr="00CC2F87">
        <w:t xml:space="preserve"> (e.g. the sounds of flowing water</w:t>
      </w:r>
      <w:r w:rsidR="003F4F86" w:rsidRPr="00CC2F87">
        <w:t xml:space="preserve"> and </w:t>
      </w:r>
      <w:r w:rsidRPr="00CC2F87">
        <w:t>light wind)</w:t>
      </w:r>
    </w:p>
    <w:p w14:paraId="0C7EC542" w14:textId="5962A316" w:rsidR="00190F80" w:rsidRPr="00CC2F87" w:rsidRDefault="00946B79" w:rsidP="002F44AF">
      <w:pPr>
        <w:pStyle w:val="ListParagraph"/>
        <w:numPr>
          <w:ilvl w:val="0"/>
          <w:numId w:val="4"/>
        </w:numPr>
      </w:pPr>
      <w:r w:rsidRPr="00CC2F87">
        <w:t>Sounds which some people perceive as</w:t>
      </w:r>
      <w:r w:rsidR="00190F80" w:rsidRPr="00CC2F87">
        <w:t xml:space="preserve"> pleasant and some as</w:t>
      </w:r>
      <w:r w:rsidRPr="00CC2F87">
        <w:t xml:space="preserve"> </w:t>
      </w:r>
      <w:r w:rsidR="00190F80" w:rsidRPr="00CC2F87">
        <w:t>noise</w:t>
      </w:r>
      <w:r w:rsidRPr="00CC2F87">
        <w:t xml:space="preserve"> depending on the</w:t>
      </w:r>
      <w:r w:rsidR="0009624B" w:rsidRPr="00CC2F87">
        <w:t xml:space="preserve"> individual,</w:t>
      </w:r>
      <w:r w:rsidRPr="00CC2F87">
        <w:t xml:space="preserve"> sound level, other sounds and </w:t>
      </w:r>
      <w:r w:rsidR="003658A5" w:rsidRPr="00CC2F87">
        <w:t>circumstances</w:t>
      </w:r>
      <w:r w:rsidR="003F4F86" w:rsidRPr="00CC2F87">
        <w:t xml:space="preserve"> (e.g. the sounds of dishwasher, quiet background chat and calm bird singing)</w:t>
      </w:r>
      <w:r w:rsidRPr="00CC2F87">
        <w:t xml:space="preserve">. </w:t>
      </w:r>
    </w:p>
    <w:p w14:paraId="65E0603D" w14:textId="62527B51" w:rsidR="00946B79" w:rsidRPr="00CC2F87" w:rsidRDefault="00190F80" w:rsidP="002F44AF">
      <w:pPr>
        <w:pStyle w:val="ListParagraph"/>
        <w:numPr>
          <w:ilvl w:val="0"/>
          <w:numId w:val="4"/>
        </w:numPr>
      </w:pPr>
      <w:r w:rsidRPr="00CC2F87">
        <w:t xml:space="preserve">Sounds that </w:t>
      </w:r>
      <w:r w:rsidR="008663D3" w:rsidRPr="00CC2F87">
        <w:t xml:space="preserve">most people </w:t>
      </w:r>
      <w:r w:rsidR="00EB32B8" w:rsidRPr="00CC2F87">
        <w:t>regard</w:t>
      </w:r>
      <w:r w:rsidR="008663D3" w:rsidRPr="00CC2F87">
        <w:t xml:space="preserve"> as noise (e.g. the sounds of vehicular and aerial traffic, construction sits, babies crying and people yelling)</w:t>
      </w:r>
      <w:r w:rsidR="002C661D" w:rsidRPr="00CC2F87">
        <w:t>.</w:t>
      </w:r>
    </w:p>
    <w:p w14:paraId="0AED438B" w14:textId="4588C475" w:rsidR="00A36BAF" w:rsidRPr="00CC2F87" w:rsidRDefault="00A36BAF" w:rsidP="00A36BAF">
      <w:r w:rsidRPr="00CC2F87">
        <w:t>Previous research on health impacts of noise is usually focused on the sounds that most people perceive as nois</w:t>
      </w:r>
      <w:r w:rsidR="00EF1A9B" w:rsidRPr="00CC2F87">
        <w:t>e (3)</w:t>
      </w:r>
      <w:r w:rsidRPr="00CC2F87">
        <w:t>.</w:t>
      </w:r>
      <w:r w:rsidR="00801422" w:rsidRPr="00CC2F87">
        <w:t xml:space="preserve"> </w:t>
      </w:r>
    </w:p>
    <w:p w14:paraId="2AE5A10F" w14:textId="4752A6A3" w:rsidR="006F2E48" w:rsidRPr="00CC2F87" w:rsidRDefault="006F2E48" w:rsidP="002F44AF">
      <w:pPr>
        <w:pStyle w:val="ListParagraph"/>
        <w:numPr>
          <w:ilvl w:val="0"/>
          <w:numId w:val="10"/>
        </w:numPr>
      </w:pPr>
      <w:r w:rsidRPr="00CC2F87">
        <w:t xml:space="preserve">WHO: &gt; 55 dB noise is </w:t>
      </w:r>
      <w:r w:rsidR="006C300A" w:rsidRPr="00CC2F87">
        <w:t>harmful</w:t>
      </w:r>
    </w:p>
    <w:p w14:paraId="0CE4CC75" w14:textId="77777777" w:rsidR="0077247F" w:rsidRPr="00CC2F87" w:rsidRDefault="0077247F" w:rsidP="0077247F">
      <w:pPr>
        <w:pStyle w:val="Heading2"/>
      </w:pPr>
      <w:bookmarkStart w:id="3" w:name="_Toc19439257"/>
      <w:r w:rsidRPr="00CC2F87">
        <w:t>Traffic noise in legislation</w:t>
      </w:r>
      <w:bookmarkEnd w:id="3"/>
    </w:p>
    <w:p w14:paraId="41E889D6" w14:textId="304F1268" w:rsidR="00ED175F" w:rsidRPr="00CC2F87" w:rsidRDefault="00ED175F" w:rsidP="00ED175F">
      <w:pPr>
        <w:pStyle w:val="Heading2"/>
      </w:pPr>
      <w:bookmarkStart w:id="4" w:name="_Toc19439258"/>
      <w:r w:rsidRPr="00CC2F87">
        <w:t xml:space="preserve">Alternative measures of pedestrian accessibility - </w:t>
      </w:r>
      <w:r w:rsidR="00201A8D" w:rsidRPr="00CC2F87">
        <w:t>t</w:t>
      </w:r>
      <w:r w:rsidRPr="00CC2F87">
        <w:t>ravel time is not enough</w:t>
      </w:r>
      <w:bookmarkEnd w:id="4"/>
    </w:p>
    <w:p w14:paraId="40C9D884" w14:textId="49D797C0" w:rsidR="004B3FCE" w:rsidRPr="00CC2F87" w:rsidRDefault="00632EA1" w:rsidP="00632EA1">
      <w:r w:rsidRPr="00CC2F87">
        <w:t>In accessibility resear</w:t>
      </w:r>
      <w:r w:rsidR="00B06B8B">
        <w:t>ch</w:t>
      </w:r>
      <w:r w:rsidRPr="00CC2F87">
        <w:t xml:space="preserve">, travel time is often used as the main </w:t>
      </w:r>
      <w:r w:rsidR="00992ED0" w:rsidRPr="00CC2F87">
        <w:t>measure</w:t>
      </w:r>
      <w:r w:rsidRPr="00CC2F87">
        <w:t xml:space="preserve"> of accessibility</w:t>
      </w:r>
      <w:r w:rsidR="00992ED0" w:rsidRPr="00CC2F87">
        <w:t>;</w:t>
      </w:r>
      <w:r w:rsidRPr="00CC2F87">
        <w:t xml:space="preserve"> </w:t>
      </w:r>
      <w:r w:rsidR="003E5BCE" w:rsidRPr="00CC2F87">
        <w:t>h</w:t>
      </w:r>
      <w:r w:rsidRPr="00CC2F87">
        <w:t xml:space="preserve">ow many minutes it takes to get from origin to destination? The advantages of such approach are obvious: it is, by definition, simple and enables comparison of accessibility between different travel modes and </w:t>
      </w:r>
      <w:r w:rsidRPr="00CC2F87">
        <w:lastRenderedPageBreak/>
        <w:t>study areas.</w:t>
      </w:r>
      <w:r w:rsidR="00992ED0" w:rsidRPr="00CC2F87">
        <w:t xml:space="preserve"> </w:t>
      </w:r>
      <w:r w:rsidR="004B3FCE" w:rsidRPr="00CC2F87">
        <w:t>In previous research, it has been pointed out that travel time has strong impact</w:t>
      </w:r>
      <w:r w:rsidR="00DF652C" w:rsidRPr="00CC2F87">
        <w:t xml:space="preserve"> on route and travel mode choi</w:t>
      </w:r>
      <w:r w:rsidR="00F01AD0">
        <w:t>c</w:t>
      </w:r>
      <w:r w:rsidR="00DF652C" w:rsidRPr="00CC2F87">
        <w:t>es.</w:t>
      </w:r>
      <w:r w:rsidR="004B3FCE" w:rsidRPr="00CC2F87">
        <w:t xml:space="preserve"> </w:t>
      </w:r>
    </w:p>
    <w:p w14:paraId="0B8E3682" w14:textId="74057E53" w:rsidR="00632EA1" w:rsidRPr="00CC2F87" w:rsidRDefault="0042402E" w:rsidP="00632EA1">
      <w:r w:rsidRPr="00CC2F87">
        <w:t>However, several</w:t>
      </w:r>
      <w:r w:rsidR="00992ED0" w:rsidRPr="00CC2F87">
        <w:t xml:space="preserve"> weaknesses </w:t>
      </w:r>
      <w:r w:rsidRPr="00CC2F87">
        <w:t xml:space="preserve">in using only </w:t>
      </w:r>
      <w:r w:rsidR="00992ED0" w:rsidRPr="00CC2F87">
        <w:t xml:space="preserve">travel time as a measure </w:t>
      </w:r>
      <w:r w:rsidRPr="00CC2F87">
        <w:t>of accessibility</w:t>
      </w:r>
      <w:r w:rsidR="005918F7" w:rsidRPr="00CC2F87">
        <w:t xml:space="preserve"> have been identified</w:t>
      </w:r>
      <w:r w:rsidRPr="00CC2F87">
        <w:t>.</w:t>
      </w:r>
      <w:r w:rsidR="00C902B9" w:rsidRPr="00CC2F87">
        <w:t xml:space="preserve"> </w:t>
      </w:r>
    </w:p>
    <w:p w14:paraId="696B03F2" w14:textId="2E3BC0B2" w:rsidR="007E09D2" w:rsidRPr="00CC2F87" w:rsidRDefault="007E09D2" w:rsidP="007E09D2">
      <w:r w:rsidRPr="00CC2F87">
        <w:t xml:space="preserve">Pedestrian, as an individual who moves in space and time, is of all the road users most exposed to the environmental conditions </w:t>
      </w:r>
      <w:r w:rsidR="00BA4A83" w:rsidRPr="00CC2F87">
        <w:t xml:space="preserve">surrounding </w:t>
      </w:r>
      <w:r w:rsidRPr="00CC2F87">
        <w:t xml:space="preserve">the </w:t>
      </w:r>
      <w:r w:rsidR="00D9365F" w:rsidRPr="00CC2F87">
        <w:t>taken</w:t>
      </w:r>
      <w:r w:rsidR="00EB7434" w:rsidRPr="00CC2F87">
        <w:t xml:space="preserve"> path</w:t>
      </w:r>
      <w:r w:rsidRPr="00CC2F87">
        <w:t xml:space="preserve">. </w:t>
      </w:r>
      <w:r w:rsidR="004B6161" w:rsidRPr="00CC2F87">
        <w:t>The</w:t>
      </w:r>
      <w:r w:rsidR="00632EA1" w:rsidRPr="00CC2F87">
        <w:t xml:space="preserve"> perception of these</w:t>
      </w:r>
      <w:r w:rsidR="004B6161" w:rsidRPr="00CC2F87">
        <w:t xml:space="preserve"> conditions can be classified by the</w:t>
      </w:r>
      <w:r w:rsidR="00B73510" w:rsidRPr="00CC2F87">
        <w:t xml:space="preserve"> human</w:t>
      </w:r>
      <w:r w:rsidR="004B6161" w:rsidRPr="00CC2F87">
        <w:t xml:space="preserve"> senses to at least three major categories:</w:t>
      </w:r>
    </w:p>
    <w:p w14:paraId="0F60ADC3" w14:textId="3650B5E5" w:rsidR="00B73510" w:rsidRPr="00CC2F87" w:rsidRDefault="004B6161" w:rsidP="002F44AF">
      <w:pPr>
        <w:pStyle w:val="ListParagraph"/>
        <w:numPr>
          <w:ilvl w:val="0"/>
          <w:numId w:val="5"/>
        </w:numPr>
      </w:pPr>
      <w:r w:rsidRPr="00CC2F87">
        <w:t>Touch</w:t>
      </w:r>
      <w:r w:rsidR="0016643A" w:rsidRPr="00CC2F87">
        <w:t xml:space="preserve">: </w:t>
      </w:r>
      <w:r w:rsidR="00205AC8" w:rsidRPr="00CC2F87">
        <w:t>h</w:t>
      </w:r>
      <w:r w:rsidRPr="00CC2F87">
        <w:t xml:space="preserve">ow does the environment feel like? Is the air cold, humid, hot or dry? </w:t>
      </w:r>
    </w:p>
    <w:p w14:paraId="62C533A5" w14:textId="00CE595C" w:rsidR="004B6161" w:rsidRPr="00CC2F87" w:rsidRDefault="00B73510" w:rsidP="002F44AF">
      <w:pPr>
        <w:pStyle w:val="ListParagraph"/>
        <w:numPr>
          <w:ilvl w:val="0"/>
          <w:numId w:val="5"/>
        </w:numPr>
      </w:pPr>
      <w:r w:rsidRPr="00CC2F87">
        <w:t>Taste</w:t>
      </w:r>
      <w:r w:rsidR="000442BE" w:rsidRPr="00CC2F87">
        <w:t xml:space="preserve"> and </w:t>
      </w:r>
      <w:r w:rsidR="00C46895" w:rsidRPr="00CC2F87">
        <w:t>smell</w:t>
      </w:r>
      <w:r w:rsidR="0016643A" w:rsidRPr="00CC2F87">
        <w:t>:</w:t>
      </w:r>
      <w:r w:rsidRPr="00CC2F87">
        <w:t xml:space="preserve"> h</w:t>
      </w:r>
      <w:r w:rsidR="004B6161" w:rsidRPr="00CC2F87">
        <w:t xml:space="preserve">ow is the air to breathe; does it </w:t>
      </w:r>
      <w:r w:rsidR="00C46895" w:rsidRPr="00CC2F87">
        <w:t xml:space="preserve">smell </w:t>
      </w:r>
      <w:r w:rsidR="00560271" w:rsidRPr="00CC2F87">
        <w:t xml:space="preserve">clean? </w:t>
      </w:r>
    </w:p>
    <w:p w14:paraId="610F52D4" w14:textId="0B0C4E18" w:rsidR="00C46895" w:rsidRPr="00CC2F87" w:rsidRDefault="00C46895" w:rsidP="002F44AF">
      <w:pPr>
        <w:pStyle w:val="ListParagraph"/>
        <w:numPr>
          <w:ilvl w:val="0"/>
          <w:numId w:val="5"/>
        </w:numPr>
      </w:pPr>
      <w:r w:rsidRPr="00CC2F87">
        <w:t>Visual: how does the environment look like? How many sights are visible throughout the path? What is the ratio between natural and artific</w:t>
      </w:r>
      <w:r w:rsidR="004314E3">
        <w:t>i</w:t>
      </w:r>
      <w:r w:rsidRPr="00CC2F87">
        <w:t>al sights (e.g. green vs. built)?</w:t>
      </w:r>
    </w:p>
    <w:p w14:paraId="2491785F" w14:textId="69CDCAC0" w:rsidR="00640A83" w:rsidRPr="00CC2F87" w:rsidRDefault="000C1ECE" w:rsidP="002F44AF">
      <w:pPr>
        <w:pStyle w:val="ListParagraph"/>
        <w:numPr>
          <w:ilvl w:val="0"/>
          <w:numId w:val="5"/>
        </w:numPr>
      </w:pPr>
      <w:r w:rsidRPr="00CC2F87">
        <w:t>Hearing; how does the environment sound like? Are there more sounds or noises</w:t>
      </w:r>
      <w:r w:rsidR="0050217F" w:rsidRPr="00CC2F87">
        <w:t>, or is it mostly quiet</w:t>
      </w:r>
      <w:r w:rsidRPr="00CC2F87">
        <w:t xml:space="preserve">? </w:t>
      </w:r>
    </w:p>
    <w:p w14:paraId="3B6C9401" w14:textId="50CB6426" w:rsidR="00632EA1" w:rsidRPr="00CC2F87" w:rsidRDefault="00632EA1" w:rsidP="00632EA1">
      <w:r w:rsidRPr="00CC2F87">
        <w:t xml:space="preserve">When considering </w:t>
      </w:r>
      <w:r w:rsidR="007C6FAE" w:rsidRPr="00CC2F87">
        <w:t xml:space="preserve">pedestrian’s perceptions with respect to </w:t>
      </w:r>
      <w:r w:rsidR="0021699C" w:rsidRPr="00CC2F87">
        <w:t>these</w:t>
      </w:r>
      <w:r w:rsidR="007C6FAE" w:rsidRPr="00CC2F87">
        <w:t xml:space="preserve"> five senses, it becomes clear that </w:t>
      </w:r>
      <w:r w:rsidR="004A17EE" w:rsidRPr="00CC2F87">
        <w:t>only</w:t>
      </w:r>
      <w:r w:rsidR="007C6FAE" w:rsidRPr="00CC2F87">
        <w:t xml:space="preserve"> the travel time is rather </w:t>
      </w:r>
      <w:r w:rsidR="004B7716" w:rsidRPr="00CC2F87">
        <w:t>fuzzy</w:t>
      </w:r>
      <w:r w:rsidR="007C6FAE" w:rsidRPr="00CC2F87">
        <w:t xml:space="preserve"> measure of the perceived </w:t>
      </w:r>
      <w:r w:rsidR="00C4160B" w:rsidRPr="00CC2F87">
        <w:t>imp</w:t>
      </w:r>
      <w:r w:rsidR="00C4160B">
        <w:t>e</w:t>
      </w:r>
      <w:r w:rsidR="00C4160B" w:rsidRPr="00CC2F87">
        <w:t>dance</w:t>
      </w:r>
      <w:r w:rsidR="007C6FAE" w:rsidRPr="00CC2F87">
        <w:t xml:space="preserve"> of a given walk. </w:t>
      </w:r>
    </w:p>
    <w:p w14:paraId="56E99617" w14:textId="2AB5CF87" w:rsidR="00C44120" w:rsidRPr="00CC2F87" w:rsidRDefault="00DE21AA" w:rsidP="00C44120">
      <w:pPr>
        <w:pStyle w:val="Heading2"/>
      </w:pPr>
      <w:bookmarkStart w:id="5" w:name="_Toc19439259"/>
      <w:r w:rsidRPr="00CC2F87">
        <w:t>Approaches in a</w:t>
      </w:r>
      <w:r w:rsidR="00C44120" w:rsidRPr="00CC2F87">
        <w:t>ssessing exposure</w:t>
      </w:r>
      <w:r w:rsidR="00FB1F9D" w:rsidRPr="00CC2F87">
        <w:t xml:space="preserve"> to traffic noise</w:t>
      </w:r>
      <w:bookmarkEnd w:id="5"/>
    </w:p>
    <w:p w14:paraId="13F8043D" w14:textId="766B20D7" w:rsidR="00F17FE8" w:rsidRPr="00CC2F87" w:rsidRDefault="00F17FE8" w:rsidP="00F17FE8">
      <w:r w:rsidRPr="00CC2F87">
        <w:t xml:space="preserve">While air pollution is often be challenging to quantify, measure and model (and tends to be highly dynamic with respect to weather conditions), traffic noise can be measured and modelled in a more straightforward manner. Also, the latter has the potential to offer spatially accurate information of urban traffic flows and their side-effects. Vehicular traffic noise levels have been spatially modelled in many cities with fairly high spatial resolution. The modeling has been done using mathematical models that consider traffic count data, noise measurements and 3D data of materials and geometries of urban infrastructures (buildings, roads, walls etc.). </w:t>
      </w:r>
    </w:p>
    <w:p w14:paraId="0D461E1A" w14:textId="01AE3A1C" w:rsidR="00F17FE8" w:rsidRPr="00CC2F87" w:rsidRDefault="00F17FE8" w:rsidP="00F17FE8">
      <w:r w:rsidRPr="00CC2F87">
        <w:t xml:space="preserve">Since negative health impacts of vehicular traffic (to pedestrians) can compromise the potential health benefits of walking </w:t>
      </w:r>
      <w:r w:rsidRPr="00CC2F87">
        <w:fldChar w:fldCharType="begin"/>
      </w:r>
      <w:r w:rsidRPr="00CC2F87">
        <w:instrText xml:space="preserve"> ADDIN ZOTERO_ITEM CSL_CITATION {"citationID":"PHyTM2f8","properties":{"formattedCitation":"(Tainio et al., 2016)","plainCitation":"(Tainio et al., 2016)","noteIndex":0},"citationItems":[{"id":414,"uris":["http://zotero.org/users/5467145/items/LYWSVD7B"],"uri":["http://zotero.org/users/5467145/items/LYWSVD7B"],"itemData":{"id":414,"type":"article-journal","title":"Can air pollution negate the health benefits of cycling and walking?","container-title":"Preventive Medicine","page":"233-236","volume":"87","source":"ScienceDirect","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DOI":"10.1016/j.ypmed.2016.02.002","ISSN":"0091-7435","journalAbbreviation":"Preventive Medicine","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Pr="00CC2F87">
        <w:fldChar w:fldCharType="separate"/>
      </w:r>
      <w:r w:rsidRPr="00CC2F87">
        <w:t>(Tainio et al., 2016)</w:t>
      </w:r>
      <w:r w:rsidRPr="00CC2F87">
        <w:fldChar w:fldCharType="end"/>
      </w:r>
      <w:r w:rsidRPr="00CC2F87">
        <w:t xml:space="preserve">, means for assessing pedestrians’ exposure to the negative effects of traffic have been developed in the previous literature. Clearly, two distinguishable approaches exist for addressing mobile individuals’ exposures to traffic noise and air pollution: </w:t>
      </w:r>
    </w:p>
    <w:p w14:paraId="55FD928D" w14:textId="77777777" w:rsidR="00F17FE8" w:rsidRPr="00CC2F87" w:rsidRDefault="00F17FE8" w:rsidP="002F44AF">
      <w:pPr>
        <w:pStyle w:val="ListParagraph"/>
        <w:numPr>
          <w:ilvl w:val="0"/>
          <w:numId w:val="3"/>
        </w:numPr>
      </w:pPr>
      <w:r w:rsidRPr="00CC2F87">
        <w:t xml:space="preserve">Direct way: using measurement instruments attached to members of a study group and tracking them temporally and spatially </w:t>
      </w:r>
      <w:r w:rsidRPr="00CC2F87">
        <w:fldChar w:fldCharType="begin"/>
      </w:r>
      <w:r w:rsidRPr="00CC2F87">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title":"Cyclists' exposure to air pollution and road traffic noise in central city neighbourhoods of Montreal","container-title":"Journal of Transport Geography","page":"63–69","volume":"57","source":"Google Scholar","author":[{"family":"Apparicio","given":"Philippe"},{"family":"Carrier","given":"Mathieu"},{"family":"Gelb","given":"Jérémy"},{"family":"Séguin","given":"Anne-Marie"},{"family":"Kingham","given":"Simon"}],"issued":{"date-parts":[["2016"]]}}},{"id":410,"uris":["http://zotero.org/users/5467145/items/ALQSC263"],"uri":["http://zotero.org/users/5467145/items/ALQSC263"],"itemData":{"id":410,"type":"article-journal","title":"Inhaled particle counts on bicycle commute routes of low and high proximity to motorised traffic","container-title":"Atmospheric Environment","page":"197-203","volume":"61","source":"ScienceDirect","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DOI":"10.1016/j.atmosenv.2012.06.041","ISSN":"1352-2310","journalAbbreviation":"Atmospheric Environment","author":[{"family":"Cole-Hunter","given":"Tom"},{"family":"Morawska","given":"Lidia"},{"family":"Stewart","given":"Ian"},{"family":"Jayaratne","given":"Rohan"},{"family":"Solomon","given":"Colin"}],"issued":{"date-parts":[["2012",12,1]]}}}],"schema":"https://github.com/citation-style-language/schema/raw/master/csl-citation.json"} </w:instrText>
      </w:r>
      <w:r w:rsidRPr="00CC2F87">
        <w:fldChar w:fldCharType="separate"/>
      </w:r>
      <w:r w:rsidRPr="00CC2F87">
        <w:t>(e.g. Apparicio, Carrier, Gelb, Séguin, &amp; Kingham, 2016; Cole-Hunter, Morawska, Stewart, Jayaratne, &amp; Solomon, 2012)</w:t>
      </w:r>
      <w:r w:rsidRPr="00CC2F87">
        <w:fldChar w:fldCharType="end"/>
      </w:r>
      <w:r w:rsidRPr="00CC2F87">
        <w:t xml:space="preserve">. </w:t>
      </w:r>
    </w:p>
    <w:p w14:paraId="775B868F" w14:textId="7A85E077" w:rsidR="00F17FE8" w:rsidRPr="00CC2F87" w:rsidRDefault="00F17FE8" w:rsidP="002F44AF">
      <w:pPr>
        <w:pStyle w:val="ListParagraph"/>
        <w:numPr>
          <w:ilvl w:val="0"/>
          <w:numId w:val="3"/>
        </w:numPr>
      </w:pPr>
      <w:r w:rsidRPr="00CC2F87">
        <w:lastRenderedPageBreak/>
        <w:t xml:space="preserve">Indirect way: using spatial analysis combining modelled traffic noise or air pollution data and either tracked or modelled routes of people </w:t>
      </w:r>
      <w:r w:rsidRPr="00CC2F87">
        <w:fldChar w:fldCharType="begin"/>
      </w:r>
      <w:r w:rsidRPr="00CC2F87">
        <w:instrText xml:space="preserve"> ADDIN ZOTERO_ITEM CSL_CITATION {"citationID":"q6MfO1rZ","properties":{"formattedCitation":"\\uldash{(Sheng &amp; Tang, 2011; Whyatt et al., 2007)}","plainCitation":"(Sheng &amp; Tang, 2011; Whyatt et al., 2007)","dontUpdate":true,"noteIndex":0},"citationItems":[{"id":539,"uris":["http://zotero.org/users/5467145/items/PRSYD7JV"],"uri":["http://zotero.org/users/5467145/items/PRSYD7JV"],"itemData":{"id":539,"type":"article-journal","title":"Spatial Analysis of Urban Form and Pedestrian Exposure to Traffic Noise","container-title":"International Journal of Environmental Research and Public Health","page":"1977-1990","volume":"8","issue":"6","source":"www.mdpi.com","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DOI":"10.3390/ijerph8061977","language":"en","author":[{"family":"Sheng","given":"Ni"},{"family":"Tang","given":"U. Wa"}],"issued":{"date-parts":[["2011",6]]}}},{"id":404,"uris":["http://zotero.org/users/5467145/items/WA7TR3LR"],"uri":["http://zotero.org/users/5467145/items/WA7TR3LR"],"itemData":{"id":404,"type":"paper-conference","title":"Estimating personal exposure to air pollution on the journey to and from school using GPS, GIS and mobile phone technology","container-title":"11th International Conference on Harmonisation within Atmospheric Dispersion Modelling for Regulatory Purposes","page":"2–5","volume":"1","source":"Google Scholar","author":[{"family":"Whyatt","given":"J. Duncan"},{"family":"Pooley","given":"Colin"},{"family":"Coulton","given":"Paul"},{"family":"Moser","given":"Marion"},{"family":"Bamford","given":"Will"},{"family":"Davies","given":"Gemma"}],"issued":{"date-parts":[["2007"]]}}}],"schema":"https://github.com/citation-style-language/schema/raw/master/csl-citation.json"} </w:instrText>
      </w:r>
      <w:r w:rsidRPr="00CC2F87">
        <w:fldChar w:fldCharType="separate"/>
      </w:r>
      <w:r w:rsidRPr="00CC2F87">
        <w:t>(e.g. Sheng &amp; Tang, 2011; Whyatt et al., 2007)</w:t>
      </w:r>
      <w:r w:rsidRPr="00CC2F87">
        <w:fldChar w:fldCharType="end"/>
      </w:r>
      <w:r w:rsidRPr="00CC2F87">
        <w:t xml:space="preserve">. </w:t>
      </w:r>
    </w:p>
    <w:p w14:paraId="39737E76" w14:textId="5B0500A8" w:rsidR="00F17FE8" w:rsidRPr="00CC2F87" w:rsidRDefault="00F17FE8" w:rsidP="00A72773">
      <w:pPr>
        <w:pStyle w:val="Heading2"/>
      </w:pPr>
      <w:bookmarkStart w:id="6" w:name="_Toc19439260"/>
      <w:r w:rsidRPr="00CC2F87">
        <w:t>Route optimization in GIS</w:t>
      </w:r>
      <w:bookmarkEnd w:id="6"/>
    </w:p>
    <w:p w14:paraId="3132C241" w14:textId="77777777" w:rsidR="00F17FE8" w:rsidRPr="00CC2F87" w:rsidRDefault="00F17FE8" w:rsidP="00F17FE8">
      <w:pPr>
        <w:pStyle w:val="Heading3"/>
      </w:pPr>
      <w:bookmarkStart w:id="7" w:name="_Toc19439261"/>
      <w:r w:rsidRPr="00CC2F87">
        <w:t>Graph theory</w:t>
      </w:r>
      <w:bookmarkEnd w:id="7"/>
    </w:p>
    <w:p w14:paraId="18D7FDDD" w14:textId="2AE949A8" w:rsidR="00F17FE8" w:rsidRPr="00CC2F87" w:rsidRDefault="00F17FE8" w:rsidP="00F17FE8">
      <w:pPr>
        <w:pStyle w:val="Heading3"/>
      </w:pPr>
      <w:bookmarkStart w:id="8" w:name="_Toc19439262"/>
      <w:r w:rsidRPr="00CC2F87">
        <w:t>Least cost path</w:t>
      </w:r>
      <w:bookmarkEnd w:id="8"/>
    </w:p>
    <w:p w14:paraId="3530EEC4" w14:textId="170F1A5F" w:rsidR="00A72773" w:rsidRPr="00CC2F87" w:rsidRDefault="00A72773" w:rsidP="00F17FE8">
      <w:pPr>
        <w:pStyle w:val="Heading3"/>
      </w:pPr>
      <w:bookmarkStart w:id="9" w:name="_Toc19439263"/>
      <w:r w:rsidRPr="00CC2F87">
        <w:t>Optimizing</w:t>
      </w:r>
      <w:r w:rsidR="00173D74" w:rsidRPr="00CC2F87">
        <w:t xml:space="preserve"> short and</w:t>
      </w:r>
      <w:r w:rsidRPr="00CC2F87">
        <w:t xml:space="preserve"> green paths</w:t>
      </w:r>
      <w:bookmarkEnd w:id="9"/>
    </w:p>
    <w:p w14:paraId="64411816" w14:textId="418EE73E" w:rsidR="00F17FE8" w:rsidRPr="00CC2F87" w:rsidRDefault="00F17FE8" w:rsidP="00F17FE8">
      <w:r w:rsidRPr="00CC2F87">
        <w:t xml:space="preserve">In the previous literature, the concepts green, healthy, sustainable, safe and quiet paths have been introduced to address the problem of finding alternative walking routes. Taking environmental factors into account in solving route optimization problems clearly seem to have the potential to generate healthier or in other ways better walking routes </w:t>
      </w:r>
      <w:r w:rsidRPr="00CC2F87">
        <w:fldChar w:fldCharType="begin"/>
      </w:r>
      <w:r w:rsidR="002A0103" w:rsidRPr="00CC2F87">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title":"Modelling of urban green space walkability: Eco-friendly walk score calculator","container-title":"Computers, Environment and Urban Systems","collection-title":"Sustainable Urban Development","page":"408-420","volume":"35","issue":"5","source":"ScienceDirect","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DOI":"10.1016/j.compenvurbsys.2011.05.002","ISSN":"0198-9715","title-short":"Modelling of urban green space walkability","journalAbbreviation":"Computers, Environment and Urban Systems","author":[{"family":"Lwin","given":"Ko Ko"},{"family":"Murayama","given":"Yuji"}],"issued":{"date-parts":[["2011",9,1]]}}},{"id":390,"uris":["http://zotero.org/users/5467145/items/FEZRB4TI"],"uri":["http://zotero.org/users/5467145/items/FEZRB4TI"],"itemData":{"id":390,"type":"article-journal","title":"Smart eco-path finder for mobile GIS users","container-title":"URISA Journal","page":"5–14","volume":"25","issue":"2","source":"Google Scholar","author":[{"family":"Lwin","given":"Ko Ko"},{"family":"Murayama","given":"Yuji"}],"issued":{"date-parts":[["2013"]]}}},{"id":543,"uris":["http://zotero.org/users/5467145/items/46VNG6HL"],"uri":["http://zotero.org/users/5467145/items/46VNG6HL"],"itemData":{"id":543,"type":"paper-conference","title":"The shortest path to happiness: Recommending beautiful, quiet, and happy routes in the city","container-title":"Proceedings of the 25th ACM conference on Hypertext and social media","publisher":"ACM","page":"116–125","source":"Google Scholar","title-short":"The shortest path to happiness","author":[{"family":"Quercia","given":"Daniele"},{"family":"Schifanella","given":"Rossano"},{"family":"Aiello","given":"Luca Maria"}],"issued":{"date-parts":[["2014"]]}}},{"id":458,"uris":["http://zotero.org/users/5467145/items/4BP3PIZN"],"uri":["http://zotero.org/users/5467145/items/4BP3PIZN"],"itemData":{"id":458,"type":"article-journal","title":"Route planning for soft modes of transport: healthy routes","container-title":"WIT Transactions on The Built Environment","page":"677–688","volume":"116","source":"Google Scholar","title-short":"Route planning for soft modes of transport","author":[{"family":"Ribeiro","given":"Paulo"},{"family":"Mendes","given":"José FG"}],"issued":{"date-parts":[["2011"]]}}}],"schema":"https://github.com/citation-style-language/schema/raw/master/csl-citation.json"} </w:instrText>
      </w:r>
      <w:r w:rsidRPr="00CC2F87">
        <w:fldChar w:fldCharType="separate"/>
      </w:r>
      <w:r w:rsidRPr="00CC2F87">
        <w:t>(e.g. Lwin &amp; Murayama, 2011, 2013; Quercia, Schifanella, &amp; Aiello, 2014; Ribeiro &amp; Mendes, 2011)</w:t>
      </w:r>
      <w:r w:rsidRPr="00CC2F87">
        <w:fldChar w:fldCharType="end"/>
      </w:r>
      <w:r w:rsidRPr="00CC2F87">
        <w:t xml:space="preserve">. In the context of this study, the concept quiet path is used to refer to routes of less noise exposure. </w:t>
      </w:r>
    </w:p>
    <w:p w14:paraId="4A3E1248" w14:textId="3B5B1E8F" w:rsidR="009B0343" w:rsidRPr="00CC2F87" w:rsidRDefault="002F7D2D" w:rsidP="00F17FE8">
      <w:pPr>
        <w:pStyle w:val="Heading3"/>
      </w:pPr>
      <w:bookmarkStart w:id="10" w:name="_Toc19439264"/>
      <w:r w:rsidRPr="00CC2F87">
        <w:t xml:space="preserve">Environmental </w:t>
      </w:r>
      <w:r w:rsidR="00C34A9D" w:rsidRPr="00CC2F87">
        <w:t>impedance function</w:t>
      </w:r>
      <w:bookmarkEnd w:id="10"/>
    </w:p>
    <w:p w14:paraId="31B0361B" w14:textId="7FF5B470" w:rsidR="001E41FD" w:rsidRPr="00CC2F87" w:rsidRDefault="001E41FD" w:rsidP="001E41FD">
      <w:pPr>
        <w:pStyle w:val="Heading2"/>
      </w:pPr>
      <w:bookmarkStart w:id="11" w:name="_Toc19439265"/>
      <w:r w:rsidRPr="00CC2F87">
        <w:t>Web GIS</w:t>
      </w:r>
      <w:bookmarkEnd w:id="11"/>
    </w:p>
    <w:p w14:paraId="79A18BB6" w14:textId="179A1098" w:rsidR="001E41FD" w:rsidRPr="00CC2F87" w:rsidRDefault="00BE4979" w:rsidP="001E41FD">
      <w:pPr>
        <w:pStyle w:val="Heading3"/>
      </w:pPr>
      <w:bookmarkStart w:id="12" w:name="_Toc19439266"/>
      <w:r w:rsidRPr="00CC2F87">
        <w:t>Concepts</w:t>
      </w:r>
      <w:r w:rsidR="00851196" w:rsidRPr="00CC2F87">
        <w:t xml:space="preserve"> </w:t>
      </w:r>
      <w:r w:rsidR="001E41FD" w:rsidRPr="00CC2F87">
        <w:t>and recent developments</w:t>
      </w:r>
      <w:bookmarkEnd w:id="12"/>
    </w:p>
    <w:p w14:paraId="08344DBF" w14:textId="50094C3E" w:rsidR="001E41FD" w:rsidRPr="00CC2F87" w:rsidRDefault="001E41FD" w:rsidP="001E41FD">
      <w:pPr>
        <w:pStyle w:val="Heading3"/>
      </w:pPr>
      <w:bookmarkStart w:id="13" w:name="_Toc19439267"/>
      <w:r w:rsidRPr="00CC2F87">
        <w:t>Interactive web map applications</w:t>
      </w:r>
      <w:bookmarkEnd w:id="13"/>
    </w:p>
    <w:p w14:paraId="1CBF7A6A" w14:textId="29AC18BF" w:rsidR="00806663" w:rsidRPr="00CC2F87" w:rsidRDefault="00806663" w:rsidP="002F7D2D">
      <w:pPr>
        <w:pStyle w:val="Heading3"/>
      </w:pPr>
      <w:r w:rsidRPr="00CC2F87">
        <w:br w:type="page"/>
      </w:r>
    </w:p>
    <w:p w14:paraId="4CA47931" w14:textId="50B9C9A2" w:rsidR="00806215" w:rsidRPr="00CC2F87" w:rsidRDefault="00DF5975" w:rsidP="00B31DAC">
      <w:pPr>
        <w:pStyle w:val="Heading1"/>
      </w:pPr>
      <w:bookmarkStart w:id="14" w:name="_Toc19439268"/>
      <w:r w:rsidRPr="00CC2F87">
        <w:lastRenderedPageBreak/>
        <w:t xml:space="preserve">Material &amp; </w:t>
      </w:r>
      <w:r w:rsidR="00B42F90" w:rsidRPr="00CC2F87">
        <w:t>M</w:t>
      </w:r>
      <w:r w:rsidRPr="00CC2F87">
        <w:t>ethods</w:t>
      </w:r>
      <w:bookmarkEnd w:id="14"/>
    </w:p>
    <w:p w14:paraId="1FE77852" w14:textId="54E548E6" w:rsidR="00201374" w:rsidRPr="00CC2F87" w:rsidRDefault="00201374" w:rsidP="00201374">
      <w:pPr>
        <w:pStyle w:val="Heading2"/>
      </w:pPr>
      <w:bookmarkStart w:id="15" w:name="_Toc19439269"/>
      <w:r w:rsidRPr="00CC2F87">
        <w:t>Overview of the methods</w:t>
      </w:r>
      <w:bookmarkEnd w:id="15"/>
    </w:p>
    <w:p w14:paraId="2E844525" w14:textId="2C663B0E" w:rsidR="00D30372" w:rsidRPr="00CC2F87" w:rsidRDefault="009421F5" w:rsidP="009421F5">
      <w:r w:rsidRPr="00CC2F87">
        <w:t xml:space="preserve">Overview of the methods and their </w:t>
      </w:r>
      <w:r w:rsidR="00DF734D" w:rsidRPr="00CC2F87">
        <w:t xml:space="preserve">internal dependencies </w:t>
      </w:r>
      <w:r w:rsidRPr="00CC2F87">
        <w:t xml:space="preserve">is illustrated in </w:t>
      </w:r>
      <w:r w:rsidR="00D30372" w:rsidRPr="00CC2F87">
        <w:fldChar w:fldCharType="begin"/>
      </w:r>
      <w:r w:rsidR="00D30372" w:rsidRPr="00CC2F87">
        <w:instrText xml:space="preserve"> REF _Ref8899586 \h </w:instrText>
      </w:r>
      <w:r w:rsidR="00D30372" w:rsidRPr="00CC2F87">
        <w:fldChar w:fldCharType="separate"/>
      </w:r>
      <w:r w:rsidR="0003797C" w:rsidRPr="00CC2F87">
        <w:t xml:space="preserve">Figure </w:t>
      </w:r>
      <w:r w:rsidR="0003797C">
        <w:rPr>
          <w:noProof/>
        </w:rPr>
        <w:t>1</w:t>
      </w:r>
      <w:r w:rsidR="00D30372" w:rsidRPr="00CC2F87">
        <w:fldChar w:fldCharType="end"/>
      </w:r>
      <w:r w:rsidRPr="00CC2F87">
        <w:t>.</w:t>
      </w:r>
    </w:p>
    <w:p w14:paraId="6EB45EB7" w14:textId="77777777" w:rsidR="00D30372" w:rsidRPr="00CC2F87" w:rsidRDefault="00D30372" w:rsidP="00D30372">
      <w:pPr>
        <w:keepNext/>
      </w:pPr>
      <w:r w:rsidRPr="00CC2F87">
        <w:rPr>
          <w:noProof/>
        </w:rPr>
        <w:drawing>
          <wp:inline distT="0" distB="0" distL="0" distR="0" wp14:anchorId="4DFBBDE5" wp14:editId="43120C74">
            <wp:extent cx="6078474" cy="3731958"/>
            <wp:effectExtent l="12700" t="12700" r="1778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78474" cy="3731958"/>
                    </a:xfrm>
                    <a:prstGeom prst="rect">
                      <a:avLst/>
                    </a:prstGeom>
                    <a:ln>
                      <a:solidFill>
                        <a:schemeClr val="tx1"/>
                      </a:solidFill>
                    </a:ln>
                  </pic:spPr>
                </pic:pic>
              </a:graphicData>
            </a:graphic>
          </wp:inline>
        </w:drawing>
      </w:r>
    </w:p>
    <w:p w14:paraId="239F5B4D" w14:textId="541ED568" w:rsidR="00D30372" w:rsidRPr="00CC2F87" w:rsidRDefault="00D30372" w:rsidP="00020EA1">
      <w:pPr>
        <w:pStyle w:val="Caption"/>
      </w:pPr>
      <w:bookmarkStart w:id="16" w:name="_Ref8899586"/>
      <w:bookmarkStart w:id="17" w:name="_Toc1943930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31221D">
        <w:rPr>
          <w:noProof/>
        </w:rPr>
        <w:t>1</w:t>
      </w:r>
      <w:r w:rsidR="004F023F" w:rsidRPr="00CC2F87">
        <w:fldChar w:fldCharType="end"/>
      </w:r>
      <w:bookmarkEnd w:id="16"/>
      <w:r w:rsidRPr="00CC2F87">
        <w:t xml:space="preserve">. </w:t>
      </w:r>
      <w:r w:rsidR="00E35356" w:rsidRPr="00CC2F87">
        <w:t xml:space="preserve">Illustration </w:t>
      </w:r>
      <w:r w:rsidRPr="00CC2F87">
        <w:t xml:space="preserve">of the </w:t>
      </w:r>
      <w:r w:rsidR="00142353" w:rsidRPr="00CC2F87">
        <w:t>internal</w:t>
      </w:r>
      <w:r w:rsidR="0016603E" w:rsidRPr="00CC2F87">
        <w:t xml:space="preserve"> </w:t>
      </w:r>
      <w:r w:rsidR="007125FB" w:rsidRPr="00CC2F87">
        <w:t xml:space="preserve">methodological dependencies </w:t>
      </w:r>
      <w:r w:rsidR="00F46F98" w:rsidRPr="00CC2F87">
        <w:t>of</w:t>
      </w:r>
      <w:r w:rsidR="007125FB" w:rsidRPr="00CC2F87">
        <w:t xml:space="preserve"> the study</w:t>
      </w:r>
      <w:r w:rsidRPr="00CC2F87">
        <w:t>.</w:t>
      </w:r>
      <w:bookmarkEnd w:id="17"/>
    </w:p>
    <w:p w14:paraId="40D1B59C" w14:textId="580A6B9F" w:rsidR="00D30372" w:rsidRPr="00CC2F87" w:rsidRDefault="00CE6078" w:rsidP="00CE6078">
      <w:pPr>
        <w:pStyle w:val="Heading2"/>
      </w:pPr>
      <w:bookmarkStart w:id="18" w:name="_Toc19439270"/>
      <w:r w:rsidRPr="00CC2F87">
        <w:t>Study area</w:t>
      </w:r>
      <w:bookmarkEnd w:id="18"/>
    </w:p>
    <w:p w14:paraId="2C736622" w14:textId="7057A7C0" w:rsidR="006E44BF" w:rsidRPr="00CC2F87" w:rsidRDefault="003F3F33" w:rsidP="0031122F">
      <w:r w:rsidRPr="00CC2F87">
        <w:t xml:space="preserve">The methodology and results of this thesis are highly technical (mostly software and scripts) and hence the study area of the thesis is partially irrelevant. </w:t>
      </w:r>
      <w:r w:rsidR="00B73CE4" w:rsidRPr="00CC2F87">
        <w:t>Nonetheless</w:t>
      </w:r>
      <w:r w:rsidR="006E44BF" w:rsidRPr="00CC2F87">
        <w:t xml:space="preserve">, particularly the assessment of pedestrians’ exposure to traffic noise is also spatially interesting, given that the results reveal </w:t>
      </w:r>
      <w:r w:rsidR="00C413C6" w:rsidRPr="00CC2F87">
        <w:t>areal</w:t>
      </w:r>
      <w:r w:rsidR="006E44BF" w:rsidRPr="00CC2F87">
        <w:t xml:space="preserve"> patterns and inequalities in pedestrians’ exposures to traffic noise. </w:t>
      </w:r>
    </w:p>
    <w:p w14:paraId="22CFAACD" w14:textId="740DCA43" w:rsidR="0031122F" w:rsidRPr="00CC2F87" w:rsidRDefault="0039147D" w:rsidP="0031122F">
      <w:r w:rsidRPr="00CC2F87">
        <w:t>The study area of the thesis is defined by the extent of the Traffic noise zones in Helsinki</w:t>
      </w:r>
      <w:r w:rsidR="00474ADF" w:rsidRPr="00CC2F87">
        <w:t>, i.e. the municipal boundaries of the city of Helsinki</w:t>
      </w:r>
      <w:r w:rsidR="00846370" w:rsidRPr="00CC2F87">
        <w:t xml:space="preserve"> (</w:t>
      </w:r>
      <w:r w:rsidR="00846370" w:rsidRPr="00CC2F87">
        <w:fldChar w:fldCharType="begin"/>
      </w:r>
      <w:r w:rsidR="00846370" w:rsidRPr="00CC2F87">
        <w:instrText xml:space="preserve"> REF _Ref9677781 \h </w:instrText>
      </w:r>
      <w:r w:rsidR="00846370" w:rsidRPr="00CC2F87">
        <w:fldChar w:fldCharType="separate"/>
      </w:r>
      <w:r w:rsidR="0003797C" w:rsidRPr="00CC2F87">
        <w:t xml:space="preserve">Figure </w:t>
      </w:r>
      <w:r w:rsidR="0003797C">
        <w:rPr>
          <w:noProof/>
        </w:rPr>
        <w:t>2</w:t>
      </w:r>
      <w:r w:rsidR="00846370" w:rsidRPr="00CC2F87">
        <w:fldChar w:fldCharType="end"/>
      </w:r>
      <w:r w:rsidR="00846370" w:rsidRPr="00CC2F87">
        <w:t>)</w:t>
      </w:r>
      <w:r w:rsidRPr="00CC2F87">
        <w:t xml:space="preserve">. </w:t>
      </w:r>
      <w:r w:rsidR="00200930" w:rsidRPr="00CC2F87">
        <w:t xml:space="preserve">Some of the islands in southern Helsinki were excluded since the traffic noise data did not cover them. </w:t>
      </w:r>
      <w:r w:rsidRPr="00CC2F87">
        <w:t xml:space="preserve">However, the concepts and methods are applicable to any area for which modelled traffic noise surfaces and OpenStreetMap data are </w:t>
      </w:r>
      <w:r w:rsidRPr="00CC2F87">
        <w:lastRenderedPageBreak/>
        <w:t xml:space="preserve">available. </w:t>
      </w:r>
      <w:r w:rsidR="00A278E8" w:rsidRPr="00CC2F87">
        <w:t>Such areas include for example major cities in Europe due to traffic noise assessments required by EU directives</w:t>
      </w:r>
      <w:r w:rsidR="001307A8" w:rsidRPr="00CC2F87">
        <w:t xml:space="preserve"> and (almost) global coverage of OSM</w:t>
      </w:r>
      <w:r w:rsidR="00A278E8" w:rsidRPr="00CC2F87">
        <w:t>.</w:t>
      </w:r>
      <w:r w:rsidR="00C27241" w:rsidRPr="00CC2F87">
        <w:t xml:space="preserve"> </w:t>
      </w:r>
    </w:p>
    <w:p w14:paraId="63A57AE0" w14:textId="77777777" w:rsidR="00BF28AE" w:rsidRPr="00CC2F87" w:rsidRDefault="00BF28AE" w:rsidP="00BF28AE">
      <w:pPr>
        <w:keepNext/>
      </w:pPr>
      <w:r w:rsidRPr="00CC2F87">
        <w:rPr>
          <w:noProof/>
        </w:rPr>
        <w:drawing>
          <wp:inline distT="0" distB="0" distL="0" distR="0" wp14:anchorId="024900B4" wp14:editId="39513452">
            <wp:extent cx="6116043" cy="5401944"/>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16043" cy="5401944"/>
                    </a:xfrm>
                    <a:prstGeom prst="rect">
                      <a:avLst/>
                    </a:prstGeom>
                  </pic:spPr>
                </pic:pic>
              </a:graphicData>
            </a:graphic>
          </wp:inline>
        </w:drawing>
      </w:r>
    </w:p>
    <w:p w14:paraId="3FC8DD0C" w14:textId="7EDB21AC" w:rsidR="00BF28AE" w:rsidRPr="00CC2F87" w:rsidRDefault="00BF28AE" w:rsidP="00BF28AE">
      <w:pPr>
        <w:pStyle w:val="Caption"/>
        <w:jc w:val="both"/>
      </w:pPr>
      <w:bookmarkStart w:id="19" w:name="_Ref9677781"/>
      <w:bookmarkStart w:id="20" w:name="_Toc19439309"/>
      <w:r w:rsidRPr="00CC2F87">
        <w:t xml:space="preserve">Figure </w:t>
      </w:r>
      <w:r w:rsidRPr="00CC2F87">
        <w:fldChar w:fldCharType="begin"/>
      </w:r>
      <w:r w:rsidRPr="00CC2F87">
        <w:instrText xml:space="preserve"> SEQ Figure \* ARABIC </w:instrText>
      </w:r>
      <w:r w:rsidRPr="00CC2F87">
        <w:fldChar w:fldCharType="separate"/>
      </w:r>
      <w:r w:rsidR="0031221D">
        <w:rPr>
          <w:noProof/>
        </w:rPr>
        <w:t>2</w:t>
      </w:r>
      <w:r w:rsidRPr="00CC2F87">
        <w:fldChar w:fldCharType="end"/>
      </w:r>
      <w:bookmarkEnd w:id="19"/>
      <w:r w:rsidRPr="00CC2F87">
        <w:t>. Map of the study area</w:t>
      </w:r>
      <w:r w:rsidR="00623ABB" w:rsidRPr="00CC2F87">
        <w:t>;</w:t>
      </w:r>
      <w:r w:rsidRPr="00CC2F87">
        <w:t xml:space="preserve"> extent of the city of Helsinki excluding the southern islands.</w:t>
      </w:r>
      <w:bookmarkEnd w:id="20"/>
    </w:p>
    <w:p w14:paraId="39B20394" w14:textId="1FA0D468" w:rsidR="00ED0F8F" w:rsidRPr="00CC2F87" w:rsidRDefault="00ED0F8F" w:rsidP="00ED0F8F">
      <w:pPr>
        <w:pStyle w:val="Heading2"/>
      </w:pPr>
      <w:bookmarkStart w:id="21" w:name="_Toc19439271"/>
      <w:r w:rsidRPr="00CC2F87">
        <w:t>Materials</w:t>
      </w:r>
      <w:bookmarkEnd w:id="21"/>
    </w:p>
    <w:p w14:paraId="78016C46" w14:textId="13003547" w:rsidR="004E3E0F" w:rsidRPr="00CC2F87" w:rsidRDefault="002E0C59" w:rsidP="00020EA1">
      <w:pPr>
        <w:pStyle w:val="TableCaption"/>
      </w:pPr>
      <w:bookmarkStart w:id="22" w:name="_Toc19439334"/>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03797C">
        <w:rPr>
          <w:noProof/>
        </w:rPr>
        <w:t>1</w:t>
      </w:r>
      <w:r w:rsidR="004F023F" w:rsidRPr="00CC2F87">
        <w:fldChar w:fldCharType="end"/>
      </w:r>
      <w:r w:rsidR="00132115" w:rsidRPr="00CC2F87">
        <w:t xml:space="preserve">. Materials that </w:t>
      </w:r>
      <w:r w:rsidR="00A21BFE" w:rsidRPr="00CC2F87">
        <w:t>were</w:t>
      </w:r>
      <w:r w:rsidR="00132115" w:rsidRPr="00CC2F87">
        <w:t xml:space="preserve"> used in the study.</w:t>
      </w:r>
      <w:bookmarkEnd w:id="22"/>
      <w:r w:rsidR="00132115" w:rsidRPr="00CC2F87">
        <w:t xml:space="preserve"> </w:t>
      </w:r>
    </w:p>
    <w:tbl>
      <w:tblPr>
        <w:tblStyle w:val="TableGrid"/>
        <w:tblW w:w="0" w:type="auto"/>
        <w:tblLook w:val="04A0" w:firstRow="1" w:lastRow="0" w:firstColumn="1" w:lastColumn="0" w:noHBand="0" w:noVBand="1"/>
      </w:tblPr>
      <w:tblGrid>
        <w:gridCol w:w="1843"/>
        <w:gridCol w:w="2410"/>
        <w:gridCol w:w="2963"/>
        <w:gridCol w:w="2406"/>
      </w:tblGrid>
      <w:tr w:rsidR="004E3E0F" w:rsidRPr="00CC2F87" w14:paraId="3290B717" w14:textId="77777777" w:rsidTr="0039343E">
        <w:trPr>
          <w:trHeight w:val="579"/>
        </w:trPr>
        <w:tc>
          <w:tcPr>
            <w:tcW w:w="1843" w:type="dxa"/>
            <w:tcBorders>
              <w:top w:val="single" w:sz="4" w:space="0" w:color="auto"/>
              <w:left w:val="nil"/>
              <w:bottom w:val="single" w:sz="4" w:space="0" w:color="auto"/>
              <w:right w:val="nil"/>
            </w:tcBorders>
          </w:tcPr>
          <w:p w14:paraId="755962E8" w14:textId="77777777" w:rsidR="004E3E0F" w:rsidRPr="00CC2F87" w:rsidRDefault="004E3E0F" w:rsidP="0039343E">
            <w:pPr>
              <w:spacing w:before="240" w:after="0"/>
              <w:jc w:val="left"/>
              <w:rPr>
                <w:sz w:val="18"/>
                <w:szCs w:val="18"/>
              </w:rPr>
            </w:pPr>
            <w:r w:rsidRPr="00CC2F87">
              <w:rPr>
                <w:sz w:val="18"/>
                <w:szCs w:val="18"/>
              </w:rPr>
              <w:t>Name</w:t>
            </w:r>
          </w:p>
        </w:tc>
        <w:tc>
          <w:tcPr>
            <w:tcW w:w="2410" w:type="dxa"/>
            <w:tcBorders>
              <w:top w:val="single" w:sz="4" w:space="0" w:color="auto"/>
              <w:left w:val="nil"/>
              <w:bottom w:val="single" w:sz="4" w:space="0" w:color="auto"/>
              <w:right w:val="nil"/>
            </w:tcBorders>
          </w:tcPr>
          <w:p w14:paraId="01344BE8" w14:textId="77777777" w:rsidR="004E3E0F" w:rsidRPr="00CC2F87" w:rsidRDefault="004E3E0F" w:rsidP="0039343E">
            <w:pPr>
              <w:spacing w:before="240" w:after="0"/>
              <w:jc w:val="left"/>
              <w:rPr>
                <w:sz w:val="18"/>
                <w:szCs w:val="18"/>
              </w:rPr>
            </w:pPr>
            <w:r w:rsidRPr="00CC2F87">
              <w:rPr>
                <w:sz w:val="18"/>
                <w:szCs w:val="18"/>
              </w:rPr>
              <w:t>Source</w:t>
            </w:r>
          </w:p>
        </w:tc>
        <w:tc>
          <w:tcPr>
            <w:tcW w:w="2963" w:type="dxa"/>
            <w:tcBorders>
              <w:top w:val="single" w:sz="4" w:space="0" w:color="auto"/>
              <w:left w:val="nil"/>
              <w:bottom w:val="single" w:sz="4" w:space="0" w:color="auto"/>
              <w:right w:val="nil"/>
            </w:tcBorders>
          </w:tcPr>
          <w:p w14:paraId="4E50ACDE" w14:textId="77777777" w:rsidR="004E3E0F" w:rsidRPr="00CC2F87" w:rsidRDefault="004E3E0F" w:rsidP="0039343E">
            <w:pPr>
              <w:spacing w:before="240" w:after="0"/>
              <w:jc w:val="left"/>
              <w:rPr>
                <w:sz w:val="18"/>
                <w:szCs w:val="18"/>
              </w:rPr>
            </w:pPr>
            <w:r w:rsidRPr="00CC2F87">
              <w:rPr>
                <w:sz w:val="18"/>
                <w:szCs w:val="18"/>
              </w:rPr>
              <w:t>Description</w:t>
            </w:r>
          </w:p>
        </w:tc>
        <w:tc>
          <w:tcPr>
            <w:tcW w:w="2406" w:type="dxa"/>
            <w:tcBorders>
              <w:top w:val="single" w:sz="4" w:space="0" w:color="auto"/>
              <w:left w:val="nil"/>
              <w:bottom w:val="single" w:sz="4" w:space="0" w:color="auto"/>
              <w:right w:val="nil"/>
            </w:tcBorders>
          </w:tcPr>
          <w:p w14:paraId="08049339" w14:textId="77777777" w:rsidR="004E3E0F" w:rsidRPr="00CC2F87" w:rsidRDefault="004E3E0F" w:rsidP="0039343E">
            <w:pPr>
              <w:spacing w:before="240" w:after="0"/>
              <w:jc w:val="left"/>
              <w:rPr>
                <w:sz w:val="18"/>
                <w:szCs w:val="18"/>
              </w:rPr>
            </w:pPr>
            <w:r w:rsidRPr="00CC2F87">
              <w:rPr>
                <w:sz w:val="18"/>
                <w:szCs w:val="18"/>
              </w:rPr>
              <w:t>Use in the study</w:t>
            </w:r>
          </w:p>
        </w:tc>
      </w:tr>
      <w:tr w:rsidR="004E3E0F" w:rsidRPr="00CC2F87" w14:paraId="3300BC07" w14:textId="77777777" w:rsidTr="0039343E">
        <w:trPr>
          <w:trHeight w:val="702"/>
        </w:trPr>
        <w:tc>
          <w:tcPr>
            <w:tcW w:w="1843" w:type="dxa"/>
            <w:tcBorders>
              <w:top w:val="single" w:sz="4" w:space="0" w:color="auto"/>
              <w:left w:val="nil"/>
              <w:bottom w:val="nil"/>
              <w:right w:val="nil"/>
            </w:tcBorders>
          </w:tcPr>
          <w:p w14:paraId="74CCCED6" w14:textId="77777777" w:rsidR="004E3E0F" w:rsidRPr="00CC2F87" w:rsidRDefault="004E3E0F" w:rsidP="0039343E">
            <w:pPr>
              <w:spacing w:before="120" w:after="120" w:line="276" w:lineRule="auto"/>
              <w:jc w:val="left"/>
              <w:rPr>
                <w:sz w:val="18"/>
                <w:szCs w:val="18"/>
              </w:rPr>
            </w:pPr>
            <w:r w:rsidRPr="00CC2F87">
              <w:rPr>
                <w:sz w:val="18"/>
                <w:szCs w:val="18"/>
              </w:rPr>
              <w:t>Traffic noise zones in Helsinki 2017</w:t>
            </w:r>
          </w:p>
        </w:tc>
        <w:tc>
          <w:tcPr>
            <w:tcW w:w="2410" w:type="dxa"/>
            <w:tcBorders>
              <w:top w:val="single" w:sz="4" w:space="0" w:color="auto"/>
              <w:left w:val="nil"/>
              <w:bottom w:val="nil"/>
              <w:right w:val="nil"/>
            </w:tcBorders>
          </w:tcPr>
          <w:p w14:paraId="7027CDA4" w14:textId="77777777" w:rsidR="004E3E0F" w:rsidRPr="00CC2F87" w:rsidRDefault="004E3E0F" w:rsidP="0039343E">
            <w:pPr>
              <w:spacing w:before="120" w:after="120" w:line="276" w:lineRule="auto"/>
              <w:jc w:val="left"/>
              <w:rPr>
                <w:sz w:val="18"/>
                <w:szCs w:val="18"/>
              </w:rPr>
            </w:pPr>
            <w:r w:rsidRPr="00CC2F87">
              <w:rPr>
                <w:sz w:val="18"/>
                <w:szCs w:val="18"/>
              </w:rPr>
              <w:t xml:space="preserve">Urban Environment Division of city of Helsinki </w:t>
            </w:r>
            <w:r w:rsidRPr="00CC2F87">
              <w:rPr>
                <w:sz w:val="18"/>
                <w:szCs w:val="18"/>
              </w:rPr>
              <w:br/>
              <w:t>(</w:t>
            </w:r>
            <w:proofErr w:type="spellStart"/>
            <w:r w:rsidRPr="00CC2F87">
              <w:rPr>
                <w:sz w:val="18"/>
                <w:szCs w:val="18"/>
              </w:rPr>
              <w:t>Helsingin</w:t>
            </w:r>
            <w:proofErr w:type="spellEnd"/>
            <w:r w:rsidRPr="00CC2F87">
              <w:rPr>
                <w:sz w:val="18"/>
                <w:szCs w:val="18"/>
              </w:rPr>
              <w:t xml:space="preserve"> </w:t>
            </w:r>
            <w:proofErr w:type="spellStart"/>
            <w:r w:rsidRPr="00CC2F87">
              <w:rPr>
                <w:sz w:val="18"/>
                <w:szCs w:val="18"/>
              </w:rPr>
              <w:t>kaupunkiympäristön</w:t>
            </w:r>
            <w:proofErr w:type="spellEnd"/>
            <w:r w:rsidRPr="00CC2F87">
              <w:rPr>
                <w:sz w:val="18"/>
                <w:szCs w:val="18"/>
              </w:rPr>
              <w:t xml:space="preserve"> </w:t>
            </w:r>
            <w:proofErr w:type="spellStart"/>
            <w:r w:rsidRPr="00CC2F87">
              <w:rPr>
                <w:sz w:val="18"/>
                <w:szCs w:val="18"/>
              </w:rPr>
              <w:t>toimiala</w:t>
            </w:r>
            <w:proofErr w:type="spellEnd"/>
            <w:r w:rsidRPr="00CC2F87">
              <w:rPr>
                <w:sz w:val="18"/>
                <w:szCs w:val="18"/>
              </w:rPr>
              <w:t>)</w:t>
            </w:r>
          </w:p>
        </w:tc>
        <w:tc>
          <w:tcPr>
            <w:tcW w:w="2963" w:type="dxa"/>
            <w:tcBorders>
              <w:top w:val="single" w:sz="4" w:space="0" w:color="auto"/>
              <w:left w:val="nil"/>
              <w:bottom w:val="nil"/>
              <w:right w:val="nil"/>
            </w:tcBorders>
          </w:tcPr>
          <w:p w14:paraId="42090DFB" w14:textId="1DE5CDBC" w:rsidR="004E3E0F" w:rsidRPr="00CC2F87" w:rsidRDefault="004E3E0F" w:rsidP="0039343E">
            <w:pPr>
              <w:spacing w:before="120" w:after="120" w:line="276" w:lineRule="auto"/>
              <w:jc w:val="left"/>
              <w:rPr>
                <w:sz w:val="18"/>
                <w:szCs w:val="18"/>
              </w:rPr>
            </w:pPr>
            <w:r w:rsidRPr="00CC2F87">
              <w:rPr>
                <w:sz w:val="18"/>
                <w:szCs w:val="18"/>
              </w:rPr>
              <w:t xml:space="preserve">Modelled traffic noise </w:t>
            </w:r>
            <w:r w:rsidR="00E14F72" w:rsidRPr="00CC2F87">
              <w:rPr>
                <w:sz w:val="18"/>
                <w:szCs w:val="18"/>
              </w:rPr>
              <w:t>surfaces</w:t>
            </w:r>
            <w:r w:rsidRPr="00CC2F87">
              <w:rPr>
                <w:sz w:val="18"/>
                <w:szCs w:val="18"/>
              </w:rPr>
              <w:t xml:space="preserve"> as polygon layer covering the city of Helsinki. Minimum and maximum </w:t>
            </w:r>
            <w:r w:rsidRPr="00CC2F87">
              <w:rPr>
                <w:sz w:val="18"/>
                <w:szCs w:val="18"/>
              </w:rPr>
              <w:lastRenderedPageBreak/>
              <w:t xml:space="preserve">noise levels are stored as attribute information. </w:t>
            </w:r>
          </w:p>
        </w:tc>
        <w:tc>
          <w:tcPr>
            <w:tcW w:w="2406" w:type="dxa"/>
            <w:tcBorders>
              <w:top w:val="single" w:sz="4" w:space="0" w:color="auto"/>
              <w:left w:val="nil"/>
              <w:bottom w:val="nil"/>
              <w:right w:val="nil"/>
            </w:tcBorders>
          </w:tcPr>
          <w:p w14:paraId="706A2455" w14:textId="04C85AF9" w:rsidR="004E3E0F" w:rsidRPr="00CC2F87" w:rsidRDefault="004E3E0F" w:rsidP="0039343E">
            <w:pPr>
              <w:spacing w:before="120" w:after="120" w:line="276" w:lineRule="auto"/>
              <w:jc w:val="left"/>
              <w:rPr>
                <w:sz w:val="18"/>
                <w:szCs w:val="18"/>
              </w:rPr>
            </w:pPr>
            <w:r w:rsidRPr="00CC2F87">
              <w:rPr>
                <w:sz w:val="18"/>
                <w:szCs w:val="18"/>
              </w:rPr>
              <w:lastRenderedPageBreak/>
              <w:t xml:space="preserve">Traffic noise exposures </w:t>
            </w:r>
            <w:r w:rsidR="00E14F72" w:rsidRPr="00CC2F87">
              <w:rPr>
                <w:sz w:val="18"/>
                <w:szCs w:val="18"/>
              </w:rPr>
              <w:t xml:space="preserve">are </w:t>
            </w:r>
            <w:r w:rsidRPr="00CC2F87">
              <w:rPr>
                <w:sz w:val="18"/>
                <w:szCs w:val="18"/>
              </w:rPr>
              <w:t xml:space="preserve">based on </w:t>
            </w:r>
            <w:r w:rsidR="00E14F72" w:rsidRPr="00CC2F87">
              <w:rPr>
                <w:sz w:val="18"/>
                <w:szCs w:val="18"/>
              </w:rPr>
              <w:t xml:space="preserve">the </w:t>
            </w:r>
            <w:r w:rsidRPr="00CC2F87">
              <w:rPr>
                <w:sz w:val="18"/>
                <w:szCs w:val="18"/>
              </w:rPr>
              <w:t xml:space="preserve">traffic noise </w:t>
            </w:r>
            <w:r w:rsidR="00E14F72" w:rsidRPr="00CC2F87">
              <w:rPr>
                <w:sz w:val="18"/>
                <w:szCs w:val="18"/>
              </w:rPr>
              <w:t>surfaces</w:t>
            </w:r>
            <w:r w:rsidRPr="00CC2F87">
              <w:rPr>
                <w:sz w:val="18"/>
                <w:szCs w:val="18"/>
              </w:rPr>
              <w:t xml:space="preserve"> </w:t>
            </w:r>
            <w:r w:rsidR="00E14F72" w:rsidRPr="00CC2F87">
              <w:rPr>
                <w:sz w:val="18"/>
                <w:szCs w:val="18"/>
              </w:rPr>
              <w:t xml:space="preserve">(zones) </w:t>
            </w:r>
            <w:r w:rsidRPr="00CC2F87">
              <w:rPr>
                <w:sz w:val="18"/>
                <w:szCs w:val="18"/>
              </w:rPr>
              <w:t xml:space="preserve">of this dataset. </w:t>
            </w:r>
          </w:p>
        </w:tc>
      </w:tr>
      <w:tr w:rsidR="004E3E0F" w:rsidRPr="00CC2F87" w14:paraId="7CE3B90A" w14:textId="77777777" w:rsidTr="0039343E">
        <w:trPr>
          <w:trHeight w:val="727"/>
        </w:trPr>
        <w:tc>
          <w:tcPr>
            <w:tcW w:w="1843" w:type="dxa"/>
            <w:tcBorders>
              <w:top w:val="nil"/>
              <w:left w:val="nil"/>
              <w:bottom w:val="nil"/>
              <w:right w:val="nil"/>
            </w:tcBorders>
          </w:tcPr>
          <w:p w14:paraId="23B71DC9" w14:textId="18051AE7" w:rsidR="004E3E0F" w:rsidRPr="00CC2F87" w:rsidRDefault="00F15534" w:rsidP="0039343E">
            <w:pPr>
              <w:spacing w:before="120" w:after="120" w:line="276" w:lineRule="auto"/>
              <w:jc w:val="left"/>
              <w:rPr>
                <w:sz w:val="18"/>
                <w:szCs w:val="18"/>
              </w:rPr>
            </w:pPr>
            <w:r w:rsidRPr="00CC2F87">
              <w:rPr>
                <w:sz w:val="18"/>
                <w:szCs w:val="18"/>
              </w:rPr>
              <w:t xml:space="preserve">250m statistical </w:t>
            </w:r>
            <w:r w:rsidR="004E3E0F" w:rsidRPr="00CC2F87">
              <w:rPr>
                <w:sz w:val="18"/>
                <w:szCs w:val="18"/>
              </w:rPr>
              <w:t>grid</w:t>
            </w:r>
          </w:p>
        </w:tc>
        <w:tc>
          <w:tcPr>
            <w:tcW w:w="2410" w:type="dxa"/>
            <w:tcBorders>
              <w:top w:val="nil"/>
              <w:left w:val="nil"/>
              <w:bottom w:val="nil"/>
              <w:right w:val="nil"/>
            </w:tcBorders>
          </w:tcPr>
          <w:p w14:paraId="42FE5FEB" w14:textId="55323048" w:rsidR="004E3E0F" w:rsidRPr="00CC2F87" w:rsidRDefault="00F15534" w:rsidP="0039343E">
            <w:pPr>
              <w:spacing w:before="120" w:after="120" w:line="276" w:lineRule="auto"/>
              <w:jc w:val="left"/>
              <w:rPr>
                <w:sz w:val="18"/>
                <w:szCs w:val="18"/>
              </w:rPr>
            </w:pPr>
            <w:r w:rsidRPr="00CC2F87">
              <w:rPr>
                <w:sz w:val="18"/>
                <w:szCs w:val="18"/>
              </w:rPr>
              <w:t>Statistics Finland</w:t>
            </w:r>
          </w:p>
        </w:tc>
        <w:tc>
          <w:tcPr>
            <w:tcW w:w="2963" w:type="dxa"/>
            <w:tcBorders>
              <w:top w:val="nil"/>
              <w:left w:val="nil"/>
              <w:bottom w:val="nil"/>
              <w:right w:val="nil"/>
            </w:tcBorders>
          </w:tcPr>
          <w:p w14:paraId="33B2812E" w14:textId="53329D79" w:rsidR="004E3E0F" w:rsidRPr="00CC2F87" w:rsidRDefault="004E3E0F" w:rsidP="0039343E">
            <w:pPr>
              <w:spacing w:before="120" w:after="120" w:line="276" w:lineRule="auto"/>
              <w:jc w:val="left"/>
              <w:rPr>
                <w:sz w:val="18"/>
                <w:szCs w:val="18"/>
              </w:rPr>
            </w:pPr>
            <w:r w:rsidRPr="00CC2F87">
              <w:rPr>
                <w:sz w:val="18"/>
                <w:szCs w:val="18"/>
              </w:rPr>
              <w:t xml:space="preserve">250m * 250m </w:t>
            </w:r>
            <w:r w:rsidR="00F15534" w:rsidRPr="00CC2F87">
              <w:rPr>
                <w:sz w:val="18"/>
                <w:szCs w:val="18"/>
              </w:rPr>
              <w:t xml:space="preserve">polygon </w:t>
            </w:r>
            <w:r w:rsidRPr="00CC2F87">
              <w:rPr>
                <w:sz w:val="18"/>
                <w:szCs w:val="18"/>
              </w:rPr>
              <w:t>grid layer.</w:t>
            </w:r>
          </w:p>
        </w:tc>
        <w:tc>
          <w:tcPr>
            <w:tcW w:w="2406" w:type="dxa"/>
            <w:tcBorders>
              <w:top w:val="nil"/>
              <w:left w:val="nil"/>
              <w:bottom w:val="nil"/>
              <w:right w:val="nil"/>
            </w:tcBorders>
          </w:tcPr>
          <w:p w14:paraId="62128E23" w14:textId="2EC8F5E4" w:rsidR="004E3E0F" w:rsidRPr="00CC2F87" w:rsidRDefault="004E3E0F" w:rsidP="0039343E">
            <w:pPr>
              <w:spacing w:before="120" w:after="120" w:line="276" w:lineRule="auto"/>
              <w:jc w:val="left"/>
              <w:rPr>
                <w:sz w:val="18"/>
                <w:szCs w:val="18"/>
              </w:rPr>
            </w:pPr>
            <w:r w:rsidRPr="00CC2F87">
              <w:rPr>
                <w:sz w:val="18"/>
                <w:szCs w:val="18"/>
              </w:rPr>
              <w:t xml:space="preserve">Center points of the grid layer </w:t>
            </w:r>
            <w:r w:rsidR="00E14F72" w:rsidRPr="00CC2F87">
              <w:rPr>
                <w:sz w:val="18"/>
                <w:szCs w:val="18"/>
              </w:rPr>
              <w:t>were</w:t>
            </w:r>
            <w:r w:rsidRPr="00CC2F87">
              <w:rPr>
                <w:sz w:val="18"/>
                <w:szCs w:val="18"/>
              </w:rPr>
              <w:t xml:space="preserve"> used as origins </w:t>
            </w:r>
            <w:r w:rsidR="00F15534" w:rsidRPr="00CC2F87">
              <w:rPr>
                <w:sz w:val="18"/>
                <w:szCs w:val="18"/>
              </w:rPr>
              <w:t xml:space="preserve">in </w:t>
            </w:r>
            <w:r w:rsidRPr="00CC2F87">
              <w:rPr>
                <w:sz w:val="18"/>
                <w:szCs w:val="18"/>
              </w:rPr>
              <w:t>the routing analysis.</w:t>
            </w:r>
            <w:r w:rsidR="00F15534" w:rsidRPr="00CC2F87">
              <w:rPr>
                <w:sz w:val="18"/>
                <w:szCs w:val="18"/>
              </w:rPr>
              <w:t xml:space="preserve"> Grid cell polygons </w:t>
            </w:r>
            <w:r w:rsidR="009E2116" w:rsidRPr="00CC2F87">
              <w:rPr>
                <w:sz w:val="18"/>
                <w:szCs w:val="18"/>
              </w:rPr>
              <w:t>were</w:t>
            </w:r>
            <w:r w:rsidR="00F15534" w:rsidRPr="00CC2F87">
              <w:rPr>
                <w:sz w:val="18"/>
                <w:szCs w:val="18"/>
              </w:rPr>
              <w:t xml:space="preserve"> used in visualizing the results.</w:t>
            </w:r>
          </w:p>
        </w:tc>
      </w:tr>
      <w:tr w:rsidR="004E3E0F" w:rsidRPr="00CC2F87" w14:paraId="015E0DDA" w14:textId="77777777" w:rsidTr="0039343E">
        <w:trPr>
          <w:trHeight w:val="727"/>
        </w:trPr>
        <w:tc>
          <w:tcPr>
            <w:tcW w:w="1843" w:type="dxa"/>
            <w:tcBorders>
              <w:top w:val="nil"/>
              <w:left w:val="nil"/>
              <w:bottom w:val="nil"/>
              <w:right w:val="nil"/>
            </w:tcBorders>
          </w:tcPr>
          <w:p w14:paraId="473EBD27" w14:textId="488087BC" w:rsidR="004E3E0F" w:rsidRPr="00CC2F87" w:rsidRDefault="004E3E0F" w:rsidP="0039343E">
            <w:pPr>
              <w:spacing w:before="120" w:after="120" w:line="276" w:lineRule="auto"/>
              <w:jc w:val="left"/>
              <w:rPr>
                <w:sz w:val="18"/>
                <w:szCs w:val="18"/>
              </w:rPr>
            </w:pPr>
            <w:r w:rsidRPr="00CC2F87">
              <w:rPr>
                <w:sz w:val="18"/>
                <w:szCs w:val="18"/>
              </w:rPr>
              <w:t>YKR</w:t>
            </w:r>
            <w:r w:rsidR="006F19CE" w:rsidRPr="00CC2F87">
              <w:rPr>
                <w:sz w:val="18"/>
                <w:szCs w:val="18"/>
              </w:rPr>
              <w:t>-commuting data</w:t>
            </w:r>
          </w:p>
        </w:tc>
        <w:tc>
          <w:tcPr>
            <w:tcW w:w="2410" w:type="dxa"/>
            <w:tcBorders>
              <w:top w:val="nil"/>
              <w:left w:val="nil"/>
              <w:bottom w:val="nil"/>
              <w:right w:val="nil"/>
            </w:tcBorders>
          </w:tcPr>
          <w:p w14:paraId="4CEB5935" w14:textId="3A4B72C4" w:rsidR="004E3E0F" w:rsidRPr="00CC2F87" w:rsidRDefault="004E3E0F" w:rsidP="0039343E">
            <w:pPr>
              <w:spacing w:before="120" w:after="120" w:line="276" w:lineRule="auto"/>
              <w:jc w:val="left"/>
              <w:rPr>
                <w:sz w:val="18"/>
                <w:szCs w:val="18"/>
              </w:rPr>
            </w:pPr>
            <w:r w:rsidRPr="00CC2F87">
              <w:rPr>
                <w:sz w:val="18"/>
                <w:szCs w:val="18"/>
              </w:rPr>
              <w:t>Finnish Environment Institute (SYKE)</w:t>
            </w:r>
            <w:r w:rsidR="006F19CE" w:rsidRPr="00CC2F87">
              <w:rPr>
                <w:sz w:val="18"/>
                <w:szCs w:val="18"/>
              </w:rPr>
              <w:t xml:space="preserve"> / Statistics Finland</w:t>
            </w:r>
          </w:p>
        </w:tc>
        <w:tc>
          <w:tcPr>
            <w:tcW w:w="2963" w:type="dxa"/>
            <w:tcBorders>
              <w:top w:val="nil"/>
              <w:left w:val="nil"/>
              <w:bottom w:val="nil"/>
              <w:right w:val="nil"/>
            </w:tcBorders>
          </w:tcPr>
          <w:p w14:paraId="7BCA3080" w14:textId="76F0F739" w:rsidR="004E3E0F" w:rsidRPr="00CC2F87" w:rsidRDefault="003D4CC0" w:rsidP="0039343E">
            <w:pPr>
              <w:spacing w:before="120" w:after="120" w:line="276" w:lineRule="auto"/>
              <w:jc w:val="left"/>
              <w:rPr>
                <w:sz w:val="18"/>
                <w:szCs w:val="18"/>
              </w:rPr>
            </w:pPr>
            <w:r w:rsidRPr="00CC2F87">
              <w:rPr>
                <w:sz w:val="18"/>
                <w:szCs w:val="18"/>
              </w:rPr>
              <w:t>Commutes between 250m statistical grid cells as table. One row in the table represents the total number of commutes between two grid cells.</w:t>
            </w:r>
          </w:p>
        </w:tc>
        <w:tc>
          <w:tcPr>
            <w:tcW w:w="2406" w:type="dxa"/>
            <w:tcBorders>
              <w:top w:val="nil"/>
              <w:left w:val="nil"/>
              <w:bottom w:val="nil"/>
              <w:right w:val="nil"/>
            </w:tcBorders>
          </w:tcPr>
          <w:p w14:paraId="16B38E12" w14:textId="71ADA1A9" w:rsidR="004E3E0F" w:rsidRPr="00CC2F87" w:rsidRDefault="00C6423A" w:rsidP="0039343E">
            <w:pPr>
              <w:spacing w:before="120" w:after="120" w:line="276" w:lineRule="auto"/>
              <w:jc w:val="left"/>
              <w:rPr>
                <w:sz w:val="18"/>
                <w:szCs w:val="18"/>
              </w:rPr>
            </w:pPr>
            <w:r w:rsidRPr="00CC2F87">
              <w:rPr>
                <w:sz w:val="18"/>
                <w:szCs w:val="18"/>
              </w:rPr>
              <w:t>Utilization rates of local PT stops were calculated based on PT itineraries planned for the commutes</w:t>
            </w:r>
            <w:r w:rsidR="00437C5E" w:rsidRPr="00CC2F87">
              <w:rPr>
                <w:sz w:val="18"/>
                <w:szCs w:val="18"/>
              </w:rPr>
              <w:t xml:space="preserve">. </w:t>
            </w:r>
          </w:p>
        </w:tc>
      </w:tr>
      <w:tr w:rsidR="004D21F1" w:rsidRPr="00CC2F87" w14:paraId="0DE206AC" w14:textId="77777777" w:rsidTr="0039343E">
        <w:trPr>
          <w:trHeight w:val="727"/>
        </w:trPr>
        <w:tc>
          <w:tcPr>
            <w:tcW w:w="1843" w:type="dxa"/>
            <w:tcBorders>
              <w:top w:val="nil"/>
              <w:left w:val="nil"/>
              <w:bottom w:val="nil"/>
              <w:right w:val="nil"/>
            </w:tcBorders>
          </w:tcPr>
          <w:p w14:paraId="0DA161B8" w14:textId="5CE1C66A" w:rsidR="004D21F1" w:rsidRPr="00CC2F87" w:rsidRDefault="004D21F1" w:rsidP="004D21F1">
            <w:pPr>
              <w:spacing w:before="120" w:after="120" w:line="276" w:lineRule="auto"/>
              <w:jc w:val="left"/>
              <w:rPr>
                <w:sz w:val="18"/>
                <w:szCs w:val="18"/>
              </w:rPr>
            </w:pPr>
            <w:r w:rsidRPr="00CC2F87">
              <w:rPr>
                <w:sz w:val="18"/>
                <w:szCs w:val="18"/>
              </w:rPr>
              <w:t>City districts in the Helsinki Metropolitan Area</w:t>
            </w:r>
          </w:p>
        </w:tc>
        <w:tc>
          <w:tcPr>
            <w:tcW w:w="2410" w:type="dxa"/>
            <w:tcBorders>
              <w:top w:val="nil"/>
              <w:left w:val="nil"/>
              <w:bottom w:val="nil"/>
              <w:right w:val="nil"/>
            </w:tcBorders>
          </w:tcPr>
          <w:p w14:paraId="032E8A84" w14:textId="5C85B459" w:rsidR="004D21F1" w:rsidRPr="00CC2F87" w:rsidRDefault="004D21F1" w:rsidP="004D21F1">
            <w:pPr>
              <w:spacing w:before="120" w:after="120" w:line="276" w:lineRule="auto"/>
              <w:jc w:val="left"/>
              <w:rPr>
                <w:sz w:val="18"/>
                <w:szCs w:val="18"/>
              </w:rPr>
            </w:pPr>
            <w:r w:rsidRPr="00CC2F87">
              <w:rPr>
                <w:sz w:val="18"/>
                <w:szCs w:val="18"/>
              </w:rPr>
              <w:t>Helsinki Region Environmental Services Authority HSY</w:t>
            </w:r>
          </w:p>
        </w:tc>
        <w:tc>
          <w:tcPr>
            <w:tcW w:w="2963" w:type="dxa"/>
            <w:tcBorders>
              <w:top w:val="nil"/>
              <w:left w:val="nil"/>
              <w:bottom w:val="nil"/>
              <w:right w:val="nil"/>
            </w:tcBorders>
          </w:tcPr>
          <w:p w14:paraId="2B84A60C" w14:textId="1064A8C8" w:rsidR="004D21F1" w:rsidRPr="00CC2F87" w:rsidRDefault="004D21F1" w:rsidP="004D21F1">
            <w:pPr>
              <w:spacing w:before="120" w:after="120" w:line="276" w:lineRule="auto"/>
              <w:jc w:val="left"/>
              <w:rPr>
                <w:sz w:val="18"/>
                <w:szCs w:val="18"/>
              </w:rPr>
            </w:pPr>
            <w:r w:rsidRPr="00CC2F87">
              <w:rPr>
                <w:sz w:val="18"/>
                <w:szCs w:val="18"/>
              </w:rPr>
              <w:t>City districts as polygons.</w:t>
            </w:r>
          </w:p>
        </w:tc>
        <w:tc>
          <w:tcPr>
            <w:tcW w:w="2406" w:type="dxa"/>
            <w:tcBorders>
              <w:top w:val="nil"/>
              <w:left w:val="nil"/>
              <w:bottom w:val="nil"/>
              <w:right w:val="nil"/>
            </w:tcBorders>
          </w:tcPr>
          <w:p w14:paraId="1AE2E7C4" w14:textId="0E6EDABB" w:rsidR="004D21F1" w:rsidRPr="00CC2F87" w:rsidRDefault="00235455" w:rsidP="004D21F1">
            <w:pPr>
              <w:spacing w:before="120" w:after="120" w:line="276" w:lineRule="auto"/>
              <w:jc w:val="left"/>
              <w:rPr>
                <w:sz w:val="18"/>
                <w:szCs w:val="18"/>
              </w:rPr>
            </w:pPr>
            <w:r w:rsidRPr="00CC2F87">
              <w:rPr>
                <w:sz w:val="18"/>
                <w:szCs w:val="18"/>
              </w:rPr>
              <w:t>Centers of the city districts were used as the destinations to distant workplaces in routing analysis.</w:t>
            </w:r>
            <w:r w:rsidR="000E219F" w:rsidRPr="00CC2F87">
              <w:rPr>
                <w:sz w:val="18"/>
                <w:szCs w:val="18"/>
              </w:rPr>
              <w:t xml:space="preserve"> </w:t>
            </w:r>
          </w:p>
        </w:tc>
      </w:tr>
      <w:tr w:rsidR="004D21F1" w:rsidRPr="00CC2F87" w14:paraId="11F4C3B7" w14:textId="77777777" w:rsidTr="00D1307E">
        <w:tc>
          <w:tcPr>
            <w:tcW w:w="1843" w:type="dxa"/>
            <w:tcBorders>
              <w:top w:val="nil"/>
              <w:left w:val="nil"/>
              <w:bottom w:val="nil"/>
              <w:right w:val="nil"/>
            </w:tcBorders>
          </w:tcPr>
          <w:p w14:paraId="2787D578" w14:textId="77777777" w:rsidR="004D21F1" w:rsidRPr="00CC2F87" w:rsidRDefault="004D21F1" w:rsidP="004D21F1">
            <w:pPr>
              <w:spacing w:before="120" w:after="120" w:line="276" w:lineRule="auto"/>
              <w:jc w:val="left"/>
              <w:rPr>
                <w:sz w:val="18"/>
                <w:szCs w:val="18"/>
              </w:rPr>
            </w:pPr>
            <w:r w:rsidRPr="00CC2F87">
              <w:rPr>
                <w:sz w:val="18"/>
                <w:szCs w:val="18"/>
              </w:rPr>
              <w:t>OpenStreetMap: highways</w:t>
            </w:r>
          </w:p>
        </w:tc>
        <w:tc>
          <w:tcPr>
            <w:tcW w:w="2410" w:type="dxa"/>
            <w:tcBorders>
              <w:top w:val="nil"/>
              <w:left w:val="nil"/>
              <w:bottom w:val="nil"/>
              <w:right w:val="nil"/>
            </w:tcBorders>
          </w:tcPr>
          <w:p w14:paraId="211524AD" w14:textId="77777777" w:rsidR="004D21F1" w:rsidRPr="00CC2F87" w:rsidRDefault="004D21F1" w:rsidP="004D21F1">
            <w:pPr>
              <w:spacing w:before="120" w:after="120" w:line="276" w:lineRule="auto"/>
              <w:jc w:val="left"/>
              <w:rPr>
                <w:sz w:val="18"/>
                <w:szCs w:val="18"/>
              </w:rPr>
            </w:pPr>
            <w:r w:rsidRPr="00CC2F87">
              <w:rPr>
                <w:sz w:val="18"/>
                <w:szCs w:val="18"/>
              </w:rPr>
              <w:t>© OpenStreetMap contributors</w:t>
            </w:r>
          </w:p>
        </w:tc>
        <w:tc>
          <w:tcPr>
            <w:tcW w:w="2963" w:type="dxa"/>
            <w:tcBorders>
              <w:top w:val="nil"/>
              <w:left w:val="nil"/>
              <w:bottom w:val="nil"/>
              <w:right w:val="nil"/>
            </w:tcBorders>
          </w:tcPr>
          <w:p w14:paraId="432CD0A5" w14:textId="5F0C00CB" w:rsidR="004D21F1" w:rsidRPr="00CC2F87" w:rsidRDefault="004D21F1" w:rsidP="004D21F1">
            <w:pPr>
              <w:spacing w:before="120" w:after="120" w:line="276" w:lineRule="auto"/>
              <w:jc w:val="left"/>
              <w:rPr>
                <w:sz w:val="18"/>
                <w:szCs w:val="18"/>
              </w:rPr>
            </w:pPr>
            <w:r w:rsidRPr="00CC2F87">
              <w:rPr>
                <w:sz w:val="18"/>
                <w:szCs w:val="18"/>
              </w:rPr>
              <w:t>All walkable highways and paths as network segments.</w:t>
            </w:r>
          </w:p>
        </w:tc>
        <w:tc>
          <w:tcPr>
            <w:tcW w:w="2406" w:type="dxa"/>
            <w:tcBorders>
              <w:top w:val="nil"/>
              <w:left w:val="nil"/>
              <w:bottom w:val="nil"/>
              <w:right w:val="nil"/>
            </w:tcBorders>
          </w:tcPr>
          <w:p w14:paraId="294D34F1" w14:textId="3FE054F7" w:rsidR="004D21F1" w:rsidRPr="00CC2F87" w:rsidRDefault="004D21F1" w:rsidP="004D21F1">
            <w:pPr>
              <w:spacing w:before="120" w:after="120" w:line="276" w:lineRule="auto"/>
              <w:jc w:val="left"/>
              <w:rPr>
                <w:sz w:val="18"/>
                <w:szCs w:val="18"/>
              </w:rPr>
            </w:pPr>
            <w:r w:rsidRPr="00CC2F87">
              <w:rPr>
                <w:sz w:val="18"/>
                <w:szCs w:val="18"/>
              </w:rPr>
              <w:t>A network graph suitable for route optimization was constructed from the data.</w:t>
            </w:r>
          </w:p>
        </w:tc>
      </w:tr>
      <w:tr w:rsidR="004D21F1" w:rsidRPr="00CC2F87" w14:paraId="602C5409" w14:textId="77777777" w:rsidTr="00235455">
        <w:trPr>
          <w:trHeight w:val="1430"/>
        </w:trPr>
        <w:tc>
          <w:tcPr>
            <w:tcW w:w="1843" w:type="dxa"/>
            <w:tcBorders>
              <w:top w:val="nil"/>
              <w:left w:val="nil"/>
              <w:bottom w:val="single" w:sz="4" w:space="0" w:color="auto"/>
              <w:right w:val="nil"/>
            </w:tcBorders>
          </w:tcPr>
          <w:p w14:paraId="760505DD" w14:textId="77777777" w:rsidR="004D21F1" w:rsidRPr="00CC2F87" w:rsidRDefault="004D21F1" w:rsidP="004D21F1">
            <w:pPr>
              <w:spacing w:before="120" w:after="120" w:line="276" w:lineRule="auto"/>
              <w:jc w:val="left"/>
              <w:rPr>
                <w:sz w:val="18"/>
                <w:szCs w:val="18"/>
              </w:rPr>
            </w:pPr>
            <w:r w:rsidRPr="00CC2F87">
              <w:rPr>
                <w:sz w:val="18"/>
                <w:szCs w:val="18"/>
              </w:rPr>
              <w:t>Digitransit Routing API</w:t>
            </w:r>
          </w:p>
        </w:tc>
        <w:tc>
          <w:tcPr>
            <w:tcW w:w="2410" w:type="dxa"/>
            <w:tcBorders>
              <w:top w:val="nil"/>
              <w:left w:val="nil"/>
              <w:bottom w:val="single" w:sz="4" w:space="0" w:color="auto"/>
              <w:right w:val="nil"/>
            </w:tcBorders>
          </w:tcPr>
          <w:p w14:paraId="39BEECF1" w14:textId="77777777" w:rsidR="004D21F1" w:rsidRPr="00CC2F87" w:rsidRDefault="004D21F1" w:rsidP="004D21F1">
            <w:pPr>
              <w:spacing w:before="120" w:after="120" w:line="276" w:lineRule="auto"/>
              <w:jc w:val="left"/>
              <w:rPr>
                <w:sz w:val="18"/>
                <w:szCs w:val="18"/>
              </w:rPr>
            </w:pPr>
            <w:r w:rsidRPr="00CC2F87">
              <w:rPr>
                <w:sz w:val="18"/>
                <w:szCs w:val="18"/>
              </w:rPr>
              <w:t>Helsinki Region Transport (HRT)</w:t>
            </w:r>
          </w:p>
        </w:tc>
        <w:tc>
          <w:tcPr>
            <w:tcW w:w="2963" w:type="dxa"/>
            <w:tcBorders>
              <w:top w:val="nil"/>
              <w:left w:val="nil"/>
              <w:bottom w:val="single" w:sz="4" w:space="0" w:color="auto"/>
              <w:right w:val="nil"/>
            </w:tcBorders>
          </w:tcPr>
          <w:p w14:paraId="6C94A48D" w14:textId="23787B37" w:rsidR="004D21F1" w:rsidRPr="00CC2F87" w:rsidRDefault="004D21F1" w:rsidP="004D21F1">
            <w:pPr>
              <w:spacing w:before="120" w:after="120" w:line="276" w:lineRule="auto"/>
              <w:jc w:val="left"/>
              <w:rPr>
                <w:sz w:val="18"/>
                <w:szCs w:val="18"/>
              </w:rPr>
            </w:pPr>
            <w:r w:rsidRPr="00CC2F87">
              <w:rPr>
                <w:sz w:val="18"/>
                <w:szCs w:val="18"/>
              </w:rPr>
              <w:t xml:space="preserve">Routing service for planning public transport itineraries as an application programming interface (API). </w:t>
            </w:r>
          </w:p>
        </w:tc>
        <w:tc>
          <w:tcPr>
            <w:tcW w:w="2406" w:type="dxa"/>
            <w:tcBorders>
              <w:top w:val="nil"/>
              <w:left w:val="nil"/>
              <w:bottom w:val="single" w:sz="4" w:space="0" w:color="auto"/>
              <w:right w:val="nil"/>
            </w:tcBorders>
          </w:tcPr>
          <w:p w14:paraId="1D79AE9C" w14:textId="79383C1E" w:rsidR="004D21F1" w:rsidRPr="00CC2F87" w:rsidRDefault="004D21F1" w:rsidP="004D21F1">
            <w:pPr>
              <w:spacing w:before="120" w:after="120" w:line="276" w:lineRule="auto"/>
              <w:jc w:val="left"/>
              <w:rPr>
                <w:sz w:val="18"/>
                <w:szCs w:val="18"/>
              </w:rPr>
            </w:pPr>
            <w:r w:rsidRPr="00CC2F87">
              <w:rPr>
                <w:sz w:val="18"/>
                <w:szCs w:val="18"/>
              </w:rPr>
              <w:t xml:space="preserve">Local PT stops were identified by requesting PT itineraries for the commutes form Digitransit routing API. </w:t>
            </w:r>
          </w:p>
        </w:tc>
      </w:tr>
    </w:tbl>
    <w:p w14:paraId="6E4C0499" w14:textId="77777777" w:rsidR="004E3E0F" w:rsidRPr="00CC2F87" w:rsidRDefault="004E3E0F" w:rsidP="004E3E0F"/>
    <w:p w14:paraId="4A8D1E99" w14:textId="642B9878" w:rsidR="00774BB1" w:rsidRPr="00CC2F87" w:rsidRDefault="007A6F11" w:rsidP="00774BB1">
      <w:pPr>
        <w:pStyle w:val="Heading3"/>
      </w:pPr>
      <w:bookmarkStart w:id="23" w:name="_Toc19439272"/>
      <w:r w:rsidRPr="00CC2F87">
        <w:t>Modelled traffic noise data</w:t>
      </w:r>
      <w:bookmarkEnd w:id="23"/>
    </w:p>
    <w:p w14:paraId="268DAC5B" w14:textId="1925816D" w:rsidR="006A2BF4" w:rsidRPr="00CC2F87" w:rsidRDefault="006A2BF4" w:rsidP="00774BB1">
      <w:r w:rsidRPr="00CC2F87">
        <w:t>The traffic noise data</w:t>
      </w:r>
      <w:r w:rsidR="00D92255" w:rsidRPr="00CC2F87">
        <w:t xml:space="preserve"> </w:t>
      </w:r>
      <w:r w:rsidRPr="00CC2F87">
        <w:t xml:space="preserve">includes modelled traffic noise surfaces with minimum and maximum traffic noise levels for each surface. </w:t>
      </w:r>
      <w:r w:rsidR="00235760" w:rsidRPr="00CC2F87">
        <w:t xml:space="preserve">The traffic noise levels are aggregated with 5dB intervals. </w:t>
      </w:r>
      <w:r w:rsidR="000D0B8F" w:rsidRPr="00CC2F87">
        <w:t xml:space="preserve">Both the analysis of exposures to traffic noise and the quiet path route optimization method heavily rely on </w:t>
      </w:r>
      <w:r w:rsidR="00750056" w:rsidRPr="00CC2F87">
        <w:t xml:space="preserve">modelled </w:t>
      </w:r>
      <w:r w:rsidR="000D0B8F" w:rsidRPr="00CC2F87">
        <w:t xml:space="preserve">traffic noise surface data. </w:t>
      </w:r>
    </w:p>
    <w:p w14:paraId="159A7F49" w14:textId="329C7E7F" w:rsidR="00D92255" w:rsidRPr="00CC2F87" w:rsidRDefault="00D92255" w:rsidP="00774BB1">
      <w:r w:rsidRPr="00CC2F87">
        <w:t xml:space="preserve">The modelling was conducted by </w:t>
      </w:r>
      <w:proofErr w:type="spellStart"/>
      <w:r w:rsidRPr="00CC2F87">
        <w:t>Sito</w:t>
      </w:r>
      <w:proofErr w:type="spellEnd"/>
      <w:r w:rsidRPr="00CC2F87">
        <w:t xml:space="preserve"> Oy as a commission </w:t>
      </w:r>
      <w:r w:rsidR="00D0687E" w:rsidRPr="00CC2F87">
        <w:t>from</w:t>
      </w:r>
      <w:r w:rsidRPr="00CC2F87">
        <w:t xml:space="preserve"> the city of Helsinki</w:t>
      </w:r>
      <w:r w:rsidR="003A50E2" w:rsidRPr="00CC2F87">
        <w:t xml:space="preserve"> </w:t>
      </w:r>
      <w:r w:rsidR="003A50E2" w:rsidRPr="00CC2F87">
        <w:fldChar w:fldCharType="begin"/>
      </w:r>
      <w:r w:rsidR="003A50E2" w:rsidRPr="00CC2F87">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title":"Helsingin kaupungin meluselvitys 2017","source":"Google Scholar","URL":"https://www.hel.fi/helsinki/fi/asuminen-ja-ymparisto/ymparistonsuojelu/ilmanlaatu-ja-melu/selvitys/","title-short":"City of Helsinki: strategic noise mapping","issued":{"date-parts":[["2017"]]}}}],"schema":"https://github.com/citation-style-language/schema/raw/master/csl-citation.json"} </w:instrText>
      </w:r>
      <w:r w:rsidR="003A50E2" w:rsidRPr="00CC2F87">
        <w:fldChar w:fldCharType="separate"/>
      </w:r>
      <w:r w:rsidR="003A50E2" w:rsidRPr="00CC2F87">
        <w:t>(</w:t>
      </w:r>
      <w:r w:rsidR="003A50E2" w:rsidRPr="00CC2F87">
        <w:rPr>
          <w:i/>
          <w:iCs/>
        </w:rPr>
        <w:t>City of Helsinki: strategic noise mapping</w:t>
      </w:r>
      <w:r w:rsidR="003A50E2" w:rsidRPr="00CC2F87">
        <w:t>, 2017)</w:t>
      </w:r>
      <w:r w:rsidR="003A50E2" w:rsidRPr="00CC2F87">
        <w:fldChar w:fldCharType="end"/>
      </w:r>
      <w:r w:rsidRPr="00CC2F87">
        <w:t xml:space="preserve">. </w:t>
      </w:r>
      <w:r w:rsidR="003A50E2" w:rsidRPr="00CC2F87">
        <w:t xml:space="preserve">Many aspects of noise and acoustics were taken into account in the modeling, such as </w:t>
      </w:r>
      <w:r w:rsidR="0058388D" w:rsidRPr="00CC2F87">
        <w:t xml:space="preserve">traffic flow, traffic speed, </w:t>
      </w:r>
      <w:r w:rsidR="003A50E2" w:rsidRPr="00CC2F87">
        <w:t xml:space="preserve">the </w:t>
      </w:r>
      <w:r w:rsidR="00D37328" w:rsidRPr="00CC2F87">
        <w:t>three-dimensional</w:t>
      </w:r>
      <w:r w:rsidR="003A50E2" w:rsidRPr="00CC2F87">
        <w:t xml:space="preserve"> surface model of the</w:t>
      </w:r>
      <w:r w:rsidR="008263B9" w:rsidRPr="00CC2F87">
        <w:t xml:space="preserve"> city</w:t>
      </w:r>
      <w:r w:rsidR="003A50E2" w:rsidRPr="00CC2F87">
        <w:t>, buildings, sound barriers</w:t>
      </w:r>
      <w:r w:rsidR="000A71D3" w:rsidRPr="00CC2F87">
        <w:t xml:space="preserve"> and acoustic properties of different materials</w:t>
      </w:r>
      <w:r w:rsidR="003A50E2" w:rsidRPr="00CC2F87">
        <w:t>.</w:t>
      </w:r>
      <w:r w:rsidR="0058388D" w:rsidRPr="00CC2F87">
        <w:t xml:space="preserve"> </w:t>
      </w:r>
    </w:p>
    <w:p w14:paraId="07568C55" w14:textId="77777777" w:rsidR="000F3D16" w:rsidRPr="00CC2F87" w:rsidRDefault="000F3D16" w:rsidP="000F3D16">
      <w:pPr>
        <w:keepNext/>
      </w:pPr>
      <w:r w:rsidRPr="00CC2F87">
        <w:rPr>
          <w:noProof/>
        </w:rPr>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33BA1E98" w:rsidR="000F3D16" w:rsidRPr="00CC2F87" w:rsidRDefault="000F3D16" w:rsidP="000F3D16">
      <w:pPr>
        <w:pStyle w:val="Caption"/>
        <w:jc w:val="both"/>
      </w:pPr>
      <w:bookmarkStart w:id="24" w:name="_Toc19439310"/>
      <w:r w:rsidRPr="00CC2F87">
        <w:t xml:space="preserve">Figure </w:t>
      </w:r>
      <w:r w:rsidRPr="00CC2F87">
        <w:fldChar w:fldCharType="begin"/>
      </w:r>
      <w:r w:rsidRPr="00CC2F87">
        <w:instrText xml:space="preserve"> SEQ Figure \* ARABIC </w:instrText>
      </w:r>
      <w:r w:rsidRPr="00CC2F87">
        <w:fldChar w:fldCharType="separate"/>
      </w:r>
      <w:r w:rsidR="0031221D">
        <w:rPr>
          <w:noProof/>
        </w:rPr>
        <w:t>3</w:t>
      </w:r>
      <w:r w:rsidRPr="00CC2F87">
        <w:fldChar w:fldCharType="end"/>
      </w:r>
      <w:r w:rsidRPr="00CC2F87">
        <w:t>. Modelled daytime traffic noise</w:t>
      </w:r>
      <w:r w:rsidR="00D26FFE" w:rsidRPr="00CC2F87">
        <w:t xml:space="preserve"> levels</w:t>
      </w:r>
      <w:r w:rsidR="007925B0" w:rsidRPr="00CC2F87">
        <w:t xml:space="preserve"> </w:t>
      </w:r>
      <w:r w:rsidR="00431ECF" w:rsidRPr="00CC2F87">
        <w:t xml:space="preserve">(dB) </w:t>
      </w:r>
      <w:r w:rsidR="007925B0" w:rsidRPr="00CC2F87">
        <w:t>in Helsinki</w:t>
      </w:r>
      <w:r w:rsidRPr="00CC2F87">
        <w:t>.</w:t>
      </w:r>
      <w:bookmarkEnd w:id="24"/>
      <w:r w:rsidR="00390C1A" w:rsidRPr="00CC2F87">
        <w:t xml:space="preserve"> </w:t>
      </w:r>
    </w:p>
    <w:p w14:paraId="39708B0F" w14:textId="77777777" w:rsidR="004659A0" w:rsidRPr="00CC2F87" w:rsidRDefault="007925B0" w:rsidP="004659A0">
      <w:pPr>
        <w:keepNext/>
      </w:pPr>
      <w:r w:rsidRPr="00CC2F87">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2A67E983" w:rsidR="007925B0" w:rsidRPr="00CC2F87" w:rsidRDefault="004659A0" w:rsidP="004659A0">
      <w:pPr>
        <w:pStyle w:val="Caption"/>
        <w:jc w:val="both"/>
      </w:pPr>
      <w:bookmarkStart w:id="25" w:name="_Toc19439311"/>
      <w:r w:rsidRPr="00CC2F87">
        <w:t xml:space="preserve">Figure </w:t>
      </w:r>
      <w:r w:rsidRPr="00CC2F87">
        <w:fldChar w:fldCharType="begin"/>
      </w:r>
      <w:r w:rsidRPr="00CC2F87">
        <w:instrText xml:space="preserve"> SEQ Figure \* ARABIC </w:instrText>
      </w:r>
      <w:r w:rsidRPr="00CC2F87">
        <w:fldChar w:fldCharType="separate"/>
      </w:r>
      <w:r w:rsidR="0031221D">
        <w:rPr>
          <w:noProof/>
        </w:rPr>
        <w:t>4</w:t>
      </w:r>
      <w:r w:rsidRPr="00CC2F87">
        <w:fldChar w:fldCharType="end"/>
      </w:r>
      <w:r w:rsidRPr="00CC2F87">
        <w:t xml:space="preserve">. Modelled daytime traffic noise levels (dB) in </w:t>
      </w:r>
      <w:proofErr w:type="spellStart"/>
      <w:r w:rsidRPr="00CC2F87">
        <w:t>Viikki</w:t>
      </w:r>
      <w:proofErr w:type="spellEnd"/>
      <w:r w:rsidRPr="00CC2F87">
        <w:t>.</w:t>
      </w:r>
      <w:bookmarkEnd w:id="25"/>
      <w:r w:rsidR="00604BBE" w:rsidRPr="00CC2F87">
        <w:t xml:space="preserve"> </w:t>
      </w:r>
    </w:p>
    <w:p w14:paraId="6C529602" w14:textId="77777777" w:rsidR="00992FC4" w:rsidRPr="00CC2F87" w:rsidRDefault="007925B0" w:rsidP="00992FC4">
      <w:pPr>
        <w:keepNext/>
      </w:pPr>
      <w:r w:rsidRPr="00CC2F87">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495211AB" w14:textId="26624DB7" w:rsidR="007925B0" w:rsidRPr="00CC2F87" w:rsidRDefault="00992FC4" w:rsidP="00992FC4">
      <w:pPr>
        <w:pStyle w:val="Caption"/>
        <w:jc w:val="both"/>
      </w:pPr>
      <w:bookmarkStart w:id="26" w:name="_Toc19439312"/>
      <w:r w:rsidRPr="00CC2F87">
        <w:t xml:space="preserve">Figure </w:t>
      </w:r>
      <w:r w:rsidRPr="00CC2F87">
        <w:fldChar w:fldCharType="begin"/>
      </w:r>
      <w:r w:rsidRPr="00CC2F87">
        <w:instrText xml:space="preserve"> SEQ Figure \* ARABIC </w:instrText>
      </w:r>
      <w:r w:rsidRPr="00CC2F87">
        <w:fldChar w:fldCharType="separate"/>
      </w:r>
      <w:r w:rsidR="0031221D">
        <w:rPr>
          <w:noProof/>
        </w:rPr>
        <w:t>5</w:t>
      </w:r>
      <w:r w:rsidRPr="00CC2F87">
        <w:fldChar w:fldCharType="end"/>
      </w:r>
      <w:r w:rsidRPr="00CC2F87">
        <w:t>. Modelled daytime traffic noise levels (dB) in more central location in Helsinki.</w:t>
      </w:r>
      <w:bookmarkEnd w:id="26"/>
      <w:r w:rsidR="00A34344" w:rsidRPr="00CC2F87">
        <w:t xml:space="preserve"> </w:t>
      </w:r>
    </w:p>
    <w:p w14:paraId="30D4C75F" w14:textId="7DA10031" w:rsidR="00291FE7" w:rsidRPr="00CC2F87" w:rsidRDefault="00291FE7" w:rsidP="002F44AF">
      <w:pPr>
        <w:pStyle w:val="ListParagraph"/>
        <w:numPr>
          <w:ilvl w:val="0"/>
          <w:numId w:val="9"/>
        </w:numPr>
      </w:pPr>
      <w:r w:rsidRPr="00CC2F87">
        <w:t>Traffic noise data was assessed as required by the EU Environmental Noise Directive</w:t>
      </w:r>
    </w:p>
    <w:p w14:paraId="0286374B" w14:textId="715491A0" w:rsidR="00F52D56" w:rsidRPr="00CC2F87" w:rsidRDefault="00291FE7" w:rsidP="002F44AF">
      <w:pPr>
        <w:pStyle w:val="ListParagraph"/>
        <w:numPr>
          <w:ilvl w:val="0"/>
          <w:numId w:val="9"/>
        </w:numPr>
      </w:pPr>
      <w:r w:rsidRPr="00CC2F87">
        <w:t>Noise mapping was carried out</w:t>
      </w:r>
      <w:r w:rsidR="00F52D56" w:rsidRPr="00CC2F87">
        <w:t xml:space="preserve"> (“in accordance with the env noise directive”)</w:t>
      </w:r>
    </w:p>
    <w:p w14:paraId="2A895377" w14:textId="1BE76C80" w:rsidR="007448A1" w:rsidRPr="00CC2F87" w:rsidRDefault="007448A1" w:rsidP="002F44AF">
      <w:pPr>
        <w:pStyle w:val="ListParagraph"/>
        <w:numPr>
          <w:ilvl w:val="0"/>
          <w:numId w:val="9"/>
        </w:numPr>
      </w:pPr>
      <w:r w:rsidRPr="00CC2F87">
        <w:t>Modelled for the height of 4 meters (limits the applicability in this study only a little)</w:t>
      </w:r>
    </w:p>
    <w:p w14:paraId="183A2DF0" w14:textId="70DA00AE" w:rsidR="00521A32" w:rsidRPr="00CC2F87" w:rsidRDefault="00521A32" w:rsidP="002F44AF">
      <w:pPr>
        <w:pStyle w:val="ListParagraph"/>
        <w:numPr>
          <w:ilvl w:val="0"/>
          <w:numId w:val="9"/>
        </w:numPr>
      </w:pPr>
      <w:r w:rsidRPr="00CC2F87">
        <w:t xml:space="preserve">CNOSSOS-EU computational noise model </w:t>
      </w:r>
    </w:p>
    <w:p w14:paraId="5279115E" w14:textId="77777777" w:rsidR="00524730" w:rsidRPr="00CC2F87" w:rsidRDefault="00524730" w:rsidP="00524730"/>
    <w:p w14:paraId="7157ED05" w14:textId="33D8A17D" w:rsidR="007A6F11" w:rsidRPr="00CC2F87" w:rsidRDefault="007A6F11" w:rsidP="007A6F11">
      <w:pPr>
        <w:pStyle w:val="Heading3"/>
      </w:pPr>
      <w:bookmarkStart w:id="27" w:name="_Toc19439273"/>
      <w:r w:rsidRPr="00CC2F87">
        <w:t>OpenStreetMap data</w:t>
      </w:r>
      <w:bookmarkEnd w:id="27"/>
    </w:p>
    <w:p w14:paraId="430A3B9F" w14:textId="3DC7FDC9" w:rsidR="00873115" w:rsidRPr="00CC2F87" w:rsidRDefault="008B61E7" w:rsidP="00873115">
      <w:r w:rsidRPr="00CC2F87">
        <w:lastRenderedPageBreak/>
        <w:t xml:space="preserve">Highway features used in walkable network construction were </w:t>
      </w:r>
      <w:r w:rsidR="00873115" w:rsidRPr="00CC2F87">
        <w:t>downloaded</w:t>
      </w:r>
      <w:r w:rsidRPr="00CC2F87">
        <w:t xml:space="preserve"> from OpenStreetMap</w:t>
      </w:r>
      <w:r w:rsidR="00873115" w:rsidRPr="00CC2F87">
        <w:t xml:space="preserve"> (OSM)</w:t>
      </w:r>
      <w:r w:rsidRPr="00CC2F87">
        <w:t>.</w:t>
      </w:r>
      <w:r w:rsidR="00873115" w:rsidRPr="00CC2F87">
        <w:t xml:space="preserve"> The relevant OSM features were extracted by from OSM via query service which allowed using specific OSM tags (key-value pairs) to </w:t>
      </w:r>
      <w:r w:rsidR="005C2BF4" w:rsidRPr="00CC2F87">
        <w:t>request only</w:t>
      </w:r>
      <w:r w:rsidR="00873115" w:rsidRPr="00CC2F87">
        <w:t xml:space="preserve"> the features of interest. </w:t>
      </w:r>
    </w:p>
    <w:p w14:paraId="3C5FDBCA" w14:textId="2F4EF9D4" w:rsidR="00433169" w:rsidRPr="00CC2F87" w:rsidRDefault="00433169" w:rsidP="00873115">
      <w:r w:rsidRPr="00CC2F87">
        <w:t>OSM data has often been used in optimizing walking routes</w:t>
      </w:r>
      <w:r w:rsidR="00A61931" w:rsidRPr="00CC2F87">
        <w:t xml:space="preserve"> as it often includes more comprehensive set of walkable network features than other data sources</w:t>
      </w:r>
      <w:r w:rsidR="00347F89" w:rsidRPr="00CC2F87">
        <w:t xml:space="preserve"> (e.g. paths, platforms and tracks)</w:t>
      </w:r>
      <w:r w:rsidRPr="00CC2F87">
        <w:t xml:space="preserve">. </w:t>
      </w:r>
    </w:p>
    <w:p w14:paraId="2DD3675B" w14:textId="2B942C8A" w:rsidR="007A6F11" w:rsidRPr="00CC2F87" w:rsidRDefault="0027702A" w:rsidP="00ED0F8F">
      <w:pPr>
        <w:pStyle w:val="Heading3"/>
      </w:pPr>
      <w:bookmarkStart w:id="28" w:name="_Toc19439274"/>
      <w:r w:rsidRPr="00CC2F87">
        <w:t xml:space="preserve">Register based origin-destination (OD) </w:t>
      </w:r>
      <w:r w:rsidR="007375B8" w:rsidRPr="00CC2F87">
        <w:t xml:space="preserve">commuting </w:t>
      </w:r>
      <w:r w:rsidRPr="00CC2F87">
        <w:t>data</w:t>
      </w:r>
      <w:bookmarkEnd w:id="28"/>
    </w:p>
    <w:p w14:paraId="6E7D7A4E" w14:textId="6F4BC52D" w:rsidR="00231CF2" w:rsidRPr="00CC2F87" w:rsidRDefault="00231CF2" w:rsidP="002F44AF">
      <w:pPr>
        <w:pStyle w:val="ListParagraph"/>
        <w:numPr>
          <w:ilvl w:val="0"/>
          <w:numId w:val="8"/>
        </w:numPr>
      </w:pPr>
      <w:r w:rsidRPr="00CC2F87">
        <w:t xml:space="preserve">Statistics Finland / </w:t>
      </w:r>
      <w:proofErr w:type="spellStart"/>
      <w:r w:rsidRPr="00CC2F87">
        <w:t>Syke</w:t>
      </w:r>
      <w:proofErr w:type="spellEnd"/>
    </w:p>
    <w:p w14:paraId="48D83D44" w14:textId="72F92DCD" w:rsidR="00231CF2" w:rsidRPr="00CC2F87" w:rsidRDefault="00231CF2" w:rsidP="002F44AF">
      <w:pPr>
        <w:pStyle w:val="ListParagraph"/>
        <w:numPr>
          <w:ilvl w:val="0"/>
          <w:numId w:val="8"/>
        </w:numPr>
      </w:pPr>
      <w:r w:rsidRPr="00CC2F87">
        <w:t>Commutes as origin-destination flows</w:t>
      </w:r>
    </w:p>
    <w:p w14:paraId="5C5F132C" w14:textId="3126FDDB" w:rsidR="00231CF2" w:rsidRPr="00CC2F87" w:rsidRDefault="00231CF2" w:rsidP="002F44AF">
      <w:pPr>
        <w:pStyle w:val="ListParagraph"/>
        <w:numPr>
          <w:ilvl w:val="0"/>
          <w:numId w:val="8"/>
        </w:numPr>
      </w:pPr>
      <w:r w:rsidRPr="00CC2F87">
        <w:t>Aggregated to 250 m grid</w:t>
      </w:r>
    </w:p>
    <w:p w14:paraId="3FE582DE" w14:textId="633737A1" w:rsidR="00231CF2" w:rsidRPr="00CC2F87" w:rsidRDefault="00292ACC" w:rsidP="002F44AF">
      <w:pPr>
        <w:pStyle w:val="ListParagraph"/>
        <w:numPr>
          <w:ilvl w:val="0"/>
          <w:numId w:val="8"/>
        </w:numPr>
      </w:pPr>
      <w:r w:rsidRPr="00CC2F87">
        <w:t>Subset of commutes with origin in Helsinki was extracted</w:t>
      </w:r>
    </w:p>
    <w:p w14:paraId="585E030A" w14:textId="11B3D75C" w:rsidR="00D45B16" w:rsidRPr="00CC2F87" w:rsidRDefault="00D45B16" w:rsidP="002F44AF">
      <w:pPr>
        <w:pStyle w:val="ListParagraph"/>
        <w:numPr>
          <w:ilvl w:val="0"/>
          <w:numId w:val="8"/>
        </w:numPr>
      </w:pPr>
      <w:r w:rsidRPr="00CC2F87">
        <w:t>Suitable for identifying also residential areas (as origins of commutes)</w:t>
      </w:r>
    </w:p>
    <w:p w14:paraId="501684F5" w14:textId="3637B526" w:rsidR="00B41CC9" w:rsidRPr="00CC2F87" w:rsidRDefault="00DF5206" w:rsidP="00ED0F8F">
      <w:pPr>
        <w:pStyle w:val="Heading3"/>
      </w:pPr>
      <w:bookmarkStart w:id="29" w:name="_Toc19439275"/>
      <w:r w:rsidRPr="00CC2F87">
        <w:t>Routing service of the local public transport authority</w:t>
      </w:r>
      <w:bookmarkEnd w:id="29"/>
    </w:p>
    <w:p w14:paraId="122D5424" w14:textId="4F691904" w:rsidR="00431203" w:rsidRPr="00CC2F87" w:rsidRDefault="00431203" w:rsidP="002F44AF">
      <w:pPr>
        <w:pStyle w:val="ListParagraph"/>
        <w:numPr>
          <w:ilvl w:val="0"/>
          <w:numId w:val="8"/>
        </w:numPr>
      </w:pPr>
      <w:r w:rsidRPr="00CC2F87">
        <w:t>Digitransit application programming interface (API)</w:t>
      </w:r>
    </w:p>
    <w:p w14:paraId="2BF9D18C" w14:textId="35E371F2" w:rsidR="00042933" w:rsidRPr="00CC2F87" w:rsidRDefault="00042933" w:rsidP="002F44AF">
      <w:pPr>
        <w:pStyle w:val="ListParagraph"/>
        <w:numPr>
          <w:ilvl w:val="0"/>
          <w:numId w:val="8"/>
        </w:numPr>
      </w:pPr>
      <w:r w:rsidRPr="00CC2F87">
        <w:t>Only for identifying local PT stops</w:t>
      </w:r>
    </w:p>
    <w:p w14:paraId="07AA9ABF" w14:textId="1A55188E" w:rsidR="004C33F2" w:rsidRPr="00CC2F87" w:rsidRDefault="004C33F2" w:rsidP="004C33F2">
      <w:pPr>
        <w:pStyle w:val="Heading2"/>
      </w:pPr>
      <w:bookmarkStart w:id="30" w:name="_Toc19439276"/>
      <w:r w:rsidRPr="00CC2F87">
        <w:t>Technical framework</w:t>
      </w:r>
      <w:bookmarkEnd w:id="30"/>
    </w:p>
    <w:p w14:paraId="48FB4E60" w14:textId="77777777" w:rsidR="00153745" w:rsidRPr="00CC2F87" w:rsidRDefault="00153745" w:rsidP="00153745">
      <w:pPr>
        <w:keepNext/>
      </w:pPr>
      <w:r w:rsidRPr="00CC2F87">
        <w:rPr>
          <w:noProof/>
        </w:rPr>
        <w:lastRenderedPageBreak/>
        <w:drawing>
          <wp:inline distT="0" distB="0" distL="0" distR="0" wp14:anchorId="535591D4" wp14:editId="07D98201">
            <wp:extent cx="5687234" cy="7881122"/>
            <wp:effectExtent l="0" t="0" r="254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87234" cy="7881122"/>
                    </a:xfrm>
                    <a:prstGeom prst="rect">
                      <a:avLst/>
                    </a:prstGeom>
                  </pic:spPr>
                </pic:pic>
              </a:graphicData>
            </a:graphic>
          </wp:inline>
        </w:drawing>
      </w:r>
    </w:p>
    <w:p w14:paraId="4D9BCD36" w14:textId="73F60E93" w:rsidR="00153745" w:rsidRPr="00CC2F87" w:rsidRDefault="00153745" w:rsidP="00020EA1">
      <w:pPr>
        <w:pStyle w:val="Caption"/>
      </w:pPr>
      <w:bookmarkStart w:id="31" w:name="_Toc19439313"/>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31221D">
        <w:rPr>
          <w:noProof/>
        </w:rPr>
        <w:t>6</w:t>
      </w:r>
      <w:r w:rsidR="004F023F" w:rsidRPr="00CC2F87">
        <w:fldChar w:fldCharType="end"/>
      </w:r>
      <w:r w:rsidRPr="00CC2F87">
        <w:t>. Technical framework of the study: internal</w:t>
      </w:r>
      <w:r w:rsidR="005D286E" w:rsidRPr="00CC2F87">
        <w:t xml:space="preserve"> (blue)</w:t>
      </w:r>
      <w:r w:rsidRPr="00CC2F87">
        <w:t xml:space="preserve"> and external </w:t>
      </w:r>
      <w:r w:rsidR="005D286E" w:rsidRPr="00CC2F87">
        <w:t xml:space="preserve">(grey) </w:t>
      </w:r>
      <w:r w:rsidRPr="00CC2F87">
        <w:t>technical dependencies</w:t>
      </w:r>
      <w:r w:rsidR="00A35643" w:rsidRPr="00CC2F87">
        <w:t xml:space="preserve"> (* </w:t>
      </w:r>
      <w:r w:rsidR="0096768B" w:rsidRPr="00CC2F87">
        <w:t xml:space="preserve">= </w:t>
      </w:r>
      <w:r w:rsidR="00A35643" w:rsidRPr="00CC2F87">
        <w:t>Python library)</w:t>
      </w:r>
      <w:r w:rsidRPr="00CC2F87">
        <w:t>.</w:t>
      </w:r>
      <w:r w:rsidR="002D300D" w:rsidRPr="00CC2F87">
        <w:t xml:space="preserve"> </w:t>
      </w:r>
      <w:r w:rsidR="003A1C57" w:rsidRPr="00CC2F87">
        <w:t>Numerous e</w:t>
      </w:r>
      <w:r w:rsidR="002D300D" w:rsidRPr="00CC2F87">
        <w:t>xternal dependencies of the used Python libraries are not included in the graph.</w:t>
      </w:r>
      <w:bookmarkEnd w:id="31"/>
      <w:r w:rsidR="002D300D" w:rsidRPr="00CC2F87">
        <w:t xml:space="preserve"> </w:t>
      </w:r>
    </w:p>
    <w:p w14:paraId="7051E6B2" w14:textId="731CA202" w:rsidR="00A93751" w:rsidRPr="00CC2F87" w:rsidRDefault="0007451C" w:rsidP="006931F6">
      <w:pPr>
        <w:pStyle w:val="Heading2"/>
      </w:pPr>
      <w:bookmarkStart w:id="32" w:name="_Toc19439277"/>
      <w:r w:rsidRPr="00CC2F87">
        <w:lastRenderedPageBreak/>
        <w:t>R</w:t>
      </w:r>
      <w:r w:rsidR="002447F6" w:rsidRPr="00CC2F87">
        <w:t>oute optimization</w:t>
      </w:r>
      <w:r w:rsidR="00493AAD" w:rsidRPr="00CC2F87">
        <w:t xml:space="preserve"> </w:t>
      </w:r>
      <w:r w:rsidR="00E60CD2" w:rsidRPr="00CC2F87">
        <w:t>method</w:t>
      </w:r>
      <w:bookmarkEnd w:id="32"/>
    </w:p>
    <w:p w14:paraId="23794001" w14:textId="50807D2E" w:rsidR="00896DC2" w:rsidRPr="00CC2F87" w:rsidRDefault="00B86E9C" w:rsidP="00896DC2">
      <w:pPr>
        <w:pStyle w:val="Heading3"/>
      </w:pPr>
      <w:bookmarkStart w:id="33" w:name="_Toc19439278"/>
      <w:r w:rsidRPr="00CC2F87">
        <w:t>Environmental impedance function</w:t>
      </w:r>
      <w:bookmarkEnd w:id="33"/>
    </w:p>
    <w:p w14:paraId="7769A740" w14:textId="373BF017" w:rsidR="00CB7FB3" w:rsidRPr="00CC2F87" w:rsidRDefault="00896DC2" w:rsidP="00CB7FB3">
      <w:r w:rsidRPr="00CC2F87">
        <w:t xml:space="preserve">The </w:t>
      </w:r>
      <w:r w:rsidR="000D32DD" w:rsidRPr="00CC2F87">
        <w:t>equation</w:t>
      </w:r>
      <w:r w:rsidRPr="00CC2F87">
        <w:t xml:space="preserve"> for calculating </w:t>
      </w:r>
      <w:r w:rsidR="00EE3E3C" w:rsidRPr="00CC2F87">
        <w:t xml:space="preserve">adjusted </w:t>
      </w:r>
      <w:r w:rsidRPr="00CC2F87">
        <w:t>edge cost</w:t>
      </w:r>
      <w:r w:rsidR="000D32DD" w:rsidRPr="00CC2F87">
        <w:t xml:space="preserve">s </w:t>
      </w:r>
      <w:r w:rsidR="00EE3E3C" w:rsidRPr="00CC2F87">
        <w:t xml:space="preserve">suitable </w:t>
      </w:r>
      <w:r w:rsidR="000D32DD" w:rsidRPr="00CC2F87">
        <w:t xml:space="preserve">for quiet </w:t>
      </w:r>
      <w:r w:rsidR="00EE3E3C" w:rsidRPr="00CC2F87">
        <w:t>path</w:t>
      </w:r>
      <w:r w:rsidR="000D32DD" w:rsidRPr="00CC2F87">
        <w:t xml:space="preserve"> route optimization</w:t>
      </w:r>
      <w:r w:rsidRPr="00CC2F87">
        <w:t xml:space="preserve"> was defined as:</w:t>
      </w:r>
    </w:p>
    <w:tbl>
      <w:tblPr>
        <w:tblStyle w:val="TableGrid"/>
        <w:tblW w:w="0" w:type="auto"/>
        <w:tblLook w:val="04A0" w:firstRow="1" w:lastRow="0" w:firstColumn="1" w:lastColumn="0" w:noHBand="0" w:noVBand="1"/>
      </w:tblPr>
      <w:tblGrid>
        <w:gridCol w:w="9067"/>
        <w:gridCol w:w="555"/>
      </w:tblGrid>
      <w:tr w:rsidR="00CB7FB3" w:rsidRPr="00CC2F87"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6A62B573" w:rsidR="00CB7FB3" w:rsidRPr="00CC2F87" w:rsidRDefault="00CB7FB3" w:rsidP="00F97ACD">
            <w:pPr>
              <w:spacing w:before="120" w:after="400"/>
              <w:rPr>
                <w:sz w:val="26"/>
                <w:szCs w:val="26"/>
              </w:rPr>
            </w:pPr>
            <m:oMathPara>
              <m:oMath>
                <m:r>
                  <w:rPr>
                    <w:rFonts w:ascii="Cambria Math" w:hAnsi="Cambria Math"/>
                    <w:sz w:val="26"/>
                    <w:szCs w:val="26"/>
                  </w:rPr>
                  <m:t xml:space="preserve">  </m:t>
                </m:r>
                <m:sSub>
                  <m:sSubPr>
                    <m:ctrlPr>
                      <w:rPr>
                        <w:rFonts w:ascii="Cambria Math" w:hAnsi="Cambria Math"/>
                        <w:sz w:val="26"/>
                        <w:szCs w:val="26"/>
                      </w:rPr>
                    </m:ctrlPr>
                  </m:sSubPr>
                  <m:e>
                    <m:r>
                      <w:rPr>
                        <w:rFonts w:ascii="Cambria Math" w:hAnsi="Cambria Math"/>
                        <w:sz w:val="26"/>
                        <w:szCs w:val="26"/>
                      </w:rPr>
                      <m:t>C</m:t>
                    </m:r>
                  </m:e>
                  <m:sub>
                    <m:r>
                      <w:rPr>
                        <w:rFonts w:ascii="Cambria Math" w:hAnsi="Cambria Math"/>
                        <w:sz w:val="26"/>
                        <w:szCs w:val="26"/>
                      </w:rPr>
                      <m:t>e</m:t>
                    </m:r>
                  </m:sub>
                </m:sSub>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rPr>
                      <m:t>d</m:t>
                    </m:r>
                  </m:e>
                  <m:sub>
                    <m:r>
                      <w:rPr>
                        <w:rFonts w:ascii="Cambria Math" w:hAnsi="Cambria Math"/>
                        <w:sz w:val="26"/>
                        <w:szCs w:val="26"/>
                      </w:rPr>
                      <m:t>e</m:t>
                    </m:r>
                  </m:sub>
                </m:sSub>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rPr>
                      <m:t>C</m:t>
                    </m:r>
                  </m:e>
                  <m:sub>
                    <m:r>
                      <w:rPr>
                        <w:rFonts w:ascii="Cambria Math" w:hAnsi="Cambria Math"/>
                        <w:sz w:val="26"/>
                        <w:szCs w:val="26"/>
                      </w:rPr>
                      <m:t>en</m:t>
                    </m:r>
                  </m:sub>
                </m:sSub>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460AB97B" w:rsidR="00CB7FB3" w:rsidRPr="00CC2F87" w:rsidRDefault="00CB7FB3" w:rsidP="00F97ACD">
            <w:pPr>
              <w:spacing w:before="120" w:after="400"/>
            </w:pPr>
            <w:r w:rsidRPr="00CC2F87">
              <w:t>(</w:t>
            </w:r>
            <w:r w:rsidRPr="00CC2F87">
              <w:fldChar w:fldCharType="begin"/>
            </w:r>
            <w:r w:rsidRPr="00CC2F87">
              <w:instrText xml:space="preserve"> SEQ Equation \* ARABIC </w:instrText>
            </w:r>
            <w:r w:rsidRPr="00CC2F87">
              <w:fldChar w:fldCharType="separate"/>
            </w:r>
            <w:r w:rsidR="0003797C">
              <w:rPr>
                <w:noProof/>
              </w:rPr>
              <w:t>1</w:t>
            </w:r>
            <w:r w:rsidRPr="00CC2F87">
              <w:fldChar w:fldCharType="end"/>
            </w:r>
            <w:r w:rsidRPr="00CC2F87">
              <w:t>)</w:t>
            </w:r>
          </w:p>
        </w:tc>
      </w:tr>
    </w:tbl>
    <w:p w14:paraId="3076F6F7" w14:textId="69298000" w:rsidR="00F97ACD" w:rsidRPr="00CC2F87" w:rsidRDefault="009017DF" w:rsidP="00F97ACD">
      <w:pPr>
        <w:rPr>
          <w:rFonts w:eastAsiaTheme="minorEastAsia"/>
          <w:iCs/>
        </w:rPr>
      </w:pPr>
      <w:r w:rsidRPr="00CC2F87">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CC2F87">
        <w:t xml:space="preserve"> </w:t>
      </w:r>
      <w:r w:rsidRPr="00CC2F87">
        <w:t>is the</w:t>
      </w:r>
      <w:r w:rsidR="000675A3" w:rsidRPr="00CC2F87">
        <w:rPr>
          <w:i/>
          <w:iCs/>
        </w:rPr>
        <w:t xml:space="preserve"> </w:t>
      </w:r>
      <w:r w:rsidR="000675A3" w:rsidRPr="00CC2F87">
        <w:t>total</w:t>
      </w:r>
      <w:r w:rsidRPr="00CC2F87">
        <w:t xml:space="preserve"> cost of the</w:t>
      </w:r>
      <w:r w:rsidR="000675A3" w:rsidRPr="00CC2F87">
        <w:t xml:space="preserve"> edge</w:t>
      </w:r>
      <w:r w:rsidR="00896DC2" w:rsidRPr="00CC2F87">
        <w:t>;</w:t>
      </w:r>
      <w:r w:rsidRPr="00CC2F87">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CC2F87">
        <w:t xml:space="preserve"> </w:t>
      </w:r>
      <w:r w:rsidRPr="00CC2F87">
        <w:t>is the</w:t>
      </w:r>
      <w:r w:rsidR="000675A3" w:rsidRPr="00CC2F87">
        <w:t xml:space="preserve"> length of the edge (</w:t>
      </w:r>
      <w:r w:rsidR="00ED3166" w:rsidRPr="00CC2F87">
        <w:t>in meters</w:t>
      </w:r>
      <w:r w:rsidR="000675A3" w:rsidRPr="00CC2F87">
        <w:t>)</w:t>
      </w:r>
      <w:r w:rsidR="00ED3166" w:rsidRPr="00CC2F87">
        <w:t xml:space="preserve"> 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CC2F87">
        <w:t xml:space="preserve"> </w:t>
      </w:r>
      <w:r w:rsidR="00ED3166" w:rsidRPr="00CC2F87">
        <w:t>is the</w:t>
      </w:r>
      <w:r w:rsidR="000675A3" w:rsidRPr="00CC2F87">
        <w:t xml:space="preserve"> additional noise cost of the edge</w:t>
      </w:r>
      <w:r w:rsidR="00ED3166" w:rsidRPr="00CC2F87">
        <w:t xml:space="preserve">. </w:t>
      </w:r>
      <w:r w:rsidR="00896DC2" w:rsidRPr="00CC2F87">
        <w:rPr>
          <w:rFonts w:eastAsiaTheme="minorEastAsia"/>
        </w:rPr>
        <w:t xml:space="preserve">The following equation was developed to model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896DC2" w:rsidRPr="00CC2F87">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rsidRPr="00CC2F87"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46744EE1" w:rsidR="00F97ACD" w:rsidRPr="00CC2F87" w:rsidRDefault="00F97ACD" w:rsidP="00547521">
            <w:pPr>
              <w:spacing w:before="120" w:after="400"/>
              <w:rPr>
                <w:sz w:val="26"/>
                <w:szCs w:val="26"/>
              </w:rPr>
            </w:pPr>
            <m:oMathPara>
              <m:oMath>
                <m:r>
                  <w:rPr>
                    <w:rFonts w:ascii="Cambria Math" w:hAnsi="Cambria Math"/>
                    <w:sz w:val="26"/>
                    <w:szCs w:val="26"/>
                  </w:rPr>
                  <m:t xml:space="preserve">   </m:t>
                </m:r>
                <m:sSub>
                  <m:sSubPr>
                    <m:ctrlPr>
                      <w:rPr>
                        <w:rFonts w:ascii="Cambria Math" w:hAnsi="Cambria Math"/>
                        <w:sz w:val="26"/>
                        <w:szCs w:val="26"/>
                      </w:rPr>
                    </m:ctrlPr>
                  </m:sSubPr>
                  <m:e>
                    <m:r>
                      <w:rPr>
                        <w:rFonts w:ascii="Cambria Math" w:hAnsi="Cambria Math"/>
                        <w:sz w:val="26"/>
                        <w:szCs w:val="26"/>
                      </w:rPr>
                      <m:t>C</m:t>
                    </m:r>
                  </m:e>
                  <m:sub>
                    <m:r>
                      <w:rPr>
                        <w:rFonts w:ascii="Cambria Math" w:hAnsi="Cambria Math"/>
                        <w:sz w:val="26"/>
                        <w:szCs w:val="26"/>
                      </w:rPr>
                      <m:t>en</m:t>
                    </m:r>
                  </m:sub>
                </m:sSub>
                <m:r>
                  <m:rPr>
                    <m:sty m:val="p"/>
                  </m:rPr>
                  <w:rPr>
                    <w:rFonts w:ascii="Cambria Math" w:hAnsi="Cambria Math"/>
                    <w:sz w:val="26"/>
                    <w:szCs w:val="26"/>
                  </w:rPr>
                  <m:t>=( </m:t>
                </m:r>
                <m:nary>
                  <m:naryPr>
                    <m:chr m:val="∑"/>
                    <m:ctrlPr>
                      <w:rPr>
                        <w:rFonts w:ascii="Cambria Math" w:hAnsi="Cambria Math"/>
                        <w:sz w:val="26"/>
                        <w:szCs w:val="26"/>
                      </w:rPr>
                    </m:ctrlPr>
                  </m:naryPr>
                  <m:sub>
                    <m:r>
                      <w:rPr>
                        <w:rFonts w:ascii="Cambria Math" w:hAnsi="Cambria Math"/>
                        <w:sz w:val="26"/>
                        <w:szCs w:val="26"/>
                      </w:rPr>
                      <m:t>i</m:t>
                    </m:r>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rPr>
                          <m:t>dB</m:t>
                        </m:r>
                      </m:e>
                      <m:sub>
                        <m:argPr>
                          <m:argSz m:val="-2"/>
                        </m:argPr>
                        <m:r>
                          <w:rPr>
                            <w:rFonts w:ascii="Cambria Math" w:hAnsi="Cambria Math"/>
                            <w:sz w:val="26"/>
                            <w:szCs w:val="26"/>
                          </w:rPr>
                          <m:t>min</m:t>
                        </m:r>
                      </m:sub>
                    </m:sSub>
                  </m:sub>
                  <m:sup>
                    <m:sSub>
                      <m:sSubPr>
                        <m:ctrlPr>
                          <w:rPr>
                            <w:rFonts w:ascii="Cambria Math" w:hAnsi="Cambria Math"/>
                            <w:sz w:val="26"/>
                            <w:szCs w:val="26"/>
                          </w:rPr>
                        </m:ctrlPr>
                      </m:sSubPr>
                      <m:e>
                        <m:r>
                          <w:rPr>
                            <w:rFonts w:ascii="Cambria Math" w:hAnsi="Cambria Math"/>
                            <w:sz w:val="26"/>
                            <w:szCs w:val="26"/>
                          </w:rPr>
                          <m:t>dB</m:t>
                        </m:r>
                      </m:e>
                      <m:sub>
                        <m:r>
                          <w:rPr>
                            <w:rFonts w:ascii="Cambria Math" w:hAnsi="Cambria Math"/>
                            <w:sz w:val="26"/>
                            <w:szCs w:val="26"/>
                          </w:rPr>
                          <m:t>max</m:t>
                        </m:r>
                      </m:sub>
                    </m:sSub>
                  </m:sup>
                  <m:e>
                    <m:sSub>
                      <m:sSubPr>
                        <m:ctrlPr>
                          <w:rPr>
                            <w:rFonts w:ascii="Cambria Math" w:hAnsi="Cambria Math"/>
                            <w:sz w:val="26"/>
                            <w:szCs w:val="26"/>
                          </w:rPr>
                        </m:ctrlPr>
                      </m:sSubPr>
                      <m:e>
                        <m:r>
                          <w:rPr>
                            <w:rFonts w:ascii="Cambria Math" w:hAnsi="Cambria Math"/>
                            <w:sz w:val="26"/>
                            <w:szCs w:val="26"/>
                          </w:rPr>
                          <m:t>d</m:t>
                        </m:r>
                      </m:e>
                      <m:sub>
                        <m:sSub>
                          <m:sSubPr>
                            <m:ctrlPr>
                              <w:rPr>
                                <w:rFonts w:ascii="Cambria Math" w:hAnsi="Cambria Math"/>
                                <w:sz w:val="26"/>
                                <w:szCs w:val="26"/>
                              </w:rPr>
                            </m:ctrlPr>
                          </m:sSubPr>
                          <m:e>
                            <m:r>
                              <w:rPr>
                                <w:rFonts w:ascii="Cambria Math" w:hAnsi="Cambria Math"/>
                                <w:sz w:val="26"/>
                                <w:szCs w:val="26"/>
                              </w:rPr>
                              <m:t>dB</m:t>
                            </m:r>
                          </m:e>
                          <m:sub>
                            <m:r>
                              <w:rPr>
                                <w:rFonts w:ascii="Cambria Math" w:hAnsi="Cambria Math"/>
                                <w:sz w:val="26"/>
                                <w:szCs w:val="26"/>
                              </w:rPr>
                              <m:t>i</m:t>
                            </m:r>
                          </m:sub>
                        </m:sSub>
                      </m:sub>
                    </m:sSub>
                  </m:e>
                </m:nary>
                <m:r>
                  <m:rPr>
                    <m:sty m:val="p"/>
                  </m:rPr>
                  <w:rPr>
                    <w:rFonts w:ascii="Cambria Math" w:hAnsi="Cambria Math"/>
                    <w:sz w:val="26"/>
                    <w:szCs w:val="26"/>
                  </w:rPr>
                  <m:t>× </m:t>
                </m:r>
                <m:sSub>
                  <m:sSubPr>
                    <m:ctrlPr>
                      <w:rPr>
                        <w:rFonts w:ascii="Cambria Math" w:hAnsi="Cambria Math"/>
                        <w:sz w:val="26"/>
                        <w:szCs w:val="26"/>
                      </w:rPr>
                    </m:ctrlPr>
                  </m:sSubPr>
                  <m:e>
                    <m:r>
                      <w:rPr>
                        <w:rFonts w:ascii="Cambria Math" w:hAnsi="Cambria Math"/>
                        <w:sz w:val="26"/>
                        <w:szCs w:val="26"/>
                      </w:rPr>
                      <m:t>a</m:t>
                    </m:r>
                  </m:e>
                  <m:sub>
                    <m:sSub>
                      <m:sSubPr>
                        <m:ctrlPr>
                          <w:rPr>
                            <w:rFonts w:ascii="Cambria Math" w:hAnsi="Cambria Math"/>
                            <w:sz w:val="26"/>
                            <w:szCs w:val="26"/>
                          </w:rPr>
                        </m:ctrlPr>
                      </m:sSubPr>
                      <m:e>
                        <m:r>
                          <w:rPr>
                            <w:rFonts w:ascii="Cambria Math" w:hAnsi="Cambria Math"/>
                            <w:sz w:val="26"/>
                            <w:szCs w:val="26"/>
                          </w:rPr>
                          <m:t>dB</m:t>
                        </m:r>
                      </m:e>
                      <m:sub>
                        <m:r>
                          <w:rPr>
                            <w:rFonts w:ascii="Cambria Math" w:hAnsi="Cambria Math"/>
                            <w:sz w:val="26"/>
                            <w:szCs w:val="26"/>
                          </w:rPr>
                          <m:t>i</m:t>
                        </m:r>
                      </m:sub>
                    </m:sSub>
                  </m:sub>
                </m:sSub>
                <m:r>
                  <m:rPr>
                    <m:sty m:val="p"/>
                  </m:rPr>
                  <w:rPr>
                    <w:rFonts w:ascii="Cambria Math" w:hAnsi="Cambria Math"/>
                    <w:sz w:val="26"/>
                    <w:szCs w:val="26"/>
                  </w:rPr>
                  <m:t> ) × </m:t>
                </m:r>
                <m:r>
                  <w:rPr>
                    <w:rFonts w:ascii="Cambria Math" w:hAnsi="Cambria Math"/>
                    <w:sz w:val="26"/>
                    <w:szCs w:val="26"/>
                  </w:rPr>
                  <m:t>nt</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23332268" w:rsidR="00F97ACD" w:rsidRPr="00CC2F87" w:rsidRDefault="00F97ACD" w:rsidP="00B61A9D">
            <w:pPr>
              <w:spacing w:before="460" w:after="400"/>
            </w:pPr>
            <w:bookmarkStart w:id="34" w:name="_Ref9591374"/>
            <w:r w:rsidRPr="00CC2F87">
              <w:t>(</w:t>
            </w:r>
            <w:r w:rsidRPr="00CC2F87">
              <w:fldChar w:fldCharType="begin"/>
            </w:r>
            <w:r w:rsidRPr="00CC2F87">
              <w:instrText xml:space="preserve"> SEQ Equation \* ARABIC </w:instrText>
            </w:r>
            <w:r w:rsidRPr="00CC2F87">
              <w:fldChar w:fldCharType="separate"/>
            </w:r>
            <w:r w:rsidR="0003797C">
              <w:rPr>
                <w:noProof/>
              </w:rPr>
              <w:t>2</w:t>
            </w:r>
            <w:r w:rsidRPr="00CC2F87">
              <w:fldChar w:fldCharType="end"/>
            </w:r>
            <w:r w:rsidRPr="00CC2F87">
              <w:t>)</w:t>
            </w:r>
            <w:bookmarkEnd w:id="34"/>
          </w:p>
        </w:tc>
      </w:tr>
    </w:tbl>
    <w:p w14:paraId="2188DA81" w14:textId="67D7DFD5" w:rsidR="000675A3" w:rsidRPr="00CC2F87" w:rsidRDefault="00C36DF3" w:rsidP="00C36DF3">
      <w:pPr>
        <w:rPr>
          <w:rFonts w:eastAsiaTheme="minorEastAsia"/>
          <w:iCs/>
        </w:rPr>
      </w:pPr>
      <w:r w:rsidRPr="00CC2F87">
        <w:t>w</w:t>
      </w:r>
      <w:r w:rsidR="00896DC2" w:rsidRPr="00CC2F87">
        <w:t>here</w:t>
      </w:r>
      <w:r w:rsidRPr="00CC2F87">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C2F87">
        <w:t xml:space="preserve"> refers to a 5 dB range </w:t>
      </w:r>
      <w:r w:rsidR="001215BF" w:rsidRPr="00CC2F87">
        <w:t>from</w:t>
      </w:r>
      <w:r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C2F87">
        <w:t xml:space="preserve"> </w:t>
      </w:r>
      <w:r w:rsidR="001215BF" w:rsidRPr="00CC2F87">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C2F87">
        <w:t>(e.g. 55 dB refers to dB-range 55–60 dB),</w:t>
      </w:r>
      <w:r w:rsidR="00896DC2" w:rsidRPr="00CC2F87">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t xml:space="preserve"> is the contaminated distance</w:t>
      </w:r>
      <w:r w:rsidR="0045589F" w:rsidRPr="00CC2F87">
        <w:t xml:space="preserve"> (m)</w:t>
      </w:r>
      <w:r w:rsidR="00896DC2" w:rsidRPr="00CC2F87">
        <w:t xml:space="preserve"> of </w:t>
      </w:r>
      <w:r w:rsidRPr="00CC2F87">
        <w:t xml:space="preserve">the </w:t>
      </w:r>
      <w:r w:rsidR="00CF5B53" w:rsidRPr="00CC2F87">
        <w:t>dB</w:t>
      </w:r>
      <w:r w:rsidR="001215BF" w:rsidRPr="00CC2F87">
        <w:t xml:space="preserve"> </w:t>
      </w:r>
      <w:r w:rsidR="00CF5B53" w:rsidRPr="00CC2F87">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C2F87">
        <w:t xml:space="preserve"> (e.g. 14 m of </w:t>
      </w:r>
      <w:r w:rsidR="00CF5B53" w:rsidRPr="00CC2F87">
        <w:t>5</w:t>
      </w:r>
      <w:r w:rsidR="0045589F" w:rsidRPr="00CC2F87">
        <w:t>5</w:t>
      </w:r>
      <w:r w:rsidR="00CF5B53" w:rsidRPr="00CC2F87">
        <w:t>–</w:t>
      </w:r>
      <w:r w:rsidR="0045589F" w:rsidRPr="00CC2F87">
        <w:t>60</w:t>
      </w:r>
      <w:r w:rsidR="00896DC2" w:rsidRPr="00CC2F87">
        <w:t xml:space="preserve"> dB) along the edge geometry;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rPr>
          <w:rFonts w:eastAsiaTheme="minorEastAsia"/>
          <w:iCs/>
        </w:rPr>
        <w:t xml:space="preserve"> is a dB-specific noise cost coefficient (between 0.0–</w:t>
      </w:r>
      <w:r w:rsidR="00D24611" w:rsidRPr="00CC2F87">
        <w:rPr>
          <w:rFonts w:eastAsiaTheme="minorEastAsia"/>
          <w:iCs/>
        </w:rPr>
        <w:t>0</w:t>
      </w:r>
      <w:r w:rsidR="00896DC2" w:rsidRPr="00CC2F87">
        <w:rPr>
          <w:rFonts w:eastAsiaTheme="minorEastAsia"/>
          <w:iCs/>
        </w:rPr>
        <w:t>.</w:t>
      </w:r>
      <w:r w:rsidR="00D24611" w:rsidRPr="00CC2F87">
        <w:rPr>
          <w:rFonts w:eastAsiaTheme="minorEastAsia"/>
          <w:iCs/>
        </w:rPr>
        <w:t>6</w:t>
      </w:r>
      <w:r w:rsidR="00FA2175" w:rsidRPr="00CC2F87">
        <w:rPr>
          <w:rFonts w:eastAsiaTheme="minorEastAsia"/>
          <w:iCs/>
        </w:rPr>
        <w:t>,</w:t>
      </w:r>
      <w:r w:rsidR="00D24611" w:rsidRPr="00CC2F87">
        <w:rPr>
          <w:rFonts w:eastAsiaTheme="minorEastAsia"/>
          <w:iCs/>
        </w:rPr>
        <w:t xml:space="preserve"> </w:t>
      </w:r>
      <w:r w:rsidR="00D24611" w:rsidRPr="00CC2F87">
        <w:rPr>
          <w:rFonts w:eastAsiaTheme="minorEastAsia"/>
          <w:iCs/>
        </w:rPr>
        <w:fldChar w:fldCharType="begin"/>
      </w:r>
      <w:r w:rsidR="00D24611" w:rsidRPr="00CC2F87">
        <w:rPr>
          <w:rFonts w:eastAsiaTheme="minorEastAsia"/>
          <w:iCs/>
        </w:rPr>
        <w:instrText xml:space="preserve"> REF _Ref9527730 \h </w:instrText>
      </w:r>
      <w:r w:rsidR="00D24611" w:rsidRPr="00CC2F87">
        <w:rPr>
          <w:rFonts w:eastAsiaTheme="minorEastAsia"/>
          <w:iCs/>
        </w:rPr>
      </w:r>
      <w:r w:rsidR="00D24611" w:rsidRPr="00CC2F87">
        <w:rPr>
          <w:rFonts w:eastAsiaTheme="minorEastAsia"/>
          <w:iCs/>
        </w:rPr>
        <w:fldChar w:fldCharType="separate"/>
      </w:r>
      <w:r w:rsidR="0003797C" w:rsidRPr="00CC2F87">
        <w:t xml:space="preserve">Table </w:t>
      </w:r>
      <w:r w:rsidR="0003797C">
        <w:rPr>
          <w:noProof/>
        </w:rPr>
        <w:t>2</w:t>
      </w:r>
      <w:r w:rsidR="00D24611" w:rsidRPr="00CC2F87">
        <w:rPr>
          <w:rFonts w:eastAsiaTheme="minorEastAsia"/>
          <w:iCs/>
        </w:rPr>
        <w:fldChar w:fldCharType="end"/>
      </w:r>
      <w:r w:rsidR="00896DC2" w:rsidRPr="00CC2F87">
        <w:rPr>
          <w:rFonts w:eastAsiaTheme="minorEastAsia"/>
          <w:iCs/>
        </w:rPr>
        <w:t xml:space="preserve">) and </w:t>
      </w:r>
      <w:r w:rsidR="00896DC2" w:rsidRPr="00CC2F87">
        <w:rPr>
          <w:rFonts w:ascii="Cambria Math" w:eastAsiaTheme="minorEastAsia" w:hAnsi="Cambria Math" w:cs="Cambria Math"/>
          <w:iCs/>
        </w:rPr>
        <w:t>𝑛𝑡</w:t>
      </w:r>
      <w:r w:rsidR="00896DC2" w:rsidRPr="00CC2F87">
        <w:rPr>
          <w:rFonts w:eastAsiaTheme="minorEastAsia"/>
          <w:iCs/>
        </w:rPr>
        <w:t xml:space="preserve"> is a “personal” noise tolerance coefficient (</w:t>
      </w:r>
      <w:r w:rsidR="006C290E" w:rsidRPr="00CC2F87">
        <w:rPr>
          <w:rFonts w:eastAsiaTheme="minorEastAsia"/>
          <w:iCs/>
        </w:rPr>
        <w:t xml:space="preserve">ranges e.g. from </w:t>
      </w:r>
      <w:r w:rsidR="00896DC2" w:rsidRPr="00CC2F87">
        <w:rPr>
          <w:rFonts w:eastAsiaTheme="minorEastAsia"/>
          <w:iCs/>
        </w:rPr>
        <w:t>0.1</w:t>
      </w:r>
      <w:r w:rsidR="006C290E" w:rsidRPr="00CC2F87">
        <w:rPr>
          <w:rFonts w:eastAsiaTheme="minorEastAsia"/>
          <w:iCs/>
        </w:rPr>
        <w:t xml:space="preserve"> to </w:t>
      </w:r>
      <w:r w:rsidR="00CC4E40" w:rsidRPr="00CC2F87">
        <w:rPr>
          <w:rFonts w:eastAsiaTheme="minorEastAsia"/>
          <w:iCs/>
        </w:rPr>
        <w:t>4</w:t>
      </w:r>
      <w:r w:rsidR="00896DC2" w:rsidRPr="00CC2F87">
        <w:rPr>
          <w:rFonts w:eastAsiaTheme="minorEastAsia"/>
          <w:iCs/>
        </w:rPr>
        <w:t>0).</w:t>
      </w:r>
      <w:r w:rsidR="00C75CBF" w:rsidRPr="00CC2F87">
        <w:rPr>
          <w:rFonts w:eastAsiaTheme="minorEastAsia"/>
          <w:iCs/>
        </w:rPr>
        <w:t xml:space="preserve"> </w:t>
      </w:r>
    </w:p>
    <w:p w14:paraId="56C4E007" w14:textId="14829B6A" w:rsidR="00393D82" w:rsidRPr="00CC2F87" w:rsidRDefault="00393D82" w:rsidP="00020EA1">
      <w:pPr>
        <w:pStyle w:val="TableCaption"/>
        <w:rPr>
          <w:rFonts w:eastAsiaTheme="minorEastAsia"/>
        </w:rPr>
      </w:pPr>
      <w:bookmarkStart w:id="35" w:name="_Ref9527730"/>
      <w:bookmarkStart w:id="36" w:name="_Toc19439335"/>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03797C">
        <w:rPr>
          <w:noProof/>
        </w:rPr>
        <w:t>2</w:t>
      </w:r>
      <w:r w:rsidR="004F023F" w:rsidRPr="00CC2F87">
        <w:fldChar w:fldCharType="end"/>
      </w:r>
      <w:bookmarkEnd w:id="35"/>
      <w:r w:rsidRPr="00CC2F87">
        <w:t>. Cost coefficients for different traffic noise levels.</w:t>
      </w:r>
      <w:bookmarkEnd w:id="3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31"/>
        <w:gridCol w:w="2961"/>
      </w:tblGrid>
      <w:tr w:rsidR="00393D82" w:rsidRPr="00CC2F87" w14:paraId="7C649D61" w14:textId="77777777" w:rsidTr="00C07420">
        <w:trPr>
          <w:trHeight w:val="561"/>
        </w:trPr>
        <w:tc>
          <w:tcPr>
            <w:tcW w:w="3031" w:type="dxa"/>
            <w:tcBorders>
              <w:left w:val="single" w:sz="4" w:space="0" w:color="FFFFFF"/>
              <w:right w:val="single" w:sz="4" w:space="0" w:color="FFFFFF"/>
            </w:tcBorders>
          </w:tcPr>
          <w:p w14:paraId="64CA1549" w14:textId="342B2D29" w:rsidR="00393D82" w:rsidRPr="00CC2F87" w:rsidRDefault="00430001" w:rsidP="001968E1">
            <w:pPr>
              <w:pStyle w:val="TableText"/>
              <w:spacing w:before="240" w:after="160"/>
            </w:pPr>
            <w:r w:rsidRPr="00CC2F87">
              <w:t>Traffic noise level (</w:t>
            </w:r>
            <w:r w:rsidR="00640812" w:rsidRPr="00CC2F87">
              <w:t>dB</w:t>
            </w:r>
            <w:r w:rsidRPr="00CC2F87">
              <w:t>)</w:t>
            </w:r>
          </w:p>
        </w:tc>
        <w:tc>
          <w:tcPr>
            <w:tcW w:w="2961" w:type="dxa"/>
            <w:tcBorders>
              <w:left w:val="single" w:sz="4" w:space="0" w:color="FFFFFF"/>
              <w:right w:val="single" w:sz="4" w:space="0" w:color="FFFFFF"/>
            </w:tcBorders>
          </w:tcPr>
          <w:p w14:paraId="379F7BFE" w14:textId="1E4BDAAB" w:rsidR="00393D82" w:rsidRPr="00CC2F87" w:rsidRDefault="00430001" w:rsidP="001968E1">
            <w:pPr>
              <w:pStyle w:val="TableText"/>
              <w:spacing w:before="240" w:after="160"/>
            </w:pPr>
            <w:r w:rsidRPr="00CC2F87">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r>
      <w:tr w:rsidR="00393D82" w:rsidRPr="00CC2F87" w14:paraId="26AA9C99" w14:textId="77777777" w:rsidTr="00C07420">
        <w:trPr>
          <w:trHeight w:val="466"/>
        </w:trPr>
        <w:tc>
          <w:tcPr>
            <w:tcW w:w="3031"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393D82" w:rsidRPr="00CC2F87" w:rsidRDefault="00640812" w:rsidP="00684002">
            <w:pPr>
              <w:pStyle w:val="TableText"/>
              <w:spacing w:before="240" w:line="240" w:lineRule="auto"/>
            </w:pPr>
            <w:r w:rsidRPr="00CC2F87">
              <w:t>45</w:t>
            </w:r>
            <w:r w:rsidR="003B5379" w:rsidRPr="00CC2F87">
              <w:t>–</w:t>
            </w:r>
            <w:r w:rsidRPr="00CC2F87">
              <w:t>5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0EFA39EE" w:rsidR="00393D82" w:rsidRPr="00CC2F87" w:rsidRDefault="00640812" w:rsidP="00684002">
            <w:pPr>
              <w:pStyle w:val="TableText"/>
              <w:spacing w:before="240" w:line="240" w:lineRule="auto"/>
            </w:pPr>
            <w:r w:rsidRPr="00CC2F87">
              <w:t>0.0</w:t>
            </w:r>
          </w:p>
        </w:tc>
      </w:tr>
      <w:tr w:rsidR="00393D82" w:rsidRPr="00CC2F87" w14:paraId="245E2C41"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393D82" w:rsidRPr="00CC2F87" w:rsidRDefault="00640812" w:rsidP="00684002">
            <w:pPr>
              <w:pStyle w:val="TableText"/>
              <w:spacing w:line="240" w:lineRule="auto"/>
            </w:pPr>
            <w:r w:rsidRPr="00CC2F87">
              <w:t>50</w:t>
            </w:r>
            <w:r w:rsidR="003B5379" w:rsidRPr="00CC2F87">
              <w:t>–</w:t>
            </w:r>
            <w:r w:rsidRPr="00CC2F87">
              <w:t>5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7340839D" w:rsidR="00393D82" w:rsidRPr="00CC2F87" w:rsidRDefault="00640812" w:rsidP="00684002">
            <w:pPr>
              <w:pStyle w:val="TableText"/>
              <w:spacing w:line="240" w:lineRule="auto"/>
            </w:pPr>
            <w:r w:rsidRPr="00CC2F87">
              <w:t>0.1</w:t>
            </w:r>
          </w:p>
        </w:tc>
      </w:tr>
      <w:tr w:rsidR="00393D82" w:rsidRPr="00CC2F87" w14:paraId="3A6BEDC0"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393D82" w:rsidRPr="00CC2F87" w:rsidRDefault="00640812" w:rsidP="00684002">
            <w:pPr>
              <w:pStyle w:val="TableText"/>
              <w:spacing w:line="240" w:lineRule="auto"/>
            </w:pPr>
            <w:r w:rsidRPr="00CC2F87">
              <w:t>55</w:t>
            </w:r>
            <w:r w:rsidR="003B5379" w:rsidRPr="00CC2F87">
              <w:t>–</w:t>
            </w:r>
            <w:r w:rsidRPr="00CC2F87">
              <w:t>6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775A6579" w:rsidR="00393D82" w:rsidRPr="00CC2F87" w:rsidRDefault="00640812" w:rsidP="00684002">
            <w:pPr>
              <w:pStyle w:val="TableText"/>
              <w:spacing w:line="240" w:lineRule="auto"/>
            </w:pPr>
            <w:r w:rsidRPr="00CC2F87">
              <w:t>0.2</w:t>
            </w:r>
          </w:p>
        </w:tc>
      </w:tr>
      <w:tr w:rsidR="00393D82" w:rsidRPr="00CC2F87" w14:paraId="4F51CB70"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393D82" w:rsidRPr="00CC2F87" w:rsidRDefault="00640812" w:rsidP="00684002">
            <w:pPr>
              <w:pStyle w:val="TableText"/>
              <w:spacing w:line="240" w:lineRule="auto"/>
            </w:pPr>
            <w:r w:rsidRPr="00CC2F87">
              <w:t>60</w:t>
            </w:r>
            <w:r w:rsidR="003B5379" w:rsidRPr="00CC2F87">
              <w:t>–</w:t>
            </w:r>
            <w:r w:rsidRPr="00CC2F87">
              <w:t>6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56BED089" w:rsidR="00393D82" w:rsidRPr="00CC2F87" w:rsidRDefault="00640812" w:rsidP="00684002">
            <w:pPr>
              <w:pStyle w:val="TableText"/>
              <w:spacing w:line="240" w:lineRule="auto"/>
            </w:pPr>
            <w:r w:rsidRPr="00CC2F87">
              <w:t>0.3</w:t>
            </w:r>
          </w:p>
        </w:tc>
      </w:tr>
      <w:tr w:rsidR="00393D82" w:rsidRPr="00CC2F87" w14:paraId="0F292EE9"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393D82" w:rsidRPr="00CC2F87" w:rsidRDefault="00640812" w:rsidP="00684002">
            <w:pPr>
              <w:pStyle w:val="TableText"/>
              <w:spacing w:line="240" w:lineRule="auto"/>
            </w:pPr>
            <w:r w:rsidRPr="00CC2F87">
              <w:t>65</w:t>
            </w:r>
            <w:r w:rsidR="003B5379" w:rsidRPr="00CC2F87">
              <w:t>–</w:t>
            </w:r>
            <w:r w:rsidRPr="00CC2F87">
              <w:t>7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75F605E5" w:rsidR="00393D82" w:rsidRPr="00CC2F87" w:rsidRDefault="00640812" w:rsidP="00684002">
            <w:pPr>
              <w:pStyle w:val="TableText"/>
              <w:spacing w:line="240" w:lineRule="auto"/>
            </w:pPr>
            <w:r w:rsidRPr="00CC2F87">
              <w:t>0.4</w:t>
            </w:r>
          </w:p>
        </w:tc>
      </w:tr>
      <w:tr w:rsidR="003B5379" w:rsidRPr="00CC2F87" w14:paraId="787EE129"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3B5379" w:rsidRPr="00CC2F87" w:rsidRDefault="003B5379" w:rsidP="00684002">
            <w:pPr>
              <w:pStyle w:val="TableText"/>
              <w:spacing w:line="240" w:lineRule="auto"/>
            </w:pPr>
            <w:r w:rsidRPr="00CC2F87">
              <w:t>70–7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6C286252" w:rsidR="003B5379" w:rsidRPr="00CC2F87" w:rsidRDefault="003B5379" w:rsidP="00684002">
            <w:pPr>
              <w:pStyle w:val="TableText"/>
              <w:spacing w:line="240" w:lineRule="auto"/>
            </w:pPr>
            <w:r w:rsidRPr="00CC2F87">
              <w:t>0.5</w:t>
            </w:r>
          </w:p>
        </w:tc>
      </w:tr>
      <w:tr w:rsidR="00393D82" w:rsidRPr="00CC2F87" w14:paraId="489853B7" w14:textId="77777777" w:rsidTr="00C07420">
        <w:trPr>
          <w:trHeight w:val="587"/>
        </w:trPr>
        <w:tc>
          <w:tcPr>
            <w:tcW w:w="3031" w:type="dxa"/>
            <w:tcBorders>
              <w:top w:val="single" w:sz="4" w:space="0" w:color="FFFFFF" w:themeColor="background1"/>
              <w:left w:val="single" w:sz="4" w:space="0" w:color="FFFFFF"/>
              <w:right w:val="single" w:sz="4" w:space="0" w:color="FFFFFF"/>
            </w:tcBorders>
          </w:tcPr>
          <w:p w14:paraId="5E65252E" w14:textId="0FCEFF3C" w:rsidR="00393D82" w:rsidRPr="00CC2F87" w:rsidRDefault="00640812" w:rsidP="00684002">
            <w:pPr>
              <w:pStyle w:val="TableText"/>
              <w:spacing w:after="240" w:line="240" w:lineRule="auto"/>
            </w:pPr>
            <w:r w:rsidRPr="00CC2F87">
              <w:t>75</w:t>
            </w:r>
            <w:r w:rsidR="003B5379" w:rsidRPr="00CC2F87">
              <w:t>–</w:t>
            </w:r>
            <w:r w:rsidRPr="00CC2F87">
              <w:t>80</w:t>
            </w:r>
          </w:p>
        </w:tc>
        <w:tc>
          <w:tcPr>
            <w:tcW w:w="2961" w:type="dxa"/>
            <w:tcBorders>
              <w:top w:val="single" w:sz="4" w:space="0" w:color="FFFFFF" w:themeColor="background1"/>
              <w:left w:val="single" w:sz="4" w:space="0" w:color="FFFFFF"/>
              <w:right w:val="single" w:sz="4" w:space="0" w:color="FFFFFF"/>
            </w:tcBorders>
          </w:tcPr>
          <w:p w14:paraId="69504C9F" w14:textId="0BAC7707" w:rsidR="00393D82" w:rsidRPr="00CC2F87" w:rsidRDefault="00640812" w:rsidP="00684002">
            <w:pPr>
              <w:pStyle w:val="TableText"/>
              <w:spacing w:line="240" w:lineRule="auto"/>
            </w:pPr>
            <w:r w:rsidRPr="00CC2F87">
              <w:t>0.</w:t>
            </w:r>
            <w:r w:rsidR="003B5379" w:rsidRPr="00CC2F87">
              <w:t>6</w:t>
            </w:r>
          </w:p>
        </w:tc>
      </w:tr>
    </w:tbl>
    <w:p w14:paraId="656EF943" w14:textId="77777777" w:rsidR="00393D82" w:rsidRPr="00CC2F87" w:rsidRDefault="00393D82" w:rsidP="000675A3"/>
    <w:p w14:paraId="2BC6D466" w14:textId="1EC31305" w:rsidR="002447F6" w:rsidRPr="00CC2F87" w:rsidRDefault="002447F6" w:rsidP="002447F6">
      <w:pPr>
        <w:pStyle w:val="Heading3"/>
      </w:pPr>
      <w:bookmarkStart w:id="37" w:name="_Toc19439279"/>
      <w:r w:rsidRPr="00CC2F87">
        <w:t xml:space="preserve">Network acquisition and </w:t>
      </w:r>
      <w:r w:rsidR="00C77CB8" w:rsidRPr="00CC2F87">
        <w:t>manipulation</w:t>
      </w:r>
      <w:bookmarkEnd w:id="37"/>
    </w:p>
    <w:p w14:paraId="3CBD5F3D" w14:textId="4C3F7410" w:rsidR="00421519" w:rsidRPr="00CC2F87" w:rsidRDefault="00421519" w:rsidP="00421519">
      <w:r w:rsidRPr="00CC2F87">
        <w:lastRenderedPageBreak/>
        <w:t xml:space="preserve">The following three steps were required to acquire and prepare network to a graph suitable for optimizing </w:t>
      </w:r>
      <w:r w:rsidR="004A3D62" w:rsidRPr="00CC2F87">
        <w:t xml:space="preserve">least cost paths </w:t>
      </w:r>
      <w:proofErr w:type="spellStart"/>
      <w:r w:rsidRPr="00CC2F87">
        <w:t>paths</w:t>
      </w:r>
      <w:proofErr w:type="spellEnd"/>
      <w:r w:rsidRPr="00CC2F87">
        <w:t>:</w:t>
      </w:r>
    </w:p>
    <w:p w14:paraId="09EB0E9B" w14:textId="14E6F7B6" w:rsidR="00421519" w:rsidRPr="00CC2F87" w:rsidRDefault="00421519" w:rsidP="002F44AF">
      <w:pPr>
        <w:pStyle w:val="ListParagraph"/>
        <w:numPr>
          <w:ilvl w:val="0"/>
          <w:numId w:val="6"/>
        </w:numPr>
      </w:pPr>
      <w:r w:rsidRPr="00CC2F87">
        <w:t>Walkable network acquisition from OpenStreetMap</w:t>
      </w:r>
      <w:r w:rsidR="00C02270" w:rsidRPr="00CC2F87">
        <w:t xml:space="preserve"> (</w:t>
      </w:r>
      <w:r w:rsidR="00C02270" w:rsidRPr="00CC2F87">
        <w:fldChar w:fldCharType="begin"/>
      </w:r>
      <w:r w:rsidR="00C02270" w:rsidRPr="00CC2F87">
        <w:instrText xml:space="preserve"> REF _Ref9348163 \h </w:instrText>
      </w:r>
      <w:r w:rsidR="00C02270" w:rsidRPr="00CC2F87">
        <w:fldChar w:fldCharType="separate"/>
      </w:r>
      <w:r w:rsidR="0003797C" w:rsidRPr="00CC2F87">
        <w:t xml:space="preserve">Figure </w:t>
      </w:r>
      <w:r w:rsidR="0003797C">
        <w:rPr>
          <w:noProof/>
        </w:rPr>
        <w:t>7</w:t>
      </w:r>
      <w:r w:rsidR="00C02270" w:rsidRPr="00CC2F87">
        <w:fldChar w:fldCharType="end"/>
      </w:r>
      <w:r w:rsidR="00C02270" w:rsidRPr="00CC2F87">
        <w:t>)</w:t>
      </w:r>
      <w:r w:rsidRPr="00CC2F87">
        <w:t>.</w:t>
      </w:r>
    </w:p>
    <w:p w14:paraId="0FC5B568" w14:textId="3BCA1163" w:rsidR="00421519" w:rsidRPr="00CC2F87" w:rsidRDefault="00C02270" w:rsidP="002F44AF">
      <w:pPr>
        <w:pStyle w:val="ListParagraph"/>
        <w:numPr>
          <w:ilvl w:val="0"/>
          <w:numId w:val="6"/>
        </w:numPr>
      </w:pPr>
      <w:r w:rsidRPr="00CC2F87">
        <w:t>Spatial join of contaminated distances to different noise levels to edges (</w:t>
      </w:r>
      <w:r w:rsidRPr="00CC2F87">
        <w:fldChar w:fldCharType="begin"/>
      </w:r>
      <w:r w:rsidRPr="00CC2F87">
        <w:instrText xml:space="preserve"> REF _Ref9348261 \h </w:instrText>
      </w:r>
      <w:r w:rsidRPr="00CC2F87">
        <w:fldChar w:fldCharType="separate"/>
      </w:r>
      <w:r w:rsidR="0003797C" w:rsidRPr="00CC2F87">
        <w:t xml:space="preserve">Figure </w:t>
      </w:r>
      <w:r w:rsidR="0003797C">
        <w:rPr>
          <w:noProof/>
        </w:rPr>
        <w:t>8</w:t>
      </w:r>
      <w:r w:rsidRPr="00CC2F87">
        <w:fldChar w:fldCharType="end"/>
      </w:r>
      <w:r w:rsidRPr="00CC2F87">
        <w:t>)</w:t>
      </w:r>
      <w:r w:rsidR="00CE0EAA" w:rsidRPr="00CC2F87">
        <w:t>.</w:t>
      </w:r>
    </w:p>
    <w:p w14:paraId="347EF223" w14:textId="3B23483C" w:rsidR="00C02270" w:rsidRPr="00CC2F87" w:rsidRDefault="00C02270" w:rsidP="002F44AF">
      <w:pPr>
        <w:pStyle w:val="ListParagraph"/>
        <w:numPr>
          <w:ilvl w:val="0"/>
          <w:numId w:val="6"/>
        </w:numPr>
      </w:pPr>
      <w:r w:rsidRPr="00CC2F87">
        <w:t>Calculating new noise tolerance specific edge costs to edge attributes (</w:t>
      </w:r>
      <w:r w:rsidRPr="00CC2F87">
        <w:fldChar w:fldCharType="begin"/>
      </w:r>
      <w:r w:rsidRPr="00CC2F87">
        <w:instrText xml:space="preserve"> REF _Ref9348368 \h </w:instrText>
      </w:r>
      <w:r w:rsidRPr="00CC2F87">
        <w:fldChar w:fldCharType="separate"/>
      </w:r>
      <w:r w:rsidR="0003797C" w:rsidRPr="00CC2F87">
        <w:t xml:space="preserve">Figure </w:t>
      </w:r>
      <w:r w:rsidR="0003797C">
        <w:rPr>
          <w:noProof/>
        </w:rPr>
        <w:t>9</w:t>
      </w:r>
      <w:r w:rsidRPr="00CC2F87">
        <w:fldChar w:fldCharType="end"/>
      </w:r>
      <w:r w:rsidRPr="00CC2F87">
        <w:t>)</w:t>
      </w:r>
      <w:r w:rsidR="00CE0EAA" w:rsidRPr="00CC2F87">
        <w:t>.</w:t>
      </w:r>
    </w:p>
    <w:p w14:paraId="05CF1477" w14:textId="67A4BDFE" w:rsidR="002447F6" w:rsidRPr="00CC2F87" w:rsidRDefault="002447F6" w:rsidP="002447F6">
      <w:r w:rsidRPr="00CC2F87">
        <w:t xml:space="preserve">Network of walkable streets was obtained from OpenStreetMap via Overpass API. </w:t>
      </w:r>
    </w:p>
    <w:p w14:paraId="1E7F5BFA" w14:textId="77777777" w:rsidR="000C4DB9" w:rsidRPr="00CC2F87" w:rsidRDefault="000C4DB9" w:rsidP="000C4DB9">
      <w:pPr>
        <w:keepNext/>
      </w:pPr>
      <w:r w:rsidRPr="00CC2F87">
        <w:rPr>
          <w:noProof/>
        </w:rPr>
        <w:drawing>
          <wp:inline distT="0" distB="0" distL="0" distR="0" wp14:anchorId="45DDEC7F" wp14:editId="2ACCA662">
            <wp:extent cx="4424387" cy="3189674"/>
            <wp:effectExtent l="12700" t="12700" r="8255"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24387" cy="3189674"/>
                    </a:xfrm>
                    <a:prstGeom prst="rect">
                      <a:avLst/>
                    </a:prstGeom>
                    <a:ln>
                      <a:solidFill>
                        <a:schemeClr val="tx1"/>
                      </a:solidFill>
                    </a:ln>
                  </pic:spPr>
                </pic:pic>
              </a:graphicData>
            </a:graphic>
          </wp:inline>
        </w:drawing>
      </w:r>
    </w:p>
    <w:p w14:paraId="1F9A8E91" w14:textId="7BF18702" w:rsidR="000A0520" w:rsidRPr="00CC2F87" w:rsidRDefault="000C4DB9" w:rsidP="00020EA1">
      <w:pPr>
        <w:pStyle w:val="Caption"/>
      </w:pPr>
      <w:bookmarkStart w:id="38" w:name="_Ref9348163"/>
      <w:bookmarkStart w:id="39" w:name="_Toc19439314"/>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31221D">
        <w:rPr>
          <w:noProof/>
        </w:rPr>
        <w:t>7</w:t>
      </w:r>
      <w:r w:rsidR="004F023F" w:rsidRPr="00CC2F87">
        <w:fldChar w:fldCharType="end"/>
      </w:r>
      <w:bookmarkEnd w:id="38"/>
      <w:r w:rsidRPr="00CC2F87">
        <w:t xml:space="preserve">. Workflow of network (graph) acquisition and </w:t>
      </w:r>
      <w:r w:rsidR="000F33DA" w:rsidRPr="00CC2F87">
        <w:t>construction</w:t>
      </w:r>
      <w:r w:rsidRPr="00CC2F87">
        <w:t>.</w:t>
      </w:r>
      <w:bookmarkEnd w:id="39"/>
      <w:r w:rsidR="00367B95" w:rsidRPr="00CC2F87">
        <w:t xml:space="preserve"> </w:t>
      </w:r>
    </w:p>
    <w:p w14:paraId="21CAD45D" w14:textId="77777777" w:rsidR="0032447E" w:rsidRPr="00CC2F87" w:rsidRDefault="0032447E" w:rsidP="0032447E">
      <w:pPr>
        <w:keepNext/>
      </w:pPr>
      <w:r w:rsidRPr="00CC2F87">
        <w:rPr>
          <w:noProof/>
        </w:rPr>
        <w:lastRenderedPageBreak/>
        <w:drawing>
          <wp:inline distT="0" distB="0" distL="0" distR="0" wp14:anchorId="59C38E15" wp14:editId="6364BDD0">
            <wp:extent cx="4038440" cy="3843478"/>
            <wp:effectExtent l="12700" t="12700" r="13335" b="1778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54317" cy="3858589"/>
                    </a:xfrm>
                    <a:prstGeom prst="rect">
                      <a:avLst/>
                    </a:prstGeom>
                    <a:ln>
                      <a:solidFill>
                        <a:schemeClr val="tx1"/>
                      </a:solidFill>
                    </a:ln>
                  </pic:spPr>
                </pic:pic>
              </a:graphicData>
            </a:graphic>
          </wp:inline>
        </w:drawing>
      </w:r>
    </w:p>
    <w:p w14:paraId="1EAD10D1" w14:textId="57597DC6" w:rsidR="001E1452" w:rsidRPr="00CC2F87" w:rsidRDefault="0032447E" w:rsidP="00020EA1">
      <w:pPr>
        <w:pStyle w:val="Caption"/>
      </w:pPr>
      <w:bookmarkStart w:id="40" w:name="_Ref9348261"/>
      <w:bookmarkStart w:id="41" w:name="_Toc19439315"/>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31221D">
        <w:rPr>
          <w:noProof/>
        </w:rPr>
        <w:t>8</w:t>
      </w:r>
      <w:r w:rsidR="004F023F" w:rsidRPr="00CC2F87">
        <w:fldChar w:fldCharType="end"/>
      </w:r>
      <w:bookmarkEnd w:id="40"/>
      <w:r w:rsidRPr="00CC2F87">
        <w:t>. Workflow of extracting exposures to traffic noise</w:t>
      </w:r>
      <w:r w:rsidR="00C02270" w:rsidRPr="00CC2F87">
        <w:t xml:space="preserve"> (contaminated distances)</w:t>
      </w:r>
      <w:r w:rsidRPr="00CC2F87">
        <w:t xml:space="preserve"> to the edges of the graph.</w:t>
      </w:r>
      <w:bookmarkEnd w:id="41"/>
    </w:p>
    <w:p w14:paraId="5FB28DE3" w14:textId="77777777" w:rsidR="00C966DB" w:rsidRPr="00CC2F87" w:rsidRDefault="001E1452" w:rsidP="00C966DB">
      <w:pPr>
        <w:keepNext/>
      </w:pPr>
      <w:r w:rsidRPr="00CC2F87">
        <w:rPr>
          <w:noProof/>
        </w:rPr>
        <w:lastRenderedPageBreak/>
        <w:drawing>
          <wp:inline distT="0" distB="0" distL="0" distR="0" wp14:anchorId="2C8C8E86" wp14:editId="3DF9446E">
            <wp:extent cx="4198513" cy="4473128"/>
            <wp:effectExtent l="12700" t="12700" r="18415" b="1016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20053" cy="4496077"/>
                    </a:xfrm>
                    <a:prstGeom prst="rect">
                      <a:avLst/>
                    </a:prstGeom>
                    <a:ln>
                      <a:solidFill>
                        <a:schemeClr val="tx1"/>
                      </a:solidFill>
                    </a:ln>
                  </pic:spPr>
                </pic:pic>
              </a:graphicData>
            </a:graphic>
          </wp:inline>
        </w:drawing>
      </w:r>
    </w:p>
    <w:p w14:paraId="4DBFBF7F" w14:textId="00F9D404" w:rsidR="001E1452" w:rsidRPr="00CC2F87" w:rsidRDefault="00C966DB" w:rsidP="00020EA1">
      <w:pPr>
        <w:pStyle w:val="Caption"/>
      </w:pPr>
      <w:bookmarkStart w:id="42" w:name="_Ref9348368"/>
      <w:bookmarkStart w:id="43" w:name="_Toc19439316"/>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31221D">
        <w:rPr>
          <w:noProof/>
        </w:rPr>
        <w:t>9</w:t>
      </w:r>
      <w:r w:rsidR="004F023F" w:rsidRPr="00CC2F87">
        <w:fldChar w:fldCharType="end"/>
      </w:r>
      <w:bookmarkEnd w:id="42"/>
      <w:r w:rsidRPr="00CC2F87">
        <w:t xml:space="preserve">. Workflow of </w:t>
      </w:r>
      <w:r w:rsidR="00D75F7C" w:rsidRPr="00CC2F87">
        <w:t xml:space="preserve">calculating and </w:t>
      </w:r>
      <w:r w:rsidR="00526EDE" w:rsidRPr="00CC2F87">
        <w:t>adding</w:t>
      </w:r>
      <w:r w:rsidRPr="00CC2F87">
        <w:t xml:space="preserve"> noise tolerance specific edge costs as new edge attributes.</w:t>
      </w:r>
      <w:bookmarkEnd w:id="43"/>
    </w:p>
    <w:p w14:paraId="66BB1F6C" w14:textId="30141826" w:rsidR="00002CCA" w:rsidRPr="00CC2F87" w:rsidRDefault="00002CCA" w:rsidP="00002CCA">
      <w:pPr>
        <w:pStyle w:val="Heading3"/>
      </w:pPr>
      <w:bookmarkStart w:id="44" w:name="_Toc19439280"/>
      <w:r w:rsidRPr="00CC2F87">
        <w:t>Optimiz</w:t>
      </w:r>
      <w:r w:rsidR="009E0E75" w:rsidRPr="00CC2F87">
        <w:t>ation</w:t>
      </w:r>
      <w:r w:rsidRPr="00CC2F87">
        <w:t xml:space="preserve"> of short and quiet paths</w:t>
      </w:r>
      <w:bookmarkEnd w:id="44"/>
    </w:p>
    <w:p w14:paraId="555F1A3F" w14:textId="77777777" w:rsidR="00415067" w:rsidRPr="00CC2F87" w:rsidRDefault="00415067" w:rsidP="00415067">
      <w:pPr>
        <w:keepNext/>
      </w:pPr>
      <w:r w:rsidRPr="00CC2F87">
        <w:rPr>
          <w:noProof/>
        </w:rPr>
        <w:lastRenderedPageBreak/>
        <w:drawing>
          <wp:inline distT="0" distB="0" distL="0" distR="0" wp14:anchorId="690C4F23" wp14:editId="14F669E6">
            <wp:extent cx="5187325" cy="6637105"/>
            <wp:effectExtent l="12700" t="12700" r="6985" b="17780"/>
            <wp:docPr id="12" name="Picture 1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95665" cy="6647776"/>
                    </a:xfrm>
                    <a:prstGeom prst="rect">
                      <a:avLst/>
                    </a:prstGeom>
                    <a:ln>
                      <a:solidFill>
                        <a:schemeClr val="tx1"/>
                      </a:solidFill>
                    </a:ln>
                  </pic:spPr>
                </pic:pic>
              </a:graphicData>
            </a:graphic>
          </wp:inline>
        </w:drawing>
      </w:r>
    </w:p>
    <w:p w14:paraId="0DB5D869" w14:textId="13FCDBFF" w:rsidR="008330B4" w:rsidRPr="00CC2F87" w:rsidRDefault="00415067" w:rsidP="00020EA1">
      <w:pPr>
        <w:pStyle w:val="Caption"/>
      </w:pPr>
      <w:bookmarkStart w:id="45" w:name="_Ref9516858"/>
      <w:bookmarkStart w:id="46" w:name="_Toc19439317"/>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31221D">
        <w:rPr>
          <w:noProof/>
        </w:rPr>
        <w:t>10</w:t>
      </w:r>
      <w:r w:rsidR="004F023F" w:rsidRPr="00CC2F87">
        <w:fldChar w:fldCharType="end"/>
      </w:r>
      <w:bookmarkEnd w:id="45"/>
      <w:r w:rsidRPr="00CC2F87">
        <w:t>. Workflow of least cost path routing method for short and quiet paths.</w:t>
      </w:r>
      <w:bookmarkEnd w:id="46"/>
    </w:p>
    <w:p w14:paraId="6AD7E744" w14:textId="773F1C72" w:rsidR="00A27CC8" w:rsidRPr="00CC2F87" w:rsidRDefault="00A14980" w:rsidP="00A27CC8">
      <w:pPr>
        <w:pStyle w:val="Heading3"/>
      </w:pPr>
      <w:bookmarkStart w:id="47" w:name="_Toc19439281"/>
      <w:r w:rsidRPr="00CC2F87">
        <w:t>Compari</w:t>
      </w:r>
      <w:r w:rsidR="006D3E62" w:rsidRPr="00CC2F87">
        <w:t>s</w:t>
      </w:r>
      <w:r w:rsidRPr="00CC2F87">
        <w:t xml:space="preserve">on </w:t>
      </w:r>
      <w:r w:rsidR="00D2693F" w:rsidRPr="00CC2F87">
        <w:t xml:space="preserve">of </w:t>
      </w:r>
      <w:r w:rsidRPr="00CC2F87">
        <w:t>short and quiet paths</w:t>
      </w:r>
      <w:bookmarkEnd w:id="47"/>
    </w:p>
    <w:p w14:paraId="610C6D65" w14:textId="5C185089" w:rsidR="00832804" w:rsidRPr="00D63819" w:rsidRDefault="00B56EB5" w:rsidP="00B56EB5">
      <w:pPr>
        <w:rPr>
          <w:iCs/>
          <w:color w:val="000000" w:themeColor="text1"/>
          <w:szCs w:val="18"/>
        </w:rPr>
      </w:pPr>
      <w:r w:rsidRPr="00CC2F87">
        <w:t xml:space="preserve">A set of metrics was developed to enable efficient comparison </w:t>
      </w:r>
      <w:r w:rsidR="002A7CE8" w:rsidRPr="00CC2F87">
        <w:t>of exposures to traffic noise between alternative paths (</w:t>
      </w:r>
      <w:r w:rsidR="0082598A" w:rsidRPr="00CC2F87">
        <w:fldChar w:fldCharType="begin"/>
      </w:r>
      <w:r w:rsidR="0082598A" w:rsidRPr="00CC2F87">
        <w:instrText xml:space="preserve"> REF _Ref9592438 \h </w:instrText>
      </w:r>
      <w:r w:rsidR="0082598A" w:rsidRPr="00CC2F87">
        <w:fldChar w:fldCharType="separate"/>
      </w:r>
      <w:r w:rsidR="0003797C" w:rsidRPr="00CC2F87">
        <w:t xml:space="preserve">Table </w:t>
      </w:r>
      <w:r w:rsidR="0003797C">
        <w:rPr>
          <w:noProof/>
        </w:rPr>
        <w:t>3</w:t>
      </w:r>
      <w:r w:rsidR="0082598A" w:rsidRPr="00CC2F87">
        <w:fldChar w:fldCharType="end"/>
      </w:r>
      <w:r w:rsidR="002A7CE8" w:rsidRPr="00CC2F87">
        <w:t xml:space="preserve">). </w:t>
      </w:r>
      <w:r w:rsidR="00050182" w:rsidRPr="00CC2F87">
        <w:t xml:space="preserve">The key challenge in developing such indexes was </w:t>
      </w:r>
      <w:r w:rsidR="00D56DE6" w:rsidRPr="00CC2F87">
        <w:t xml:space="preserve">compressing information of contaminated distances to different traffic noise levels to singular index describing the total cumulative exposure to traffic noise along </w:t>
      </w:r>
      <w:r w:rsidR="00B7403B" w:rsidRPr="00CC2F87">
        <w:t xml:space="preserve">a </w:t>
      </w:r>
      <w:r w:rsidR="00D56DE6" w:rsidRPr="00CC2F87">
        <w:t xml:space="preserve">path. </w:t>
      </w:r>
      <w:r w:rsidR="00016FA1" w:rsidRPr="00CC2F87">
        <w:t xml:space="preserve">The noise cost equation developed for the </w:t>
      </w:r>
      <w:r w:rsidR="00016FA1" w:rsidRPr="00CC2F87">
        <w:lastRenderedPageBreak/>
        <w:t xml:space="preserve">environmental impedance function </w:t>
      </w:r>
      <w:r w:rsidR="00016FA1" w:rsidRPr="00CC2F87">
        <w:fldChar w:fldCharType="begin"/>
      </w:r>
      <w:r w:rsidR="00016FA1" w:rsidRPr="00CC2F87">
        <w:instrText xml:space="preserve"> REF _Ref9591374 \h </w:instrText>
      </w:r>
      <w:r w:rsidR="00016FA1" w:rsidRPr="00CC2F87">
        <w:fldChar w:fldCharType="separate"/>
      </w:r>
      <w:r w:rsidR="0003797C" w:rsidRPr="00CC2F87">
        <w:t>(</w:t>
      </w:r>
      <w:r w:rsidR="0003797C">
        <w:rPr>
          <w:noProof/>
        </w:rPr>
        <w:t>2</w:t>
      </w:r>
      <w:r w:rsidR="0003797C" w:rsidRPr="00CC2F87">
        <w:t>)</w:t>
      </w:r>
      <w:r w:rsidR="00016FA1" w:rsidRPr="00CC2F87">
        <w:fldChar w:fldCharType="end"/>
      </w:r>
      <w:r w:rsidR="00016FA1" w:rsidRPr="00CC2F87">
        <w:t xml:space="preserve"> was applied to convert the contaminated distances </w:t>
      </w:r>
      <w:r w:rsidR="002410C1" w:rsidRPr="00CC2F87">
        <w:t>int</w:t>
      </w:r>
      <w:r w:rsidR="00016FA1" w:rsidRPr="00CC2F87">
        <w:t xml:space="preserve">o compressed </w:t>
      </w:r>
      <w:r w:rsidR="0035746B" w:rsidRPr="00CC2F87">
        <w:t xml:space="preserve">index </w:t>
      </w:r>
      <w:r w:rsidR="00103E6F" w:rsidRPr="00CC2F87">
        <w:t xml:space="preserve">for </w:t>
      </w:r>
      <w:r w:rsidR="00016FA1" w:rsidRPr="00CC2F87">
        <w:t>total exposure to traffic nois</w:t>
      </w:r>
      <w:r w:rsidR="0035746B" w:rsidRPr="00CC2F87">
        <w:t>e</w:t>
      </w:r>
      <w:r w:rsidR="00016FA1" w:rsidRPr="00CC2F87">
        <w:t>.</w:t>
      </w:r>
      <w:r w:rsidR="00496A05" w:rsidRPr="00CC2F87">
        <w:t xml:space="preserve"> </w:t>
      </w:r>
      <w:r w:rsidR="00612A1F" w:rsidRPr="00CC2F87">
        <w:t xml:space="preserve">Only the </w:t>
      </w:r>
      <w:r w:rsidR="008866CC" w:rsidRPr="00CC2F87">
        <w:t xml:space="preserve">simple form </w:t>
      </w:r>
      <w:r w:rsidR="00612A1F" w:rsidRPr="00CC2F87">
        <w:t xml:space="preserve">of the equation was needed, leaving out the personal noise tolerance coefficient </w:t>
      </w:r>
      <w:r w:rsidR="008866CC" w:rsidRPr="00CC2F87">
        <w:t xml:space="preserve">(=&gt; </w:t>
      </w:r>
      <w:proofErr w:type="spellStart"/>
      <w:r w:rsidR="008866CC" w:rsidRPr="00CC2F87">
        <w:rPr>
          <w:i/>
          <w:iCs/>
        </w:rPr>
        <w:t>nt</w:t>
      </w:r>
      <w:proofErr w:type="spellEnd"/>
      <w:r w:rsidR="008866CC" w:rsidRPr="00CC2F87">
        <w:rPr>
          <w:i/>
          <w:iCs/>
        </w:rPr>
        <w:t xml:space="preserve"> = </w:t>
      </w:r>
      <w:r w:rsidR="008866CC" w:rsidRPr="00CC2F87">
        <w:t xml:space="preserve">1). </w:t>
      </w:r>
      <w:r w:rsidR="00E641DF" w:rsidRPr="00CC2F87">
        <w:t>The idea of using</w:t>
      </w:r>
      <w:r w:rsidR="00727C5B" w:rsidRPr="00CC2F87">
        <w:t xml:space="preserve"> this approach </w:t>
      </w:r>
      <w:r w:rsidR="00E641DF" w:rsidRPr="00CC2F87">
        <w:t xml:space="preserve">was </w:t>
      </w:r>
      <w:r w:rsidR="00727C5B" w:rsidRPr="00CC2F87">
        <w:t>derived from the logic that if the developed environmental impedance function served well in optimizing quiet paths, the same function would also be valuable in comparing exposures to traffic noise between complete paths (</w:t>
      </w:r>
      <w:r w:rsidR="00A051AD" w:rsidRPr="00CC2F87">
        <w:t>as well as between</w:t>
      </w:r>
      <w:r w:rsidR="00727C5B" w:rsidRPr="00CC2F87">
        <w:t xml:space="preserve"> network edges). </w:t>
      </w:r>
    </w:p>
    <w:p w14:paraId="44EB6753" w14:textId="77777777" w:rsidR="0003797C" w:rsidRDefault="0003797C">
      <w:pPr>
        <w:spacing w:after="0" w:line="240" w:lineRule="auto"/>
        <w:jc w:val="left"/>
        <w:rPr>
          <w:iCs/>
          <w:color w:val="000000" w:themeColor="text1"/>
          <w:szCs w:val="18"/>
        </w:rPr>
      </w:pPr>
      <w:bookmarkStart w:id="48" w:name="_Ref9592438"/>
      <w:r>
        <w:br w:type="page"/>
      </w:r>
    </w:p>
    <w:p w14:paraId="1B6D7F8C" w14:textId="54CB50EE" w:rsidR="00193D86" w:rsidRPr="00CC2F87" w:rsidRDefault="00832804" w:rsidP="00193D86">
      <w:pPr>
        <w:pStyle w:val="TableCaption"/>
      </w:pPr>
      <w:bookmarkStart w:id="49" w:name="_Toc19439336"/>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03797C">
        <w:rPr>
          <w:noProof/>
        </w:rPr>
        <w:t>3</w:t>
      </w:r>
      <w:r w:rsidR="004F023F" w:rsidRPr="00CC2F87">
        <w:fldChar w:fldCharType="end"/>
      </w:r>
      <w:bookmarkEnd w:id="48"/>
      <w:r w:rsidRPr="00CC2F87">
        <w:t xml:space="preserve">. Indexes </w:t>
      </w:r>
      <w:r w:rsidR="005430C4" w:rsidRPr="00CC2F87">
        <w:t>describing</w:t>
      </w:r>
      <w:r w:rsidRPr="00CC2F87">
        <w:t xml:space="preserve"> exposure to traffic noise </w:t>
      </w:r>
      <w:r w:rsidR="00DC18BD">
        <w:t>on</w:t>
      </w:r>
      <w:r w:rsidRPr="00CC2F87">
        <w:t xml:space="preserve"> </w:t>
      </w:r>
      <w:r w:rsidR="00F6532F" w:rsidRPr="00CC2F87">
        <w:t xml:space="preserve">a </w:t>
      </w:r>
      <w:r w:rsidRPr="00CC2F87">
        <w:t>path</w:t>
      </w:r>
      <w:r w:rsidR="00F6532F" w:rsidRPr="00CC2F87">
        <w:t xml:space="preserve"> and reduction in exposure to traffic noise </w:t>
      </w:r>
      <w:r w:rsidR="00DC18BD">
        <w:t>on</w:t>
      </w:r>
      <w:r w:rsidR="00F6532F" w:rsidRPr="00CC2F87">
        <w:t xml:space="preserve"> a quiet path</w:t>
      </w:r>
      <w:r w:rsidRPr="00CC2F87">
        <w:t>.</w:t>
      </w:r>
      <w:bookmarkEnd w:id="49"/>
      <w:r w:rsidR="00520548" w:rsidRPr="00CC2F87">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689"/>
        <w:gridCol w:w="2977"/>
        <w:gridCol w:w="992"/>
        <w:gridCol w:w="567"/>
        <w:gridCol w:w="2693"/>
      </w:tblGrid>
      <w:tr w:rsidR="000C30D5" w:rsidRPr="00CC2F87" w14:paraId="60CBC275" w14:textId="4209E5CE" w:rsidTr="00DA43DF">
        <w:trPr>
          <w:trHeight w:val="561"/>
        </w:trPr>
        <w:tc>
          <w:tcPr>
            <w:tcW w:w="2689" w:type="dxa"/>
            <w:tcBorders>
              <w:left w:val="single" w:sz="4" w:space="0" w:color="FFFFFF"/>
              <w:right w:val="single" w:sz="4" w:space="0" w:color="FFFFFF"/>
            </w:tcBorders>
          </w:tcPr>
          <w:p w14:paraId="4E6D1122" w14:textId="0E2D4C87" w:rsidR="000C30D5" w:rsidRPr="00CC2F87" w:rsidRDefault="00C91564" w:rsidP="00966516">
            <w:pPr>
              <w:pStyle w:val="TableText"/>
              <w:spacing w:before="240" w:after="160"/>
              <w:jc w:val="left"/>
            </w:pPr>
            <w:r w:rsidRPr="00CC2F87">
              <w:t>Metric</w:t>
            </w:r>
          </w:p>
        </w:tc>
        <w:tc>
          <w:tcPr>
            <w:tcW w:w="2977" w:type="dxa"/>
            <w:tcBorders>
              <w:left w:val="single" w:sz="4" w:space="0" w:color="FFFFFF"/>
              <w:right w:val="single" w:sz="4" w:space="0" w:color="FFFFFF"/>
            </w:tcBorders>
          </w:tcPr>
          <w:p w14:paraId="49371274" w14:textId="40DD2B48" w:rsidR="000C30D5" w:rsidRPr="00CC2F87" w:rsidRDefault="000C30D5" w:rsidP="00966516">
            <w:pPr>
              <w:pStyle w:val="TableText"/>
              <w:spacing w:before="240" w:after="160"/>
              <w:jc w:val="left"/>
            </w:pPr>
            <w:r w:rsidRPr="00CC2F87">
              <w:t>Equation</w:t>
            </w:r>
          </w:p>
        </w:tc>
        <w:tc>
          <w:tcPr>
            <w:tcW w:w="1559" w:type="dxa"/>
            <w:gridSpan w:val="2"/>
            <w:tcBorders>
              <w:left w:val="single" w:sz="4" w:space="0" w:color="FFFFFF"/>
              <w:right w:val="single" w:sz="4" w:space="0" w:color="FFFFFF"/>
            </w:tcBorders>
          </w:tcPr>
          <w:p w14:paraId="762647F8" w14:textId="45EC836D" w:rsidR="000C30D5" w:rsidRPr="00CC2F87" w:rsidRDefault="000C30D5" w:rsidP="00966516">
            <w:pPr>
              <w:pStyle w:val="TableText"/>
              <w:spacing w:before="240" w:after="160"/>
              <w:jc w:val="left"/>
            </w:pPr>
          </w:p>
        </w:tc>
        <w:tc>
          <w:tcPr>
            <w:tcW w:w="2693" w:type="dxa"/>
            <w:tcBorders>
              <w:left w:val="single" w:sz="4" w:space="0" w:color="FFFFFF"/>
              <w:right w:val="single" w:sz="4" w:space="0" w:color="FFFFFF"/>
            </w:tcBorders>
          </w:tcPr>
          <w:p w14:paraId="10C1EAA7" w14:textId="1579A11B" w:rsidR="000C30D5" w:rsidRPr="00CC2F87" w:rsidRDefault="000C30D5" w:rsidP="00966516">
            <w:pPr>
              <w:pStyle w:val="TableText"/>
              <w:spacing w:before="240" w:after="160"/>
              <w:jc w:val="left"/>
            </w:pPr>
            <w:r w:rsidRPr="00CC2F87">
              <w:t>Description</w:t>
            </w:r>
          </w:p>
        </w:tc>
      </w:tr>
      <w:tr w:rsidR="000C30D5" w:rsidRPr="00CC2F87" w14:paraId="43B277F9" w14:textId="7A53C1D6" w:rsidTr="00DA43DF">
        <w:trPr>
          <w:trHeight w:val="1261"/>
        </w:trPr>
        <w:tc>
          <w:tcPr>
            <w:tcW w:w="2689" w:type="dxa"/>
            <w:tcBorders>
              <w:top w:val="single" w:sz="4" w:space="0" w:color="FFFFFF"/>
              <w:left w:val="single" w:sz="4" w:space="0" w:color="FFFFFF"/>
              <w:bottom w:val="single" w:sz="4" w:space="0" w:color="FFFFFF" w:themeColor="background1"/>
              <w:right w:val="single" w:sz="4" w:space="0" w:color="FFFFFF"/>
            </w:tcBorders>
          </w:tcPr>
          <w:p w14:paraId="03EFE5F0" w14:textId="5494584D" w:rsidR="000C30D5" w:rsidRPr="00CC2F87" w:rsidRDefault="00DC18BD" w:rsidP="0079530E">
            <w:pPr>
              <w:pStyle w:val="TableText"/>
              <w:spacing w:before="360" w:after="200" w:line="240" w:lineRule="auto"/>
              <w:jc w:val="left"/>
              <w:rPr>
                <w:sz w:val="20"/>
                <w:szCs w:val="22"/>
              </w:rPr>
            </w:pPr>
            <w:r>
              <w:rPr>
                <w:sz w:val="20"/>
                <w:szCs w:val="22"/>
              </w:rPr>
              <w:t>C</w:t>
            </w:r>
            <w:r w:rsidR="000C30D5" w:rsidRPr="00CC2F87">
              <w:rPr>
                <w:sz w:val="20"/>
                <w:szCs w:val="22"/>
              </w:rPr>
              <w:t xml:space="preserve">ontaminated distance to traffic noise </w:t>
            </w:r>
            <w:r>
              <w:rPr>
                <w:sz w:val="20"/>
                <w:szCs w:val="22"/>
              </w:rPr>
              <w:t xml:space="preserve">level </w:t>
            </w:r>
            <w:r w:rsidR="000C30D5" w:rsidRPr="00CC2F87">
              <w:rPr>
                <w:sz w:val="20"/>
                <w:szCs w:val="22"/>
              </w:rPr>
              <w:t>dB</w:t>
            </w:r>
            <w:r w:rsidR="000C30D5" w:rsidRPr="00CC2F87">
              <w:rPr>
                <w:sz w:val="20"/>
                <w:szCs w:val="22"/>
                <w:vertAlign w:val="subscript"/>
              </w:rPr>
              <w:t>i</w:t>
            </w:r>
            <w:r w:rsidR="00CD6DF9">
              <w:rPr>
                <w:sz w:val="20"/>
                <w:szCs w:val="22"/>
              </w:rPr>
              <w:t xml:space="preserve"> </w:t>
            </w:r>
            <w:r w:rsidR="000C30D5" w:rsidRPr="00CC2F87">
              <w:rPr>
                <w:sz w:val="20"/>
                <w:szCs w:val="22"/>
              </w:rPr>
              <w:t>(m)</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1A022C66" w:rsidR="000C30D5" w:rsidRPr="00CC2F87" w:rsidRDefault="005F5442"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0023F43A" w:rsidR="000C30D5" w:rsidRPr="00CC2F87" w:rsidRDefault="000C30D5" w:rsidP="00D812DA">
            <w:pPr>
              <w:pStyle w:val="TableText"/>
              <w:spacing w:before="360"/>
            </w:pPr>
            <w:r w:rsidRPr="00CC2F87">
              <w:t>(</w:t>
            </w:r>
            <w:r w:rsidRPr="00CC2F87">
              <w:fldChar w:fldCharType="begin"/>
            </w:r>
            <w:r w:rsidRPr="00CC2F87">
              <w:instrText xml:space="preserve"> SEQ Equation \* ARABIC </w:instrText>
            </w:r>
            <w:r w:rsidRPr="00CC2F87">
              <w:fldChar w:fldCharType="separate"/>
            </w:r>
            <w:r w:rsidR="0003797C">
              <w:rPr>
                <w:noProof/>
              </w:rPr>
              <w:t>3</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0395B11A" w:rsidR="000C30D5" w:rsidRPr="00CC2F87" w:rsidRDefault="00A2357F" w:rsidP="0079530E">
            <w:pPr>
              <w:pStyle w:val="TableText"/>
              <w:spacing w:before="360" w:after="200" w:line="240" w:lineRule="auto"/>
              <w:jc w:val="left"/>
              <w:rPr>
                <w:sz w:val="20"/>
                <w:szCs w:val="22"/>
              </w:rPr>
            </w:pPr>
            <w:r w:rsidRPr="00CC2F87">
              <w:rPr>
                <w:sz w:val="20"/>
                <w:szCs w:val="22"/>
              </w:rPr>
              <w:t xml:space="preserve">The total </w:t>
            </w:r>
            <w:r w:rsidR="00941179">
              <w:rPr>
                <w:sz w:val="20"/>
                <w:szCs w:val="22"/>
              </w:rPr>
              <w:t xml:space="preserve">cumulative </w:t>
            </w:r>
            <w:r w:rsidRPr="00CC2F87">
              <w:rPr>
                <w:sz w:val="20"/>
                <w:szCs w:val="22"/>
              </w:rPr>
              <w:t>exposure</w:t>
            </w:r>
            <w:r w:rsidR="00941179">
              <w:rPr>
                <w:sz w:val="20"/>
                <w:szCs w:val="22"/>
              </w:rPr>
              <w:t xml:space="preserve"> (contaminated distance) to </w:t>
            </w:r>
            <w:r w:rsidRPr="00CC2F87">
              <w:rPr>
                <w:sz w:val="20"/>
                <w:szCs w:val="22"/>
              </w:rPr>
              <w:t>traffic noise of specific dB</w:t>
            </w:r>
            <w:r w:rsidR="00941179">
              <w:rPr>
                <w:sz w:val="20"/>
                <w:szCs w:val="22"/>
                <w:vertAlign w:val="subscript"/>
              </w:rPr>
              <w:t>i</w:t>
            </w:r>
            <w:r w:rsidRPr="00CC2F87">
              <w:rPr>
                <w:sz w:val="20"/>
                <w:szCs w:val="22"/>
              </w:rPr>
              <w:t xml:space="preserve"> </w:t>
            </w:r>
            <w:r w:rsidR="00941179">
              <w:rPr>
                <w:sz w:val="20"/>
                <w:szCs w:val="22"/>
              </w:rPr>
              <w:t xml:space="preserve">on </w:t>
            </w:r>
            <w:r w:rsidRPr="00CC2F87">
              <w:rPr>
                <w:sz w:val="20"/>
                <w:szCs w:val="22"/>
              </w:rPr>
              <w:t>the path</w:t>
            </w:r>
          </w:p>
        </w:tc>
      </w:tr>
      <w:tr w:rsidR="0068366E" w:rsidRPr="00CC2F87" w14:paraId="747DD091"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6A064938" w14:textId="0ADBF18E" w:rsidR="0068366E" w:rsidRPr="0068366E" w:rsidRDefault="0003797C" w:rsidP="0068366E">
            <w:pPr>
              <w:pStyle w:val="TableText"/>
              <w:spacing w:after="200" w:line="240" w:lineRule="auto"/>
              <w:jc w:val="left"/>
              <w:rPr>
                <w:sz w:val="20"/>
                <w:szCs w:val="22"/>
              </w:rPr>
            </w:pPr>
            <w:r>
              <w:rPr>
                <w:sz w:val="20"/>
                <w:szCs w:val="22"/>
              </w:rPr>
              <w:t>Total c</w:t>
            </w:r>
            <w:r w:rsidR="0068366E">
              <w:rPr>
                <w:sz w:val="20"/>
                <w:szCs w:val="22"/>
              </w:rPr>
              <w:t>ontaminated distance</w:t>
            </w:r>
            <w:r w:rsidR="00CD77AD">
              <w:rPr>
                <w:sz w:val="20"/>
                <w:szCs w:val="22"/>
              </w:rPr>
              <w:br/>
            </w:r>
            <w:r w:rsidR="0068366E">
              <w:rPr>
                <w:sz w:val="20"/>
                <w:szCs w:val="22"/>
              </w:rPr>
              <w:t>to traffic noise levels higher than dB</w:t>
            </w:r>
            <w:r w:rsidR="0068366E">
              <w:rPr>
                <w:sz w:val="20"/>
                <w:szCs w:val="22"/>
                <w:vertAlign w:val="subscript"/>
              </w:rPr>
              <w:t>i</w:t>
            </w:r>
            <w:r w:rsidR="0068366E">
              <w:rPr>
                <w:sz w:val="20"/>
                <w:szCs w:val="22"/>
              </w:rPr>
              <w:t xml:space="preserve"> (m)</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E33C7FB" w14:textId="643CF14C" w:rsidR="0068366E" w:rsidRPr="00264A50" w:rsidRDefault="005F5442"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38BAB77" w14:textId="4723A087" w:rsidR="0068366E" w:rsidRPr="00CC2F87" w:rsidRDefault="00264A50"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4</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3DF8C7" w14:textId="77777777" w:rsidR="0068366E" w:rsidRPr="00CC2F87" w:rsidRDefault="0068366E" w:rsidP="0068366E">
            <w:pPr>
              <w:pStyle w:val="TableText"/>
              <w:spacing w:after="200" w:line="240" w:lineRule="auto"/>
              <w:jc w:val="left"/>
              <w:rPr>
                <w:sz w:val="20"/>
                <w:szCs w:val="22"/>
              </w:rPr>
            </w:pPr>
          </w:p>
        </w:tc>
      </w:tr>
      <w:tr w:rsidR="0003797C" w:rsidRPr="00CC2F87" w14:paraId="3D0BAD1D"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592F1911" w14:textId="2EFE0332" w:rsidR="0003797C" w:rsidRDefault="009367BF" w:rsidP="0068366E">
            <w:pPr>
              <w:pStyle w:val="TableText"/>
              <w:spacing w:after="200" w:line="240" w:lineRule="auto"/>
              <w:jc w:val="left"/>
              <w:rPr>
                <w:sz w:val="20"/>
                <w:szCs w:val="22"/>
              </w:rPr>
            </w:pPr>
            <w:r>
              <w:rPr>
                <w:sz w:val="20"/>
                <w:szCs w:val="22"/>
              </w:rPr>
              <w:t>Percentage</w:t>
            </w:r>
            <w:r w:rsidR="0003797C">
              <w:rPr>
                <w:sz w:val="20"/>
                <w:szCs w:val="22"/>
              </w:rPr>
              <w:t xml:space="preserve"> of total contaminated distance to traffic noise levels higher than dB</w:t>
            </w:r>
            <w:r w:rsidR="0003797C">
              <w:rPr>
                <w:sz w:val="20"/>
                <w:szCs w:val="22"/>
                <w:vertAlign w:val="subscript"/>
              </w:rPr>
              <w:t>i</w:t>
            </w:r>
            <w:r w:rsidR="0003797C">
              <w:rPr>
                <w:sz w:val="20"/>
                <w:szCs w:val="22"/>
              </w:rPr>
              <w:t xml:space="preserve"> </w:t>
            </w:r>
            <w:r>
              <w:rPr>
                <w:sz w:val="20"/>
                <w:szCs w:val="22"/>
              </w:rPr>
              <w:t>of</w:t>
            </w:r>
            <w:r w:rsidR="0003797C">
              <w:rPr>
                <w:sz w:val="20"/>
                <w:szCs w:val="22"/>
              </w:rPr>
              <w:t xml:space="preserve"> total path length</w:t>
            </w:r>
            <w:r w:rsidR="007F24A2">
              <w:rPr>
                <w:sz w:val="20"/>
                <w:szCs w:val="22"/>
              </w:rPr>
              <w:t xml:space="preserve"> (%)</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7EE184D4" w14:textId="1B27A5BD" w:rsidR="0003797C" w:rsidRPr="0003797C" w:rsidRDefault="005F5442"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R</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CB1A92F" w14:textId="27FC07DA" w:rsidR="0003797C" w:rsidRPr="00CC2F87" w:rsidRDefault="0003797C" w:rsidP="0068366E">
            <w:pPr>
              <w:pStyle w:val="TableText"/>
            </w:pPr>
            <w:r w:rsidRPr="00CC2F87">
              <w:t>(</w:t>
            </w:r>
            <w:r w:rsidRPr="00CC2F87">
              <w:fldChar w:fldCharType="begin"/>
            </w:r>
            <w:r w:rsidRPr="00CC2F87">
              <w:instrText xml:space="preserve"> SEQ Equation \* ARABIC </w:instrText>
            </w:r>
            <w:r w:rsidRPr="00CC2F87">
              <w:fldChar w:fldCharType="separate"/>
            </w:r>
            <w:r>
              <w:rPr>
                <w:noProof/>
              </w:rPr>
              <w:t>5</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6B446C4" w14:textId="77777777" w:rsidR="0003797C" w:rsidRPr="00CC2F87" w:rsidRDefault="0003797C" w:rsidP="0068366E">
            <w:pPr>
              <w:pStyle w:val="TableText"/>
              <w:spacing w:after="200" w:line="240" w:lineRule="auto"/>
              <w:jc w:val="left"/>
              <w:rPr>
                <w:sz w:val="20"/>
                <w:szCs w:val="22"/>
              </w:rPr>
            </w:pPr>
          </w:p>
        </w:tc>
      </w:tr>
      <w:tr w:rsidR="0068366E" w:rsidRPr="00CC2F87" w14:paraId="752AFBEE"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3C1A0D42" w14:textId="28FB7D39" w:rsidR="0068366E" w:rsidRPr="00CC2F87" w:rsidRDefault="0068366E" w:rsidP="0068366E">
            <w:pPr>
              <w:pStyle w:val="TableText"/>
              <w:spacing w:after="200" w:line="240" w:lineRule="auto"/>
              <w:jc w:val="left"/>
              <w:rPr>
                <w:sz w:val="20"/>
                <w:szCs w:val="22"/>
              </w:rPr>
            </w:pPr>
            <w:r w:rsidRPr="00CC2F87">
              <w:rPr>
                <w:sz w:val="20"/>
                <w:szCs w:val="22"/>
              </w:rPr>
              <w:t xml:space="preserve">Mean dB </w:t>
            </w:r>
            <w:r w:rsidR="00CD77AD">
              <w:rPr>
                <w:sz w:val="20"/>
                <w:szCs w:val="22"/>
              </w:rPr>
              <w:t>on</w:t>
            </w:r>
            <w:r w:rsidRPr="00CC2F87">
              <w:rPr>
                <w:sz w:val="20"/>
                <w:szCs w:val="22"/>
              </w:rPr>
              <w:t xml:space="preserve"> the path</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E7B7EFB" w14:textId="337B77FE" w:rsidR="0068366E" w:rsidRPr="00CC2F87" w:rsidRDefault="005F5442" w:rsidP="0068366E">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40D3BA8F"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6</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77777777" w:rsidR="0068366E" w:rsidRPr="00CC2F87" w:rsidRDefault="0068366E" w:rsidP="0068366E">
            <w:pPr>
              <w:pStyle w:val="TableText"/>
              <w:spacing w:after="200" w:line="240" w:lineRule="auto"/>
              <w:jc w:val="left"/>
              <w:rPr>
                <w:sz w:val="20"/>
                <w:szCs w:val="22"/>
              </w:rPr>
            </w:pPr>
          </w:p>
        </w:tc>
      </w:tr>
      <w:tr w:rsidR="0068366E" w:rsidRPr="00CC2F87" w14:paraId="03F3D9D9"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5A5DA56E" w:rsidR="0068366E" w:rsidRPr="00CC2F87" w:rsidRDefault="0068366E" w:rsidP="0068366E">
            <w:pPr>
              <w:pStyle w:val="TableText"/>
              <w:spacing w:after="200" w:line="240" w:lineRule="auto"/>
              <w:jc w:val="left"/>
              <w:rPr>
                <w:sz w:val="20"/>
                <w:szCs w:val="22"/>
              </w:rPr>
            </w:pPr>
            <w:r w:rsidRPr="00CC2F87">
              <w:rPr>
                <w:sz w:val="20"/>
                <w:szCs w:val="22"/>
              </w:rPr>
              <w:t>Total exposure to traffic noise (index)</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4FF66C10" w:rsidR="0068366E" w:rsidRPr="00CC2F87" w:rsidRDefault="0068366E" w:rsidP="0068366E">
            <w:pPr>
              <w:pStyle w:val="TableText"/>
              <w:spacing w:after="200" w:line="240" w:lineRule="auto"/>
              <w:jc w:val="left"/>
              <w:rPr>
                <w:rFonts w:eastAsia="Calibri"/>
                <w:sz w:val="20"/>
                <w:szCs w:val="22"/>
              </w:rPr>
            </w:pPr>
            <m:oMathPara>
              <m:oMathParaPr>
                <m:jc m:val="left"/>
              </m:oMathParaPr>
              <m:oMath>
                <m:r>
                  <w:rPr>
                    <w:rFonts w:ascii="Cambria Math" w:hAnsi="Cambria Math"/>
                    <w:sz w:val="20"/>
                    <w:szCs w:val="22"/>
                  </w:rPr>
                  <m:t xml:space="preserve">ET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4DB10EFA"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7</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4A8C19F1" w:rsidR="0068366E" w:rsidRPr="00CC2F87" w:rsidRDefault="0068366E" w:rsidP="0068366E">
            <w:pPr>
              <w:pStyle w:val="TableText"/>
              <w:spacing w:after="200" w:line="240" w:lineRule="auto"/>
              <w:jc w:val="left"/>
              <w:rPr>
                <w:sz w:val="20"/>
                <w:szCs w:val="22"/>
              </w:rPr>
            </w:pPr>
            <w:r w:rsidRPr="00CC2F87">
              <w:rPr>
                <w:sz w:val="20"/>
                <w:szCs w:val="22"/>
              </w:rPr>
              <w:t xml:space="preserve">Similar as environmental impedance function </w:t>
            </w:r>
            <w:r w:rsidRPr="00CC2F87">
              <w:rPr>
                <w:sz w:val="20"/>
                <w:szCs w:val="22"/>
              </w:rPr>
              <w:fldChar w:fldCharType="begin"/>
            </w:r>
            <w:r w:rsidRPr="00CC2F87">
              <w:rPr>
                <w:sz w:val="20"/>
                <w:szCs w:val="22"/>
              </w:rPr>
              <w:instrText xml:space="preserve"> REF _Ref9591374 \h </w:instrText>
            </w:r>
            <w:r>
              <w:rPr>
                <w:sz w:val="20"/>
                <w:szCs w:val="22"/>
              </w:rPr>
              <w:instrText xml:space="preserve"> \* MERGEFORMAT </w:instrText>
            </w:r>
            <w:r w:rsidRPr="00CC2F87">
              <w:rPr>
                <w:sz w:val="20"/>
                <w:szCs w:val="22"/>
              </w:rPr>
            </w:r>
            <w:r w:rsidRPr="00CC2F87">
              <w:rPr>
                <w:sz w:val="20"/>
                <w:szCs w:val="22"/>
              </w:rPr>
              <w:fldChar w:fldCharType="separate"/>
            </w:r>
            <w:r w:rsidR="0003797C" w:rsidRPr="00CC2F87">
              <w:t>(</w:t>
            </w:r>
            <w:r w:rsidR="0003797C">
              <w:t>2</w:t>
            </w:r>
            <w:r w:rsidR="0003797C" w:rsidRPr="00CC2F87">
              <w:t>)</w:t>
            </w:r>
            <w:r w:rsidRPr="00CC2F87">
              <w:rPr>
                <w:sz w:val="20"/>
                <w:szCs w:val="22"/>
              </w:rPr>
              <w:fldChar w:fldCharType="end"/>
            </w:r>
            <w:r w:rsidRPr="00CC2F87">
              <w:rPr>
                <w:sz w:val="20"/>
                <w:szCs w:val="22"/>
              </w:rPr>
              <w:t xml:space="preserve"> but without personal noise tolerance coefficient (</w:t>
            </w:r>
            <w:proofErr w:type="spellStart"/>
            <w:r w:rsidRPr="00CC2F87">
              <w:rPr>
                <w:i/>
                <w:iCs/>
                <w:sz w:val="20"/>
                <w:szCs w:val="22"/>
              </w:rPr>
              <w:t>nt</w:t>
            </w:r>
            <w:proofErr w:type="spellEnd"/>
            <w:r w:rsidRPr="00CC2F87">
              <w:rPr>
                <w:sz w:val="20"/>
                <w:szCs w:val="22"/>
              </w:rPr>
              <w:t xml:space="preserve"> = 1)</w:t>
            </w:r>
          </w:p>
        </w:tc>
      </w:tr>
      <w:tr w:rsidR="0068366E" w:rsidRPr="00CC2F87" w14:paraId="772D067F" w14:textId="08FD06C5"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06096B24" w:rsidR="0068366E" w:rsidRPr="00CC2F87" w:rsidRDefault="0068366E" w:rsidP="0068366E">
            <w:pPr>
              <w:pStyle w:val="TableText"/>
              <w:spacing w:after="200" w:line="240" w:lineRule="auto"/>
              <w:jc w:val="left"/>
              <w:rPr>
                <w:sz w:val="20"/>
                <w:szCs w:val="22"/>
              </w:rPr>
            </w:pPr>
            <w:r w:rsidRPr="00CC2F87">
              <w:rPr>
                <w:sz w:val="20"/>
                <w:szCs w:val="22"/>
              </w:rPr>
              <w:t>Reduction in total exposure to traffic noise (%)</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345390A7" w:rsidR="0068366E" w:rsidRPr="00CC2F87" w:rsidRDefault="005F5442" w:rsidP="0068366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T</m:t>
                    </m:r>
                  </m:e>
                  <m:sub>
                    <m:r>
                      <w:rPr>
                        <w:rFonts w:ascii="Cambria Math" w:eastAsiaTheme="minorEastAsia" w:hAnsi="Cambria Math"/>
                        <w:sz w:val="20"/>
                        <w:szCs w:val="22"/>
                      </w:rPr>
                      <m:t>diff</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w:rPr>
                        <w:rFonts w:ascii="Cambria Math" w:hAnsi="Cambria Math"/>
                        <w:sz w:val="20"/>
                        <w:szCs w:val="22"/>
                      </w:rPr>
                      <m:t>ΔET</m:t>
                    </m:r>
                  </m:num>
                  <m:den>
                    <m:sSub>
                      <m:sSubPr>
                        <m:ctrlPr>
                          <w:rPr>
                            <w:rFonts w:ascii="Cambria Math" w:eastAsiaTheme="minorEastAsia" w:hAnsi="Cambria Math"/>
                            <w:i/>
                            <w:sz w:val="20"/>
                            <w:szCs w:val="22"/>
                          </w:rPr>
                        </m:ctrlPr>
                      </m:sSubPr>
                      <m:e>
                        <m:r>
                          <w:rPr>
                            <w:rFonts w:ascii="Cambria Math" w:eastAsiaTheme="minorEastAsia" w:hAnsi="Cambria Math"/>
                            <w:sz w:val="20"/>
                            <w:szCs w:val="22"/>
                          </w:rPr>
                          <m:t>ET</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m:t>
                </m:r>
                <m:r>
                  <m:rPr>
                    <m:sty m:val="p"/>
                  </m:rPr>
                  <w:rPr>
                    <w:rFonts w:ascii="Cambria Math" w:eastAsiaTheme="minorEastAsia" w:hAnsi="Cambria Math"/>
                    <w:sz w:val="20"/>
                    <w:szCs w:val="22"/>
                  </w:rPr>
                  <m:t>*100</m:t>
                </m:r>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T</m:t>
                        </m:r>
                      </m:e>
                      <m:sub>
                        <m:r>
                          <w:rPr>
                            <w:rFonts w:ascii="Cambria Math"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T</m:t>
                        </m:r>
                      </m:e>
                      <m:sub>
                        <m:r>
                          <w:rPr>
                            <w:rFonts w:ascii="Cambria Math" w:eastAsiaTheme="minorEastAsia" w:hAnsi="Cambria Math"/>
                            <w:sz w:val="20"/>
                            <w:szCs w:val="22"/>
                          </w:rPr>
                          <m: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T</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4AA9E5E0"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8</w:t>
            </w:r>
            <w:r w:rsidRPr="00CC2F87">
              <w:fldChar w:fldCharType="end"/>
            </w:r>
            <w:r w:rsidRPr="00CC2F87">
              <w:t>)</w:t>
            </w:r>
          </w:p>
          <w:p w14:paraId="63FCF6CA" w14:textId="77777777" w:rsidR="0068366E" w:rsidRPr="00CC2F87" w:rsidRDefault="0068366E" w:rsidP="0068366E">
            <w:pPr>
              <w:pStyle w:val="TableText"/>
              <w:spacing w:after="200" w:line="240" w:lineRule="auto"/>
              <w:jc w:val="left"/>
              <w:rPr>
                <w:sz w:val="20"/>
                <w:szCs w:val="22"/>
              </w:rPr>
            </w:pP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7BCBFDB3" w:rsidR="0068366E" w:rsidRPr="00CC2F87" w:rsidRDefault="0068366E" w:rsidP="0068366E">
            <w:pPr>
              <w:pStyle w:val="TableText"/>
              <w:spacing w:after="200" w:line="240" w:lineRule="auto"/>
              <w:jc w:val="left"/>
              <w:rPr>
                <w:sz w:val="20"/>
                <w:szCs w:val="22"/>
              </w:rPr>
            </w:pPr>
            <w:r w:rsidRPr="00CC2F87">
              <w:rPr>
                <w:sz w:val="20"/>
                <w:szCs w:val="22"/>
              </w:rPr>
              <w:t>Reduction (%) in total exposure to traffic noise (index) between short and quiet path</w:t>
            </w:r>
          </w:p>
        </w:tc>
      </w:tr>
      <w:tr w:rsidR="0068366E" w:rsidRPr="00CC2F87" w14:paraId="2A51B588" w14:textId="77777777" w:rsidTr="00DA43DF">
        <w:trPr>
          <w:trHeight w:val="826"/>
        </w:trPr>
        <w:tc>
          <w:tcPr>
            <w:tcW w:w="2689" w:type="dxa"/>
            <w:tcBorders>
              <w:top w:val="single" w:sz="4" w:space="0" w:color="FFFFFF" w:themeColor="background1"/>
              <w:left w:val="single" w:sz="4" w:space="0" w:color="FFFFFF"/>
              <w:bottom w:val="single" w:sz="4" w:space="0" w:color="auto"/>
              <w:right w:val="single" w:sz="4" w:space="0" w:color="FFFFFF"/>
            </w:tcBorders>
          </w:tcPr>
          <w:p w14:paraId="01646938" w14:textId="13078BB9" w:rsidR="0068366E" w:rsidRPr="00CC2F87" w:rsidRDefault="0068366E" w:rsidP="0068366E">
            <w:pPr>
              <w:pStyle w:val="TableText"/>
              <w:spacing w:after="200" w:line="240" w:lineRule="auto"/>
              <w:jc w:val="left"/>
              <w:rPr>
                <w:sz w:val="20"/>
                <w:szCs w:val="22"/>
              </w:rPr>
            </w:pPr>
            <w:r w:rsidRPr="00CC2F87">
              <w:rPr>
                <w:sz w:val="20"/>
                <w:szCs w:val="22"/>
              </w:rPr>
              <w:t>Distance normalized exposure to traffic noise (index)</w:t>
            </w:r>
          </w:p>
        </w:tc>
        <w:tc>
          <w:tcPr>
            <w:tcW w:w="3969" w:type="dxa"/>
            <w:gridSpan w:val="2"/>
            <w:tcBorders>
              <w:top w:val="single" w:sz="4" w:space="0" w:color="FFFFFF" w:themeColor="background1"/>
              <w:left w:val="single" w:sz="4" w:space="0" w:color="FFFFFF"/>
              <w:bottom w:val="single" w:sz="4" w:space="0" w:color="auto"/>
              <w:right w:val="single" w:sz="4" w:space="0" w:color="FFFFFF"/>
            </w:tcBorders>
          </w:tcPr>
          <w:p w14:paraId="0425297E" w14:textId="055B08F2" w:rsidR="0068366E" w:rsidRPr="00CC2F87" w:rsidRDefault="005F5442" w:rsidP="0068366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T</m:t>
                    </m:r>
                  </m:num>
                  <m:den>
                    <m:sSub>
                      <m:sSubPr>
                        <m:ctrlPr>
                          <w:rPr>
                            <w:rFonts w:ascii="Cambria Math" w:hAnsi="Cambria Math"/>
                            <w:i/>
                            <w:sz w:val="20"/>
                            <w:szCs w:val="22"/>
                          </w:rPr>
                        </m:ctrlPr>
                      </m:sSubPr>
                      <m:e>
                        <m:r>
                          <w:rPr>
                            <w:rFonts w:ascii="Cambria Math" w:hAnsi="Cambria Math"/>
                            <w:sz w:val="20"/>
                            <w:szCs w:val="22"/>
                          </w:rPr>
                          <m:t>ET</m:t>
                        </m:r>
                      </m:e>
                      <m:sub>
                        <m:r>
                          <w:rPr>
                            <w:rFonts w:ascii="Cambria Math" w:hAnsi="Cambria Math"/>
                            <w:sz w:val="20"/>
                            <w:szCs w:val="22"/>
                          </w:rPr>
                          <m:t>max</m:t>
                        </m:r>
                      </m:sub>
                    </m:sSub>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T</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T</m:t>
                    </m:r>
                  </m:num>
                  <m:den>
                    <m:r>
                      <w:rPr>
                        <w:rFonts w:ascii="Cambria Math" w:hAnsi="Cambria Math"/>
                        <w:sz w:val="20"/>
                        <w:szCs w:val="22"/>
                      </w:rPr>
                      <m:t>0.6 * d</m:t>
                    </m:r>
                  </m:den>
                </m:f>
              </m:oMath>
            </m:oMathPara>
          </w:p>
        </w:tc>
        <w:tc>
          <w:tcPr>
            <w:tcW w:w="567" w:type="dxa"/>
            <w:tcBorders>
              <w:top w:val="single" w:sz="4" w:space="0" w:color="FFFFFF" w:themeColor="background1"/>
              <w:left w:val="single" w:sz="4" w:space="0" w:color="FFFFFF"/>
              <w:bottom w:val="single" w:sz="4" w:space="0" w:color="auto"/>
              <w:right w:val="single" w:sz="4" w:space="0" w:color="FFFFFF"/>
            </w:tcBorders>
          </w:tcPr>
          <w:p w14:paraId="20B57755" w14:textId="26E2EA4C"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9</w:t>
            </w:r>
            <w:r w:rsidRPr="00CC2F87">
              <w:fldChar w:fldCharType="end"/>
            </w:r>
            <w:r w:rsidRPr="00CC2F87">
              <w:t>)</w:t>
            </w:r>
          </w:p>
        </w:tc>
        <w:tc>
          <w:tcPr>
            <w:tcW w:w="2693" w:type="dxa"/>
            <w:tcBorders>
              <w:top w:val="single" w:sz="4" w:space="0" w:color="FFFFFF" w:themeColor="background1"/>
              <w:left w:val="single" w:sz="4" w:space="0" w:color="FFFFFF"/>
              <w:bottom w:val="single" w:sz="4" w:space="0" w:color="auto"/>
              <w:right w:val="single" w:sz="4" w:space="0" w:color="FFFFFF"/>
            </w:tcBorders>
          </w:tcPr>
          <w:p w14:paraId="6CAFAB76" w14:textId="5BD0C359" w:rsidR="0068366E" w:rsidRPr="00CC2F87" w:rsidRDefault="0068366E" w:rsidP="0068366E">
            <w:pPr>
              <w:pStyle w:val="TableText"/>
              <w:spacing w:after="200" w:line="240" w:lineRule="auto"/>
              <w:jc w:val="left"/>
              <w:rPr>
                <w:sz w:val="20"/>
                <w:szCs w:val="22"/>
              </w:rPr>
            </w:pPr>
            <w:r w:rsidRPr="00CC2F87">
              <w:rPr>
                <w:i/>
                <w:iCs/>
                <w:sz w:val="20"/>
                <w:szCs w:val="22"/>
              </w:rPr>
              <w:t>E</w:t>
            </w:r>
            <w:r w:rsidRPr="00CC2F87">
              <w:rPr>
                <w:i/>
                <w:iCs/>
                <w:sz w:val="20"/>
                <w:szCs w:val="22"/>
                <w:vertAlign w:val="subscript"/>
              </w:rPr>
              <w:t>t</w:t>
            </w:r>
            <w:r w:rsidRPr="00CC2F87">
              <w:rPr>
                <w:sz w:val="20"/>
                <w:szCs w:val="22"/>
                <w:vertAlign w:val="subscript"/>
              </w:rPr>
              <w:t xml:space="preserve"> </w:t>
            </w:r>
            <w:r w:rsidRPr="00CC2F87">
              <w:rPr>
                <w:sz w:val="20"/>
                <w:szCs w:val="22"/>
              </w:rPr>
              <w:t xml:space="preserve">of the path normalized by dividing it with maximum theoretical </w:t>
            </w:r>
            <w:r w:rsidRPr="00CC2F87">
              <w:rPr>
                <w:i/>
                <w:iCs/>
                <w:sz w:val="20"/>
                <w:szCs w:val="22"/>
              </w:rPr>
              <w:t>E</w:t>
            </w:r>
            <w:r w:rsidRPr="00CC2F87">
              <w:rPr>
                <w:i/>
                <w:iCs/>
                <w:sz w:val="20"/>
                <w:szCs w:val="22"/>
                <w:vertAlign w:val="subscript"/>
              </w:rPr>
              <w:t>t</w:t>
            </w:r>
            <w:r w:rsidRPr="00CC2F87">
              <w:rPr>
                <w:sz w:val="20"/>
                <w:szCs w:val="22"/>
                <w:vertAlign w:val="subscript"/>
              </w:rPr>
              <w:t xml:space="preserve"> </w:t>
            </w:r>
            <w:r w:rsidRPr="00CC2F87">
              <w:rPr>
                <w:sz w:val="20"/>
                <w:szCs w:val="22"/>
              </w:rPr>
              <w:t>for a path of same distance</w:t>
            </w:r>
          </w:p>
        </w:tc>
      </w:tr>
    </w:tbl>
    <w:p w14:paraId="73650244" w14:textId="6A0CD566" w:rsidR="00193D86" w:rsidRPr="00CC2F87" w:rsidRDefault="005F5442" w:rsidP="00853B81">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CC2F87">
        <w:t xml:space="preserve"> = </w:t>
      </w:r>
      <w:r w:rsidR="00DF3A93" w:rsidRPr="00CC2F87">
        <w:t xml:space="preserve">5 dB range </w:t>
      </w:r>
      <w:r w:rsidR="00F34C80" w:rsidRPr="00CC2F87">
        <w:t>with</w:t>
      </w:r>
      <w:r w:rsidR="00DF3A93"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CC2F87">
        <w:t xml:space="preserve"> as the lower value (e.g. 55 dB refers to 55–60 dB</w:t>
      </w:r>
      <w:r w:rsidR="008E0C93" w:rsidRPr="00CC2F87">
        <w:t xml:space="preserve"> noise range</w:t>
      </w:r>
      <w:r w:rsidR="00DF3A93" w:rsidRPr="00CC2F87">
        <w:t>)</w:t>
      </w:r>
      <w:r w:rsidR="00F25C96" w:rsidRPr="00CC2F87">
        <w:br/>
      </w:r>
      <m:oMath>
        <m:sSub>
          <m:sSubPr>
            <m:ctrlPr>
              <w:rPr>
                <w:rFonts w:ascii="Cambria Math" w:hAnsi="Cambria Math"/>
              </w:rPr>
            </m:ctrlPr>
          </m:sSubPr>
          <m:e>
            <m:r>
              <w:rPr>
                <w:rFonts w:ascii="Cambria Math" w:hAnsi="Cambria Math"/>
              </w:rPr>
              <m:t>E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CC2F87">
        <w:t xml:space="preserve"> = contaminated distance </w:t>
      </w:r>
      <w:r w:rsidR="00550E1A">
        <w:t>to noise</w:t>
      </w:r>
      <w:r w:rsidR="005B6FD0" w:rsidRPr="00CC2F87">
        <w:t xml:space="preserve"> </w:t>
      </w:r>
      <w:r w:rsidR="009A6635">
        <w:t xml:space="preserve">level </w:t>
      </w:r>
      <w:r w:rsidR="002F547A">
        <w:t xml:space="preserve">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CC2F87">
        <w:t xml:space="preserve"> (e.g. 14 m of </w:t>
      </w:r>
      <w:r w:rsidR="00D97490" w:rsidRPr="00CC2F87">
        <w:t>55</w:t>
      </w:r>
      <w:r w:rsidR="00BC413B" w:rsidRPr="00CC2F87">
        <w:t>–</w:t>
      </w:r>
      <w:r w:rsidR="00D97490" w:rsidRPr="00CC2F87">
        <w:t>60</w:t>
      </w:r>
      <w:r w:rsidR="005B6FD0" w:rsidRPr="00CC2F87">
        <w:t xml:space="preserve"> dB</w:t>
      </w:r>
      <w:r w:rsidR="004B1DD1" w:rsidRPr="00CC2F87">
        <w:t xml:space="preserve"> noise</w:t>
      </w:r>
      <w:r w:rsidR="005B6FD0" w:rsidRPr="00CC2F87">
        <w:t xml:space="preserve">) </w:t>
      </w:r>
      <w:r w:rsidR="00550E1A">
        <w:t>on</w:t>
      </w:r>
      <w:r w:rsidR="005B6FD0" w:rsidRPr="00CC2F87">
        <w:t xml:space="preserve"> the path</w:t>
      </w:r>
      <w:r w:rsidR="001E4700" w:rsidRPr="00CC2F87">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CC2F87">
        <w:t xml:space="preserve"> = dB-specific noise cost coefficient (</w:t>
      </w:r>
      <w:r w:rsidR="00B972CF" w:rsidRPr="00CC2F87">
        <w:fldChar w:fldCharType="begin"/>
      </w:r>
      <w:r w:rsidR="00B972CF" w:rsidRPr="00CC2F87">
        <w:instrText xml:space="preserve"> REF _Ref9527730 \h  \* MERGEFORMAT </w:instrText>
      </w:r>
      <w:r w:rsidR="00B972CF" w:rsidRPr="00CC2F87">
        <w:fldChar w:fldCharType="separate"/>
      </w:r>
      <w:r w:rsidR="0003797C" w:rsidRPr="00CC2F87">
        <w:t xml:space="preserve">Table </w:t>
      </w:r>
      <w:r w:rsidR="0003797C">
        <w:t>2</w:t>
      </w:r>
      <w:r w:rsidR="00B972CF" w:rsidRPr="00CC2F87">
        <w:fldChar w:fldCharType="end"/>
      </w:r>
      <w:r w:rsidR="00D13003" w:rsidRPr="00CC2F87">
        <w:t>;</w:t>
      </w:r>
      <w:r w:rsidR="00B972CF" w:rsidRPr="00CC2F87">
        <w:t xml:space="preserve"> ranges from </w:t>
      </w:r>
      <w:r w:rsidR="00833026" w:rsidRPr="00CC2F87">
        <w:t>0.0</w:t>
      </w:r>
      <w:r w:rsidR="00B972CF" w:rsidRPr="00CC2F87">
        <w:t xml:space="preserve"> to </w:t>
      </w:r>
      <w:r w:rsidR="00833026" w:rsidRPr="00CC2F87">
        <w:t>0.6)</w:t>
      </w:r>
      <w:r w:rsidR="001E4700" w:rsidRPr="00CC2F87">
        <w:br/>
      </w:r>
      <m:oMath>
        <m:sSub>
          <m:sSubPr>
            <m:ctrlPr>
              <w:rPr>
                <w:rFonts w:ascii="Cambria Math" w:hAnsi="Cambria Math"/>
              </w:rPr>
            </m:ctrlPr>
          </m:sSubPr>
          <m:e>
            <m:r>
              <w:rPr>
                <w:rFonts w:ascii="Cambria Math" w:hAnsi="Cambria Math"/>
              </w:rPr>
              <m:t>a</m:t>
            </m:r>
          </m:e>
          <m:sub>
            <m:r>
              <w:rPr>
                <w:rFonts w:ascii="Cambria Math" w:hAnsi="Cambria Math"/>
              </w:rPr>
              <m:t>max</m:t>
            </m:r>
          </m:sub>
        </m:sSub>
      </m:oMath>
      <w:r w:rsidR="0052600F" w:rsidRPr="00CC2F87">
        <w:t xml:space="preserve"> = </w:t>
      </w:r>
      <w:r w:rsidR="001E4700" w:rsidRPr="00CC2F87">
        <w:t>highest</w:t>
      </w:r>
      <w:r w:rsidR="0052600F" w:rsidRPr="00CC2F87">
        <w:t xml:space="preserve"> noise cost coefficient (</w:t>
      </w:r>
      <w:r w:rsidR="0052600F" w:rsidRPr="00CC2F87">
        <w:fldChar w:fldCharType="begin"/>
      </w:r>
      <w:r w:rsidR="0052600F" w:rsidRPr="00CC2F87">
        <w:instrText xml:space="preserve"> REF _Ref9527730 \h  \* MERGEFORMAT </w:instrText>
      </w:r>
      <w:r w:rsidR="0052600F" w:rsidRPr="00CC2F87">
        <w:fldChar w:fldCharType="separate"/>
      </w:r>
      <w:r w:rsidR="0003797C" w:rsidRPr="00CC2F87">
        <w:t xml:space="preserve">Table </w:t>
      </w:r>
      <w:r w:rsidR="0003797C">
        <w:t>2</w:t>
      </w:r>
      <w:r w:rsidR="0052600F" w:rsidRPr="00CC2F87">
        <w:fldChar w:fldCharType="end"/>
      </w:r>
      <w:r w:rsidR="00D13003" w:rsidRPr="00CC2F87">
        <w:t>;</w:t>
      </w:r>
      <w:r w:rsidR="0052600F" w:rsidRPr="00CC2F87">
        <w:t xml:space="preserve"> 75–80 dB: 0.6)</w:t>
      </w:r>
      <w:r w:rsidR="00193D86" w:rsidRPr="00CC2F87">
        <w:br/>
      </w:r>
      <m:oMath>
        <m:r>
          <w:rPr>
            <w:rFonts w:ascii="Cambria Math" w:hAnsi="Cambria Math"/>
          </w:rPr>
          <m:t>d</m:t>
        </m:r>
      </m:oMath>
      <w:r w:rsidR="00193D86" w:rsidRPr="00CC2F87">
        <w:t xml:space="preserve"> = total path length (m).</w:t>
      </w:r>
    </w:p>
    <w:p w14:paraId="3797F8AA" w14:textId="77777777" w:rsidR="001E4700" w:rsidRPr="00CC2F87" w:rsidRDefault="001E4700" w:rsidP="001E4700"/>
    <w:p w14:paraId="6163879C" w14:textId="06878ACA" w:rsidR="00B74D96" w:rsidRPr="00CC2F87" w:rsidRDefault="00B74D96" w:rsidP="00B74D96">
      <w:pPr>
        <w:pStyle w:val="Heading2"/>
      </w:pPr>
      <w:bookmarkStart w:id="50" w:name="_Toc19439282"/>
      <w:r w:rsidRPr="00CC2F87">
        <w:t>Quiet path route planner web application</w:t>
      </w:r>
      <w:bookmarkEnd w:id="50"/>
    </w:p>
    <w:p w14:paraId="425662F5" w14:textId="77777777" w:rsidR="00B74D96" w:rsidRPr="00CC2F87" w:rsidRDefault="00B74D96" w:rsidP="00B74D96">
      <w:pPr>
        <w:pStyle w:val="Heading3"/>
      </w:pPr>
      <w:bookmarkStart w:id="51" w:name="_Toc19439283"/>
      <w:r w:rsidRPr="00CC2F87">
        <w:lastRenderedPageBreak/>
        <w:t>Overview of the application</w:t>
      </w:r>
      <w:bookmarkEnd w:id="51"/>
    </w:p>
    <w:p w14:paraId="52B866C2" w14:textId="2108960E" w:rsidR="00B74D96" w:rsidRPr="00CC2F87" w:rsidRDefault="00B74D96" w:rsidP="00B74D96">
      <w:r w:rsidRPr="00CC2F87">
        <w:t xml:space="preserve">The quiet path route planner was developed as a proof of concept to demonstrate the applicability of the quiet path routing method in practical situations. </w:t>
      </w:r>
      <w:r w:rsidR="001B3E35" w:rsidRPr="00CC2F87">
        <w:t>Also, it facilitated developing</w:t>
      </w:r>
      <w:r w:rsidR="001520C9" w:rsidRPr="00CC2F87">
        <w:t xml:space="preserve"> and adjusting</w:t>
      </w:r>
      <w:r w:rsidR="001B3E35" w:rsidRPr="00CC2F87">
        <w:t xml:space="preserve"> the quiet path routing method</w:t>
      </w:r>
      <w:r w:rsidR="00B67386" w:rsidRPr="00CC2F87">
        <w:t xml:space="preserve"> by enabling</w:t>
      </w:r>
      <w:r w:rsidR="00547361" w:rsidRPr="00CC2F87">
        <w:t xml:space="preserve"> testing</w:t>
      </w:r>
      <w:r w:rsidR="00B67386" w:rsidRPr="00CC2F87">
        <w:t xml:space="preserve"> the method on demand in real situations</w:t>
      </w:r>
      <w:r w:rsidR="001B3E35" w:rsidRPr="00CC2F87">
        <w:t xml:space="preserve">. </w:t>
      </w:r>
    </w:p>
    <w:p w14:paraId="074B0EDA" w14:textId="77777777" w:rsidR="00B74D96" w:rsidRPr="00CC2F87" w:rsidRDefault="00B74D96" w:rsidP="00B74D96">
      <w:pPr>
        <w:pStyle w:val="Heading3"/>
      </w:pPr>
      <w:bookmarkStart w:id="52" w:name="_Toc19439284"/>
      <w:r w:rsidRPr="00CC2F87">
        <w:t>Technical architecture</w:t>
      </w:r>
      <w:bookmarkEnd w:id="52"/>
    </w:p>
    <w:p w14:paraId="658563A9" w14:textId="77777777" w:rsidR="00B74D96" w:rsidRPr="00CC2F87" w:rsidRDefault="00B74D96" w:rsidP="00B74D96">
      <w:pPr>
        <w:keepNext/>
      </w:pPr>
      <w:r w:rsidRPr="00CC2F87">
        <w:rPr>
          <w:noProof/>
        </w:rPr>
        <w:drawing>
          <wp:inline distT="0" distB="0" distL="0" distR="0" wp14:anchorId="0E9CC9FC" wp14:editId="3BC23B52">
            <wp:extent cx="6106776" cy="3373266"/>
            <wp:effectExtent l="12700" t="12700" r="15240" b="177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06776" cy="3373266"/>
                    </a:xfrm>
                    <a:prstGeom prst="rect">
                      <a:avLst/>
                    </a:prstGeom>
                    <a:ln>
                      <a:solidFill>
                        <a:schemeClr val="tx1"/>
                      </a:solidFill>
                    </a:ln>
                  </pic:spPr>
                </pic:pic>
              </a:graphicData>
            </a:graphic>
          </wp:inline>
        </w:drawing>
      </w:r>
    </w:p>
    <w:p w14:paraId="494D3983" w14:textId="6098B90E" w:rsidR="00B74D96" w:rsidRPr="00CC2F87" w:rsidRDefault="00B74D96" w:rsidP="00020EA1">
      <w:pPr>
        <w:pStyle w:val="Caption"/>
      </w:pPr>
      <w:bookmarkStart w:id="53" w:name="_Ref9517973"/>
      <w:bookmarkStart w:id="54" w:name="_Toc1943931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31221D">
        <w:rPr>
          <w:noProof/>
        </w:rPr>
        <w:t>11</w:t>
      </w:r>
      <w:r w:rsidR="004F023F" w:rsidRPr="00CC2F87">
        <w:fldChar w:fldCharType="end"/>
      </w:r>
      <w:bookmarkEnd w:id="53"/>
      <w:r w:rsidRPr="00CC2F87">
        <w:t>. Technical architecture of the quiet path route planner web application.</w:t>
      </w:r>
      <w:bookmarkEnd w:id="54"/>
      <w:r w:rsidR="003172BE" w:rsidRPr="00CC2F87">
        <w:t xml:space="preserve"> </w:t>
      </w:r>
    </w:p>
    <w:p w14:paraId="32A43EBE" w14:textId="634A2854" w:rsidR="00B74D96" w:rsidRPr="00CC2F87" w:rsidRDefault="00B74D96" w:rsidP="00B74D96">
      <w:r w:rsidRPr="00CC2F87">
        <w:t xml:space="preserve">The technical implementation of the quiet path route planner consists of three components: 1) network preparation for quiet path route optimization, 2) server-side </w:t>
      </w:r>
      <w:r w:rsidR="00080336" w:rsidRPr="00CC2F87">
        <w:t>quiet path</w:t>
      </w:r>
      <w:r w:rsidRPr="00CC2F87">
        <w:t xml:space="preserve"> optimization application and 3) client-side route planner user interface (</w:t>
      </w:r>
      <w:r w:rsidRPr="00CC2F87">
        <w:fldChar w:fldCharType="begin"/>
      </w:r>
      <w:r w:rsidRPr="00CC2F87">
        <w:instrText xml:space="preserve"> REF _Ref9517973 \h </w:instrText>
      </w:r>
      <w:r w:rsidRPr="00CC2F87">
        <w:fldChar w:fldCharType="separate"/>
      </w:r>
      <w:r w:rsidR="0003797C" w:rsidRPr="00CC2F87">
        <w:t xml:space="preserve">Figure </w:t>
      </w:r>
      <w:r w:rsidR="0003797C">
        <w:rPr>
          <w:noProof/>
        </w:rPr>
        <w:t>11</w:t>
      </w:r>
      <w:r w:rsidRPr="00CC2F87">
        <w:fldChar w:fldCharType="end"/>
      </w:r>
      <w:r w:rsidRPr="00CC2F87">
        <w:t xml:space="preserve">). </w:t>
      </w:r>
    </w:p>
    <w:p w14:paraId="5C6CF1D2" w14:textId="77777777" w:rsidR="00D03A8C" w:rsidRPr="00CC2F87" w:rsidRDefault="005E68C4" w:rsidP="00B74D96">
      <w:r w:rsidRPr="00CC2F87">
        <w:t>The quiet path optimization application relies on the environmental impedance function</w:t>
      </w:r>
      <w:r w:rsidR="00080336" w:rsidRPr="00CC2F87">
        <w:t>,</w:t>
      </w:r>
      <w:r w:rsidRPr="00CC2F87">
        <w:t xml:space="preserve"> network processing methods </w:t>
      </w:r>
      <w:r w:rsidR="00080336" w:rsidRPr="00CC2F87">
        <w:t xml:space="preserve">and route optimization method </w:t>
      </w:r>
      <w:r w:rsidRPr="00CC2F87">
        <w:t>presented in the previous chapter.</w:t>
      </w:r>
      <w:r w:rsidR="00080336" w:rsidRPr="00CC2F87">
        <w:t xml:space="preserve"> All of these were implemented with Python programming language by utilizing several external Python libraries. Hence, it was reasonable to implement also the server-side routing service as a Python application utilizing the </w:t>
      </w:r>
      <w:r w:rsidR="00F75B46" w:rsidRPr="00CC2F87">
        <w:t xml:space="preserve">very </w:t>
      </w:r>
      <w:r w:rsidR="00080336" w:rsidRPr="00CC2F87">
        <w:t>same methods.</w:t>
      </w:r>
      <w:r w:rsidR="00D24567" w:rsidRPr="00CC2F87">
        <w:t xml:space="preserve"> </w:t>
      </w:r>
    </w:p>
    <w:p w14:paraId="31BD25E3" w14:textId="19A6A1D6" w:rsidR="00F21778" w:rsidRPr="00CC2F87" w:rsidRDefault="00D03A8C" w:rsidP="00B74D96">
      <w:r w:rsidRPr="00CC2F87">
        <w:t xml:space="preserve">A virtual machine was acquired for the purpose of publishing the quiet path route optimization as a web service. </w:t>
      </w:r>
      <w:r w:rsidR="00B13823" w:rsidRPr="00CC2F87">
        <w:t xml:space="preserve">The machine was provided by CSC (CSC - IT Center for Science, Finland) and it came </w:t>
      </w:r>
      <w:r w:rsidR="00B13823" w:rsidRPr="00CC2F87">
        <w:lastRenderedPageBreak/>
        <w:t>with Ubuntu 18.04 operating system preinstalled.</w:t>
      </w:r>
      <w:r w:rsidR="00493D48" w:rsidRPr="00CC2F87">
        <w:t xml:space="preserve"> </w:t>
      </w:r>
      <w:r w:rsidR="00F21778" w:rsidRPr="00CC2F87">
        <w:t xml:space="preserve">Identical python environment as used locally (in developing the routing method) was configured to the virtual machine with </w:t>
      </w:r>
      <w:proofErr w:type="spellStart"/>
      <w:r w:rsidR="00F21778" w:rsidRPr="00CC2F87">
        <w:t>Conda</w:t>
      </w:r>
      <w:proofErr w:type="spellEnd"/>
      <w:r w:rsidR="00F21778" w:rsidRPr="00CC2F87">
        <w:t xml:space="preserve"> package manager.</w:t>
      </w:r>
    </w:p>
    <w:p w14:paraId="71AA850B" w14:textId="0832B4DD" w:rsidR="005E68C4" w:rsidRPr="00CC2F87" w:rsidRDefault="00D24567" w:rsidP="00B74D96">
      <w:r w:rsidRPr="00CC2F87">
        <w:t xml:space="preserve">In addition to the already developed functionalities, </w:t>
      </w:r>
      <w:r w:rsidR="00C73836" w:rsidRPr="00CC2F87">
        <w:t xml:space="preserve">Python library </w:t>
      </w:r>
      <w:r w:rsidRPr="00CC2F87">
        <w:t xml:space="preserve">Flask </w:t>
      </w:r>
      <w:r w:rsidR="00C73836" w:rsidRPr="00CC2F87">
        <w:t xml:space="preserve">was installed </w:t>
      </w:r>
      <w:r w:rsidRPr="00CC2F87">
        <w:t xml:space="preserve">to enable </w:t>
      </w:r>
      <w:r w:rsidR="00BD5919" w:rsidRPr="00CC2F87">
        <w:t>exploiting</w:t>
      </w:r>
      <w:r w:rsidRPr="00CC2F87">
        <w:t xml:space="preserve"> the routing application </w:t>
      </w:r>
      <w:r w:rsidR="00FB2C2F" w:rsidRPr="00CC2F87">
        <w:t>by</w:t>
      </w:r>
      <w:r w:rsidRPr="00CC2F87">
        <w:t xml:space="preserve"> web requests. </w:t>
      </w:r>
      <w:r w:rsidR="00501DD8" w:rsidRPr="00CC2F87">
        <w:t xml:space="preserve">Since Flask is not intended for high capacity production use, another Python library, </w:t>
      </w:r>
      <w:proofErr w:type="spellStart"/>
      <w:r w:rsidR="00501DD8" w:rsidRPr="00CC2F87">
        <w:t>Gunicorn</w:t>
      </w:r>
      <w:proofErr w:type="spellEnd"/>
      <w:r w:rsidR="00501DD8" w:rsidRPr="00CC2F87">
        <w:t xml:space="preserve">, was configured to run the Python-Flask application in more efficient and </w:t>
      </w:r>
      <w:r w:rsidR="00F4156D" w:rsidRPr="00CC2F87">
        <w:t>secure</w:t>
      </w:r>
      <w:r w:rsidR="00501DD8" w:rsidRPr="00CC2F87">
        <w:t xml:space="preserve"> manner. </w:t>
      </w:r>
      <w:r w:rsidR="00A15333" w:rsidRPr="00CC2F87">
        <w:t>In practice, t</w:t>
      </w:r>
      <w:r w:rsidR="00501DD8" w:rsidRPr="00CC2F87">
        <w:t xml:space="preserve">his </w:t>
      </w:r>
      <w:r w:rsidR="006D1684" w:rsidRPr="00CC2F87">
        <w:t>meant</w:t>
      </w:r>
      <w:r w:rsidR="00A219B6" w:rsidRPr="00CC2F87">
        <w:t xml:space="preserve"> </w:t>
      </w:r>
      <w:r w:rsidR="009D05CF" w:rsidRPr="00CC2F87">
        <w:t>running</w:t>
      </w:r>
      <w:r w:rsidR="00A219B6" w:rsidRPr="00CC2F87">
        <w:t xml:space="preserve"> several independent routing applications in parallel and</w:t>
      </w:r>
      <w:r w:rsidR="00A15333" w:rsidRPr="00CC2F87">
        <w:t xml:space="preserve"> hence</w:t>
      </w:r>
      <w:r w:rsidR="00A219B6" w:rsidRPr="00CC2F87">
        <w:t xml:space="preserve"> utilizing more of the available computing resources (of the virtual machine).</w:t>
      </w:r>
      <w:r w:rsidR="00BB2386" w:rsidRPr="00CC2F87">
        <w:t xml:space="preserve"> </w:t>
      </w:r>
      <w:r w:rsidR="00547521" w:rsidRPr="00CC2F87">
        <w:t xml:space="preserve">Finally, in order to expose the services of the routing application to all internet, Nginx server software was installed to handle all incoming and outcoming connections to the machine. </w:t>
      </w:r>
    </w:p>
    <w:p w14:paraId="182D15CB" w14:textId="77777777" w:rsidR="009656C4" w:rsidRPr="00CC2F87" w:rsidRDefault="002D5931" w:rsidP="00B74D96">
      <w:r w:rsidRPr="00CC2F87">
        <w:t xml:space="preserve">An independent, interactive web map application was developed to serve as the user interface for the quiet path optimization service. </w:t>
      </w:r>
      <w:r w:rsidR="001E07F1" w:rsidRPr="00CC2F87">
        <w:t xml:space="preserve">It was implemented </w:t>
      </w:r>
      <w:r w:rsidR="009113A2" w:rsidRPr="00CC2F87">
        <w:t xml:space="preserve">as </w:t>
      </w:r>
      <w:r w:rsidR="001E07F1" w:rsidRPr="00CC2F87">
        <w:t xml:space="preserve">ReactJS </w:t>
      </w:r>
      <w:r w:rsidR="00276C09" w:rsidRPr="00CC2F87">
        <w:t>(</w:t>
      </w:r>
      <w:r w:rsidR="00276C09" w:rsidRPr="00CC2F87">
        <w:rPr>
          <w:b/>
          <w:bCs/>
        </w:rPr>
        <w:t>citation</w:t>
      </w:r>
      <w:r w:rsidR="00276C09" w:rsidRPr="00CC2F87">
        <w:t xml:space="preserve">) </w:t>
      </w:r>
      <w:r w:rsidR="001E07F1" w:rsidRPr="00CC2F87">
        <w:t xml:space="preserve">single page application (SPA). ReactJS is a powerful JavaScript framework for building interactive user interfaces and views. </w:t>
      </w:r>
      <w:proofErr w:type="spellStart"/>
      <w:r w:rsidR="008D6013" w:rsidRPr="00CC2F87">
        <w:t>Mapbox</w:t>
      </w:r>
      <w:proofErr w:type="spellEnd"/>
      <w:r w:rsidR="008D6013" w:rsidRPr="00CC2F87">
        <w:t xml:space="preserve"> GL</w:t>
      </w:r>
      <w:r w:rsidR="00413A73" w:rsidRPr="00CC2F87">
        <w:t xml:space="preserve"> (</w:t>
      </w:r>
      <w:r w:rsidR="00413A73" w:rsidRPr="00CC2F87">
        <w:rPr>
          <w:b/>
          <w:bCs/>
        </w:rPr>
        <w:t>citation</w:t>
      </w:r>
      <w:r w:rsidR="00413A73" w:rsidRPr="00CC2F87">
        <w:t>)</w:t>
      </w:r>
      <w:r w:rsidR="008D6013" w:rsidRPr="00CC2F87">
        <w:t xml:space="preserve"> was chosen as the mapping library due to its wide range of useful web mapping features, including interactive feature styling and </w:t>
      </w:r>
      <w:r w:rsidR="00717600" w:rsidRPr="00CC2F87">
        <w:t xml:space="preserve">good </w:t>
      </w:r>
      <w:r w:rsidR="008D6013" w:rsidRPr="00CC2F87">
        <w:t xml:space="preserve">performance on mobile devices. </w:t>
      </w:r>
      <w:r w:rsidR="00003D68" w:rsidRPr="00CC2F87">
        <w:t xml:space="preserve">This combination </w:t>
      </w:r>
      <w:r w:rsidR="00425E19" w:rsidRPr="00CC2F87">
        <w:t>enabled</w:t>
      </w:r>
      <w:r w:rsidR="00003D68" w:rsidRPr="00CC2F87">
        <w:t xml:space="preserve"> </w:t>
      </w:r>
      <w:r w:rsidR="002B3B95" w:rsidRPr="00CC2F87">
        <w:t>building fully customized route planner interface for the purpose.</w:t>
      </w:r>
      <w:r w:rsidR="003731A8" w:rsidRPr="00CC2F87">
        <w:t xml:space="preserve"> </w:t>
      </w:r>
      <w:r w:rsidR="00707838" w:rsidRPr="00CC2F87">
        <w:t>C</w:t>
      </w:r>
      <w:r w:rsidR="0007417D" w:rsidRPr="00CC2F87">
        <w:t xml:space="preserve">ommunication between the web map application and the routing service (at the virtual machine) was implemented with asynchronous functions; </w:t>
      </w:r>
      <w:r w:rsidR="005C600B" w:rsidRPr="00CC2F87">
        <w:t>after</w:t>
      </w:r>
      <w:r w:rsidR="0007417D" w:rsidRPr="00CC2F87">
        <w:t xml:space="preserve"> routing request is sent from the client, a callback function</w:t>
      </w:r>
      <w:r w:rsidR="00400BF0" w:rsidRPr="00CC2F87">
        <w:t xml:space="preserve"> (at the client)</w:t>
      </w:r>
      <w:r w:rsidR="0007417D" w:rsidRPr="00CC2F87">
        <w:t xml:space="preserve"> is invoked once the paths are returned from the </w:t>
      </w:r>
      <w:r w:rsidR="005C600B" w:rsidRPr="00CC2F87">
        <w:t>routing service</w:t>
      </w:r>
      <w:r w:rsidR="0007417D" w:rsidRPr="00CC2F87">
        <w:t>.</w:t>
      </w:r>
      <w:r w:rsidR="00A45B61" w:rsidRPr="00CC2F87">
        <w:t xml:space="preserve"> </w:t>
      </w:r>
    </w:p>
    <w:p w14:paraId="3E05DFF4" w14:textId="5CF61977" w:rsidR="00547521" w:rsidRPr="00CC2F87" w:rsidRDefault="00BE2BA6" w:rsidP="00B74D96">
      <w:r w:rsidRPr="00CC2F87">
        <w:t>The features and functions of the route planner are described in more detail in the results chapter.</w:t>
      </w:r>
      <w:r w:rsidR="00A02D37" w:rsidRPr="00CC2F87">
        <w:t xml:space="preserve"> </w:t>
      </w:r>
    </w:p>
    <w:p w14:paraId="50559576" w14:textId="55EC9661" w:rsidR="00942B90" w:rsidRPr="00CC2F87" w:rsidRDefault="002464BA" w:rsidP="006931F6">
      <w:pPr>
        <w:pStyle w:val="Heading2"/>
      </w:pPr>
      <w:bookmarkStart w:id="55" w:name="_Toc19439285"/>
      <w:r w:rsidRPr="00CC2F87">
        <w:t xml:space="preserve">Assessment of pedestrians’ exposure to traffic noise at </w:t>
      </w:r>
      <w:r w:rsidR="00C141D9" w:rsidRPr="00CC2F87">
        <w:t>neighborhood</w:t>
      </w:r>
      <w:r w:rsidRPr="00CC2F87">
        <w:t xml:space="preserve"> level</w:t>
      </w:r>
      <w:bookmarkEnd w:id="55"/>
    </w:p>
    <w:p w14:paraId="707139F9" w14:textId="4C605449" w:rsidR="00D21C90" w:rsidRPr="00CC2F87" w:rsidRDefault="0011579D" w:rsidP="00942B90">
      <w:pPr>
        <w:pStyle w:val="Heading3"/>
      </w:pPr>
      <w:bookmarkStart w:id="56" w:name="_Toc19439286"/>
      <w:r w:rsidRPr="00CC2F87">
        <w:t>Overview</w:t>
      </w:r>
      <w:r w:rsidR="00D21C90" w:rsidRPr="00CC2F87">
        <w:t xml:space="preserve"> of the analysis</w:t>
      </w:r>
      <w:bookmarkEnd w:id="56"/>
    </w:p>
    <w:p w14:paraId="268E4212" w14:textId="5EC01F72" w:rsidR="0011579D" w:rsidRPr="00CC2F87" w:rsidRDefault="0011579D" w:rsidP="0011579D">
      <w:r w:rsidRPr="00CC2F87">
        <w:t xml:space="preserve">The assessment of pedestrians’ exposure to traffic noise at neighborhood level was implemented </w:t>
      </w:r>
      <w:r w:rsidR="009F27FB" w:rsidRPr="00CC2F87">
        <w:t>in two parts</w:t>
      </w:r>
      <w:r w:rsidRPr="00CC2F87">
        <w:t>:</w:t>
      </w:r>
    </w:p>
    <w:p w14:paraId="28E854BC" w14:textId="02388C67" w:rsidR="0011579D" w:rsidRPr="00CC2F87" w:rsidRDefault="00DC15DB" w:rsidP="002F44AF">
      <w:pPr>
        <w:pStyle w:val="ListParagraph"/>
        <w:numPr>
          <w:ilvl w:val="0"/>
          <w:numId w:val="7"/>
        </w:numPr>
      </w:pPr>
      <w:r w:rsidRPr="00CC2F87">
        <w:t xml:space="preserve">Identification of </w:t>
      </w:r>
      <w:r w:rsidR="00CA3029" w:rsidRPr="00CC2F87">
        <w:t xml:space="preserve">origin – PT stop </w:t>
      </w:r>
      <w:r w:rsidR="00E02042" w:rsidRPr="00CC2F87">
        <w:t>(</w:t>
      </w:r>
      <w:r w:rsidR="00CA3029" w:rsidRPr="00CC2F87">
        <w:t xml:space="preserve">or </w:t>
      </w:r>
      <w:r w:rsidR="00E02042" w:rsidRPr="00CC2F87">
        <w:t>commuting destination)</w:t>
      </w:r>
      <w:r w:rsidRPr="00CC2F87">
        <w:t xml:space="preserve"> </w:t>
      </w:r>
      <w:r w:rsidR="00CA3029" w:rsidRPr="00CC2F87">
        <w:t xml:space="preserve">walks </w:t>
      </w:r>
      <w:r w:rsidRPr="00CC2F87">
        <w:t>and estimation of their utilization rates</w:t>
      </w:r>
      <w:r w:rsidR="00CA3029" w:rsidRPr="00CC2F87">
        <w:t xml:space="preserve"> </w:t>
      </w:r>
      <w:r w:rsidR="006D3C2D" w:rsidRPr="00CC2F87">
        <w:t>by</w:t>
      </w:r>
      <w:r w:rsidR="00CA3029" w:rsidRPr="00CC2F87">
        <w:t xml:space="preserve"> origins</w:t>
      </w:r>
      <w:r w:rsidRPr="00CC2F87">
        <w:t>.</w:t>
      </w:r>
      <w:r w:rsidR="00E02042" w:rsidRPr="00CC2F87">
        <w:t xml:space="preserve"> </w:t>
      </w:r>
    </w:p>
    <w:p w14:paraId="2D145ECB" w14:textId="61DD84A8" w:rsidR="00DC15DB" w:rsidRPr="00CC2F87" w:rsidRDefault="00DC15DB" w:rsidP="002F44AF">
      <w:pPr>
        <w:pStyle w:val="ListParagraph"/>
        <w:numPr>
          <w:ilvl w:val="0"/>
          <w:numId w:val="7"/>
        </w:numPr>
      </w:pPr>
      <w:r w:rsidRPr="00CC2F87">
        <w:t xml:space="preserve">Assessment of pedestrians’ exposure to traffic noise </w:t>
      </w:r>
      <w:r w:rsidR="001F267E" w:rsidRPr="00CC2F87">
        <w:t>along</w:t>
      </w:r>
      <w:r w:rsidRPr="00CC2F87">
        <w:t xml:space="preserve"> walks from homes to local </w:t>
      </w:r>
      <w:r w:rsidR="00C8748E" w:rsidRPr="00CC2F87">
        <w:t xml:space="preserve">PT </w:t>
      </w:r>
      <w:r w:rsidRPr="00CC2F87">
        <w:t xml:space="preserve">stops (or </w:t>
      </w:r>
      <w:r w:rsidR="00191984" w:rsidRPr="00CC2F87">
        <w:t>commuting destinations</w:t>
      </w:r>
      <w:r w:rsidRPr="00CC2F87">
        <w:t xml:space="preserve">). </w:t>
      </w:r>
    </w:p>
    <w:p w14:paraId="2AAECC10" w14:textId="77777777" w:rsidR="00A344AB" w:rsidRPr="00CC2F87" w:rsidRDefault="009B096A" w:rsidP="009B096A">
      <w:r w:rsidRPr="00CC2F87">
        <w:t>The analysis utilizes YKR commuting data which contains origin destination flows of commutes aggregated to 250 m grid.</w:t>
      </w:r>
      <w:r w:rsidR="00C5048E" w:rsidRPr="00CC2F87">
        <w:t xml:space="preserve"> </w:t>
      </w:r>
    </w:p>
    <w:p w14:paraId="10D2C2C8" w14:textId="1105E855" w:rsidR="009B096A" w:rsidRPr="00CC2F87" w:rsidRDefault="00ED2B92" w:rsidP="009B096A">
      <w:r w:rsidRPr="00CC2F87">
        <w:lastRenderedPageBreak/>
        <w:t xml:space="preserve">In the following chapters, the word origin is used to refer to origins of the commutes. </w:t>
      </w:r>
    </w:p>
    <w:p w14:paraId="31EF78B6" w14:textId="77777777" w:rsidR="00FD4AB0" w:rsidRPr="00CC2F87" w:rsidRDefault="00FD4AB0" w:rsidP="00FD4AB0">
      <w:pPr>
        <w:keepNext/>
      </w:pPr>
      <w:r w:rsidRPr="00CC2F87">
        <w:rPr>
          <w:noProof/>
        </w:rPr>
        <w:drawing>
          <wp:inline distT="0" distB="0" distL="0" distR="0" wp14:anchorId="2E3AB177" wp14:editId="3C84021E">
            <wp:extent cx="4264455" cy="7257345"/>
            <wp:effectExtent l="12700" t="12700" r="15875" b="7620"/>
            <wp:docPr id="6" name="Picture 6"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284199" cy="7290946"/>
                    </a:xfrm>
                    <a:prstGeom prst="rect">
                      <a:avLst/>
                    </a:prstGeom>
                    <a:ln>
                      <a:solidFill>
                        <a:schemeClr val="tx1"/>
                      </a:solidFill>
                    </a:ln>
                  </pic:spPr>
                </pic:pic>
              </a:graphicData>
            </a:graphic>
          </wp:inline>
        </w:drawing>
      </w:r>
    </w:p>
    <w:p w14:paraId="0CB828E1" w14:textId="52370ADC" w:rsidR="00D21C90" w:rsidRPr="00CC2F87" w:rsidRDefault="00FD4AB0" w:rsidP="00020EA1">
      <w:pPr>
        <w:pStyle w:val="Caption"/>
      </w:pPr>
      <w:bookmarkStart w:id="57" w:name="_Ref9504158"/>
      <w:bookmarkStart w:id="58" w:name="_Toc19439319"/>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31221D">
        <w:rPr>
          <w:noProof/>
        </w:rPr>
        <w:t>12</w:t>
      </w:r>
      <w:r w:rsidR="004F023F" w:rsidRPr="00CC2F87">
        <w:fldChar w:fldCharType="end"/>
      </w:r>
      <w:bookmarkEnd w:id="57"/>
      <w:r w:rsidRPr="00CC2F87">
        <w:t xml:space="preserve">. Workflow of the analysis for </w:t>
      </w:r>
      <w:r w:rsidR="000D6F25" w:rsidRPr="00CC2F87">
        <w:t>identifying</w:t>
      </w:r>
      <w:r w:rsidRPr="00CC2F87">
        <w:t xml:space="preserve"> local PT stops and their utilization rates based on commutes.</w:t>
      </w:r>
      <w:bookmarkEnd w:id="58"/>
    </w:p>
    <w:p w14:paraId="17E9E156" w14:textId="77777777" w:rsidR="00754167" w:rsidRPr="00CC2F87" w:rsidRDefault="00754167" w:rsidP="00754167">
      <w:pPr>
        <w:keepNext/>
      </w:pPr>
      <w:r w:rsidRPr="00CC2F87">
        <w:rPr>
          <w:noProof/>
        </w:rPr>
        <w:lastRenderedPageBreak/>
        <w:drawing>
          <wp:inline distT="0" distB="0" distL="0" distR="0" wp14:anchorId="64FBCBCB" wp14:editId="5A2B7091">
            <wp:extent cx="5069869" cy="6963833"/>
            <wp:effectExtent l="12700" t="12700" r="1016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74390" cy="6970042"/>
                    </a:xfrm>
                    <a:prstGeom prst="rect">
                      <a:avLst/>
                    </a:prstGeom>
                    <a:ln>
                      <a:solidFill>
                        <a:schemeClr val="tx1"/>
                      </a:solidFill>
                    </a:ln>
                  </pic:spPr>
                </pic:pic>
              </a:graphicData>
            </a:graphic>
          </wp:inline>
        </w:drawing>
      </w:r>
    </w:p>
    <w:p w14:paraId="02C80155" w14:textId="4552F6ED" w:rsidR="000D6F25" w:rsidRPr="00CC2F87" w:rsidRDefault="00754167" w:rsidP="00020EA1">
      <w:pPr>
        <w:pStyle w:val="Caption"/>
      </w:pPr>
      <w:bookmarkStart w:id="59" w:name="_Toc19439320"/>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31221D">
        <w:rPr>
          <w:noProof/>
        </w:rPr>
        <w:t>13</w:t>
      </w:r>
      <w:r w:rsidR="004F023F" w:rsidRPr="00CC2F87">
        <w:fldChar w:fldCharType="end"/>
      </w:r>
      <w:r w:rsidRPr="00CC2F87">
        <w:t xml:space="preserve">. Workflow of the </w:t>
      </w:r>
      <w:r w:rsidR="001C1705" w:rsidRPr="00CC2F87">
        <w:t xml:space="preserve">analysis for calculating </w:t>
      </w:r>
      <w:r w:rsidR="000D6F25" w:rsidRPr="00CC2F87">
        <w:t xml:space="preserve">paths between </w:t>
      </w:r>
      <w:r w:rsidRPr="00CC2F87">
        <w:t>origin</w:t>
      </w:r>
      <w:r w:rsidR="000D6F25" w:rsidRPr="00CC2F87">
        <w:t>s</w:t>
      </w:r>
      <w:r w:rsidRPr="00CC2F87">
        <w:t xml:space="preserve"> </w:t>
      </w:r>
      <w:r w:rsidR="000D6F25" w:rsidRPr="00CC2F87">
        <w:t>and</w:t>
      </w:r>
      <w:r w:rsidRPr="00CC2F87">
        <w:t xml:space="preserve"> PT</w:t>
      </w:r>
      <w:r w:rsidR="001C1705" w:rsidRPr="00CC2F87">
        <w:t xml:space="preserve"> stop</w:t>
      </w:r>
      <w:r w:rsidR="000D6F25" w:rsidRPr="00CC2F87">
        <w:t>s</w:t>
      </w:r>
      <w:r w:rsidRPr="00CC2F87">
        <w:t>.</w:t>
      </w:r>
      <w:bookmarkEnd w:id="59"/>
    </w:p>
    <w:p w14:paraId="0B3BAEBA" w14:textId="05D0AA07" w:rsidR="00E64C51" w:rsidRPr="00CC2F87" w:rsidRDefault="005C1735" w:rsidP="00942B90">
      <w:pPr>
        <w:pStyle w:val="Heading3"/>
      </w:pPr>
      <w:bookmarkStart w:id="60" w:name="_Toc19439287"/>
      <w:r w:rsidRPr="00CC2F87">
        <w:t>Estimation of local PT stops’ utilization rates by commutes</w:t>
      </w:r>
      <w:bookmarkEnd w:id="60"/>
    </w:p>
    <w:p w14:paraId="129CC124" w14:textId="65695023" w:rsidR="00515FE2" w:rsidRPr="00CC2F87" w:rsidRDefault="002B037D" w:rsidP="002B037D">
      <w:r w:rsidRPr="00CC2F87">
        <w:t xml:space="preserve">Local </w:t>
      </w:r>
      <w:r w:rsidR="00FE12B3" w:rsidRPr="00CC2F87">
        <w:t>public transport (PT)</w:t>
      </w:r>
      <w:r w:rsidRPr="00CC2F87">
        <w:t xml:space="preserve"> stops were identified </w:t>
      </w:r>
      <w:r w:rsidR="001B68C1" w:rsidRPr="00CC2F87">
        <w:t xml:space="preserve">by commutes </w:t>
      </w:r>
      <w:r w:rsidR="00FE12B3" w:rsidRPr="00CC2F87">
        <w:t>with</w:t>
      </w:r>
      <w:r w:rsidRPr="00CC2F87">
        <w:t xml:space="preserve"> extensive routing analysis</w:t>
      </w:r>
      <w:r w:rsidR="00242F31" w:rsidRPr="00CC2F87">
        <w:t xml:space="preserve"> (</w:t>
      </w:r>
      <w:r w:rsidR="00242F31" w:rsidRPr="00CC2F87">
        <w:fldChar w:fldCharType="begin"/>
      </w:r>
      <w:r w:rsidR="00242F31" w:rsidRPr="00CC2F87">
        <w:instrText xml:space="preserve"> REF _Ref9504158 \h </w:instrText>
      </w:r>
      <w:r w:rsidR="00242F31" w:rsidRPr="00CC2F87">
        <w:fldChar w:fldCharType="separate"/>
      </w:r>
      <w:r w:rsidR="0003797C" w:rsidRPr="00CC2F87">
        <w:t xml:space="preserve">Figure </w:t>
      </w:r>
      <w:r w:rsidR="0003797C">
        <w:rPr>
          <w:noProof/>
        </w:rPr>
        <w:t>12</w:t>
      </w:r>
      <w:r w:rsidR="00242F31" w:rsidRPr="00CC2F87">
        <w:fldChar w:fldCharType="end"/>
      </w:r>
      <w:r w:rsidR="00242F31" w:rsidRPr="00CC2F87">
        <w:t>)</w:t>
      </w:r>
      <w:r w:rsidRPr="00CC2F87">
        <w:t>. All commutes with origin in Helsinki were extracted from YKR commuting data</w:t>
      </w:r>
      <w:r w:rsidR="00242F31" w:rsidRPr="00CC2F87">
        <w:t xml:space="preserve">. </w:t>
      </w:r>
      <w:r w:rsidR="0056155D" w:rsidRPr="00CC2F87">
        <w:t>Original</w:t>
      </w:r>
      <w:r w:rsidR="007B2B35" w:rsidRPr="00CC2F87">
        <w:t xml:space="preserve"> workplace locations</w:t>
      </w:r>
      <w:r w:rsidR="00A47F84" w:rsidRPr="00CC2F87">
        <w:t xml:space="preserve"> (by YKR commuting data)</w:t>
      </w:r>
      <w:r w:rsidR="007B2B35" w:rsidRPr="00CC2F87">
        <w:t xml:space="preserve"> were used as destinations for all workplaces </w:t>
      </w:r>
      <w:r w:rsidR="007B2B35" w:rsidRPr="00CC2F87">
        <w:lastRenderedPageBreak/>
        <w:t xml:space="preserve">closer than 3 km from the origin. </w:t>
      </w:r>
      <w:r w:rsidR="00F50481" w:rsidRPr="00CC2F87">
        <w:t>To limit the number of routing requests per origin, distant workplaces (</w:t>
      </w:r>
      <w:r w:rsidR="008B594D" w:rsidRPr="00CC2F87">
        <w:t xml:space="preserve">more than 3 km from the </w:t>
      </w:r>
      <w:r w:rsidR="00F50481" w:rsidRPr="00CC2F87">
        <w:t>origin) were aggregated by the containing city district</w:t>
      </w:r>
      <w:r w:rsidR="00CD7F2C" w:rsidRPr="00CC2F87">
        <w:t>.</w:t>
      </w:r>
      <w:r w:rsidR="00202E1F" w:rsidRPr="00CC2F87">
        <w:t xml:space="preserve"> </w:t>
      </w:r>
      <w:r w:rsidR="00CD7F2C" w:rsidRPr="00CC2F87">
        <w:t>T</w:t>
      </w:r>
      <w:r w:rsidR="00202E1F" w:rsidRPr="00CC2F87">
        <w:t>he center</w:t>
      </w:r>
      <w:r w:rsidR="00CD7F2C" w:rsidRPr="00CC2F87">
        <w:t>s</w:t>
      </w:r>
      <w:r w:rsidR="00202E1F" w:rsidRPr="00CC2F87">
        <w:t xml:space="preserve"> of the district</w:t>
      </w:r>
      <w:r w:rsidR="00CD7F2C" w:rsidRPr="00CC2F87">
        <w:t>s</w:t>
      </w:r>
      <w:r w:rsidR="00202E1F" w:rsidRPr="00CC2F87">
        <w:t xml:space="preserve"> </w:t>
      </w:r>
      <w:r w:rsidR="00CD7F2C" w:rsidRPr="00CC2F87">
        <w:t xml:space="preserve">were then </w:t>
      </w:r>
      <w:r w:rsidR="00202E1F" w:rsidRPr="00CC2F87">
        <w:t>used as the workplace location</w:t>
      </w:r>
      <w:r w:rsidR="00F50481" w:rsidRPr="00CC2F87">
        <w:t>.</w:t>
      </w:r>
      <w:r w:rsidR="00A9460A" w:rsidRPr="00CC2F87">
        <w:t xml:space="preserve"> </w:t>
      </w:r>
      <w:r w:rsidR="00202E1F" w:rsidRPr="00CC2F87">
        <w:t>The following GIS analysis was used to adjust the district centers to better represent a central workplace</w:t>
      </w:r>
      <w:r w:rsidR="00393D73" w:rsidRPr="00CC2F87">
        <w:t xml:space="preserve"> location</w:t>
      </w:r>
      <w:r w:rsidR="00202E1F" w:rsidRPr="00CC2F87">
        <w:t xml:space="preserve"> within the district:</w:t>
      </w:r>
    </w:p>
    <w:p w14:paraId="452C0563" w14:textId="59589731" w:rsidR="00202E1F" w:rsidRPr="00CC2F87" w:rsidRDefault="00202E1F" w:rsidP="002F44AF">
      <w:pPr>
        <w:pStyle w:val="ListParagraph"/>
        <w:numPr>
          <w:ilvl w:val="0"/>
          <w:numId w:val="11"/>
        </w:numPr>
      </w:pPr>
      <w:r w:rsidRPr="00CC2F87">
        <w:t>Create convex hull polygon around the workplace grid cells within the district.</w:t>
      </w:r>
    </w:p>
    <w:p w14:paraId="36D082B5" w14:textId="36AD1AE1" w:rsidR="00202E1F" w:rsidRPr="00CC2F87" w:rsidRDefault="00202E1F" w:rsidP="002F44AF">
      <w:pPr>
        <w:pStyle w:val="ListParagraph"/>
        <w:numPr>
          <w:ilvl w:val="0"/>
          <w:numId w:val="11"/>
        </w:numPr>
      </w:pPr>
      <w:r w:rsidRPr="00CC2F87">
        <w:t>Calculate center of gravity for the convex hull polygon.</w:t>
      </w:r>
    </w:p>
    <w:p w14:paraId="11DD0419" w14:textId="399650CE" w:rsidR="00202E1F" w:rsidRPr="00CC2F87" w:rsidRDefault="00202E1F" w:rsidP="002F44AF">
      <w:pPr>
        <w:pStyle w:val="ListParagraph"/>
        <w:numPr>
          <w:ilvl w:val="0"/>
          <w:numId w:val="11"/>
        </w:numPr>
      </w:pPr>
      <w:r w:rsidRPr="00CC2F87">
        <w:t>Calculate distance from all workplace cells (within the district) to the cente</w:t>
      </w:r>
      <w:r w:rsidR="00D979F3" w:rsidRPr="00CC2F87">
        <w:t>r</w:t>
      </w:r>
      <w:r w:rsidRPr="00CC2F87">
        <w:t>.</w:t>
      </w:r>
    </w:p>
    <w:p w14:paraId="2D095041" w14:textId="0D9497CB" w:rsidR="00202E1F" w:rsidRPr="00CC2F87" w:rsidRDefault="00202E1F" w:rsidP="002F44AF">
      <w:pPr>
        <w:pStyle w:val="ListParagraph"/>
        <w:numPr>
          <w:ilvl w:val="0"/>
          <w:numId w:val="11"/>
        </w:numPr>
      </w:pPr>
      <w:r w:rsidRPr="00CC2F87">
        <w:t>Select the workplace cell that is closest to the center as the workplace destination</w:t>
      </w:r>
      <w:r w:rsidR="006D4461" w:rsidRPr="00CC2F87">
        <w:t>.</w:t>
      </w:r>
    </w:p>
    <w:p w14:paraId="3117881F" w14:textId="1B9F227D" w:rsidR="002B037D" w:rsidRPr="00CC2F87" w:rsidRDefault="003652A4" w:rsidP="002B037D">
      <w:r w:rsidRPr="00CC2F87">
        <w:t>For each commute, three public transport itineraries were requested from Digitransit routing API (Application Programming Interface)</w:t>
      </w:r>
      <w:r w:rsidR="00F61820" w:rsidRPr="00CC2F87">
        <w:t xml:space="preserve"> provided by the local public transport authority (Helsinki Region Transport / HRT). </w:t>
      </w:r>
      <w:r w:rsidR="008A4927" w:rsidRPr="00CC2F87">
        <w:t>In the routing requests, walking speed was set as 70 m/min</w:t>
      </w:r>
      <w:r w:rsidR="002A0103" w:rsidRPr="00CC2F87">
        <w:t xml:space="preserve"> </w:t>
      </w:r>
      <w:r w:rsidR="008A4927" w:rsidRPr="00CC2F87">
        <w:fldChar w:fldCharType="begin"/>
      </w:r>
      <w:r w:rsidR="002A0103" w:rsidRPr="00CC2F87">
        <w:instrText xml:space="preserve"> ADDIN ZOTERO_ITEM CSL_CITATION {"citationID":"3IdROp3H","properties":{"formattedCitation":"(J\\uc0\\u228{}ppinen, Toivonen, &amp; Salonen, 2013; Toivonen et al., 2014)","plainCitation":"(Jäppinen, Toivonen, &amp; Salonen, 2013; Toivonen et al., 2014)","noteIndex":0},"citationItems":[{"id":426,"uris":["http://zotero.org/users/5467145/items/VWTR85YT"],"uri":["http://zotero.org/users/5467145/items/VWTR85YT"],"itemData":{"id":426,"type":"article-journal","title":"Modelling the potential effect of shared bicycles on public transport travel times in Greater Helsinki: An open data approach","container-title":"Applied Geography","page":"13-24","volume":"43","source":"ScienceDirect","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DOI":"10.1016/j.apgeog.2013.05.010","ISSN":"0143-6228","title-short":"Modelling the potential effect of shared bicycles on public transport travel times in Greater Helsinki","journalAbbreviation":"Applied Geography","author":[{"family":"Jäppinen","given":"Sakari"},{"family":"Toivonen","given":"Tuuli"},{"family":"Salonen","given":"Maria"}],"issued":{"date-parts":[["2013",9,1]]}}},{"id":508,"uris":["http://zotero.org/users/5467145/items/7VURM7L9"],"uri":["http://zotero.org/users/5467145/items/7VURM7L9"],"itemData":{"id":508,"type":"article-journal","title":"Joukkoliikenteellä, autolla ja kävellen: avoin saavutettavuusaineisto pääkaupunkiseudulta","container-title":"Terra 126 (2014): 3","source":"Google Scholar","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CC2F87">
        <w:fldChar w:fldCharType="separate"/>
      </w:r>
      <w:r w:rsidR="002A0103" w:rsidRPr="00CC2F87">
        <w:t>(Jäppinen, Toivonen, &amp; Salonen, 2013; Toivonen et al., 2014)</w:t>
      </w:r>
      <w:r w:rsidR="008A4927" w:rsidRPr="00CC2F87">
        <w:fldChar w:fldCharType="end"/>
      </w:r>
      <w:r w:rsidR="002A0103" w:rsidRPr="00CC2F87">
        <w:t xml:space="preserve">. Default values were used for other </w:t>
      </w:r>
      <w:r w:rsidR="00F61820" w:rsidRPr="00CC2F87">
        <w:t>routing parameters to model typical user preferences</w:t>
      </w:r>
      <w:r w:rsidR="00C36BA5" w:rsidRPr="00CC2F87">
        <w:t xml:space="preserve"> (</w:t>
      </w:r>
      <w:r w:rsidR="00367FEA" w:rsidRPr="00CC2F87">
        <w:fldChar w:fldCharType="begin"/>
      </w:r>
      <w:r w:rsidR="00367FEA" w:rsidRPr="00CC2F87">
        <w:instrText xml:space="preserve"> REF _Ref9505792 \h </w:instrText>
      </w:r>
      <w:r w:rsidR="00367FEA" w:rsidRPr="00CC2F87">
        <w:fldChar w:fldCharType="separate"/>
      </w:r>
      <w:r w:rsidR="0003797C" w:rsidRPr="00CC2F87">
        <w:t xml:space="preserve">Table </w:t>
      </w:r>
      <w:r w:rsidR="0003797C">
        <w:rPr>
          <w:noProof/>
        </w:rPr>
        <w:t>4</w:t>
      </w:r>
      <w:r w:rsidR="00367FEA" w:rsidRPr="00CC2F87">
        <w:fldChar w:fldCharType="end"/>
      </w:r>
      <w:r w:rsidR="00C36BA5" w:rsidRPr="00CC2F87">
        <w:t>)</w:t>
      </w:r>
      <w:r w:rsidR="00F61820" w:rsidRPr="00CC2F87">
        <w:t>.</w:t>
      </w:r>
      <w:r w:rsidR="000028E9" w:rsidRPr="00CC2F87">
        <w:t xml:space="preserve"> In some cases, if routing request did not result any </w:t>
      </w:r>
      <w:r w:rsidR="009C36F9" w:rsidRPr="00CC2F87">
        <w:t>itineraries</w:t>
      </w:r>
      <w:r w:rsidR="000028E9" w:rsidRPr="00CC2F87">
        <w:t xml:space="preserve">, origin or target location </w:t>
      </w:r>
      <w:r w:rsidR="0039565A" w:rsidRPr="00CC2F87">
        <w:t xml:space="preserve">was slightly adjusted </w:t>
      </w:r>
      <w:r w:rsidR="00802815" w:rsidRPr="00CC2F87">
        <w:t xml:space="preserve">in order to </w:t>
      </w:r>
      <w:r w:rsidR="005150CC" w:rsidRPr="00CC2F87">
        <w:t>reach</w:t>
      </w:r>
      <w:r w:rsidR="0039565A" w:rsidRPr="00CC2F87">
        <w:t xml:space="preserve"> the unde</w:t>
      </w:r>
      <w:r w:rsidR="00802815" w:rsidRPr="00CC2F87">
        <w:t>r</w:t>
      </w:r>
      <w:r w:rsidR="0039565A" w:rsidRPr="00CC2F87">
        <w:t xml:space="preserve">lying network. </w:t>
      </w:r>
    </w:p>
    <w:p w14:paraId="54474C62" w14:textId="118E853F" w:rsidR="00F762CF" w:rsidRPr="00CC2F87" w:rsidRDefault="00F762CF" w:rsidP="002B037D">
      <w:r w:rsidRPr="00CC2F87">
        <w:t xml:space="preserve">The resulting itineraries were </w:t>
      </w:r>
      <w:r w:rsidR="001C33B7" w:rsidRPr="00CC2F87">
        <w:t xml:space="preserve">then </w:t>
      </w:r>
      <w:r w:rsidRPr="00CC2F87">
        <w:t xml:space="preserve">aggregated </w:t>
      </w:r>
      <w:r w:rsidR="00287ABE" w:rsidRPr="00CC2F87">
        <w:t>by</w:t>
      </w:r>
      <w:r w:rsidRPr="00CC2F87">
        <w:t xml:space="preserve"> origin. </w:t>
      </w:r>
      <w:r w:rsidR="0027591C" w:rsidRPr="00CC2F87">
        <w:t>The f</w:t>
      </w:r>
      <w:r w:rsidRPr="00CC2F87">
        <w:t xml:space="preserve">irst walks of the itineraries were extracted and grouped by their </w:t>
      </w:r>
      <w:r w:rsidR="001F6B34" w:rsidRPr="00CC2F87">
        <w:t>destinations</w:t>
      </w:r>
      <w:r w:rsidRPr="00CC2F87">
        <w:t xml:space="preserve">. Two types of walks were found at this stage: 1) walks from origins to PT stops and 2) walks from origins to </w:t>
      </w:r>
      <w:r w:rsidR="006B16C6" w:rsidRPr="00CC2F87">
        <w:t>commuting</w:t>
      </w:r>
      <w:r w:rsidRPr="00CC2F87">
        <w:t xml:space="preserve"> destinations. </w:t>
      </w:r>
      <w:r w:rsidR="006B16C6" w:rsidRPr="00CC2F87">
        <w:t xml:space="preserve">Walks were grouped by their </w:t>
      </w:r>
      <w:r w:rsidR="00F33AAF" w:rsidRPr="00CC2F87">
        <w:t>destinations</w:t>
      </w:r>
      <w:r w:rsidR="006B16C6" w:rsidRPr="00CC2F87">
        <w:t xml:space="preserve"> and </w:t>
      </w:r>
      <w:r w:rsidR="00F33AAF" w:rsidRPr="00CC2F87">
        <w:t xml:space="preserve">utilization rates of walks calculated for all unique origin-destination pairs. </w:t>
      </w:r>
    </w:p>
    <w:p w14:paraId="6D0DD9D1" w14:textId="37F3B80D" w:rsidR="00CE4D3F" w:rsidRPr="00CC2F87" w:rsidRDefault="00CE4D3F" w:rsidP="00020EA1">
      <w:pPr>
        <w:pStyle w:val="TableCaption"/>
      </w:pPr>
      <w:bookmarkStart w:id="61" w:name="_Ref9505792"/>
      <w:bookmarkStart w:id="62" w:name="_Toc19439337"/>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03797C">
        <w:rPr>
          <w:noProof/>
        </w:rPr>
        <w:t>4</w:t>
      </w:r>
      <w:r w:rsidR="004F023F" w:rsidRPr="00CC2F87">
        <w:fldChar w:fldCharType="end"/>
      </w:r>
      <w:bookmarkEnd w:id="61"/>
      <w:r w:rsidRPr="00CC2F87">
        <w:t>. Parameters used</w:t>
      </w:r>
      <w:r w:rsidR="000262C8" w:rsidRPr="00CC2F87">
        <w:t xml:space="preserve"> </w:t>
      </w:r>
      <w:r w:rsidR="004F4DD0" w:rsidRPr="00CC2F87">
        <w:t>in</w:t>
      </w:r>
      <w:r w:rsidR="000262C8" w:rsidRPr="00CC2F87">
        <w:t xml:space="preserve"> routing with Digitransit routing API</w:t>
      </w:r>
      <w:r w:rsidR="00FB1BBC" w:rsidRPr="00CC2F87">
        <w:t>.</w:t>
      </w:r>
      <w:bookmarkEnd w:id="62"/>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151"/>
      </w:tblGrid>
      <w:tr w:rsidR="00CE4D3F" w:rsidRPr="00CC2F87" w14:paraId="2519CFA8" w14:textId="77777777" w:rsidTr="00602F9E">
        <w:trPr>
          <w:trHeight w:val="562"/>
        </w:trPr>
        <w:tc>
          <w:tcPr>
            <w:tcW w:w="4247" w:type="dxa"/>
            <w:tcBorders>
              <w:left w:val="single" w:sz="4" w:space="0" w:color="FFFFFF"/>
              <w:right w:val="single" w:sz="4" w:space="0" w:color="FFFFFF"/>
            </w:tcBorders>
          </w:tcPr>
          <w:p w14:paraId="09E4A8DA" w14:textId="5D57F8DE" w:rsidR="00CE4D3F" w:rsidRPr="00CC2F87" w:rsidRDefault="00FB1BBC" w:rsidP="00602F9E">
            <w:pPr>
              <w:pStyle w:val="TableText"/>
              <w:spacing w:before="240" w:after="160"/>
            </w:pPr>
            <w:r w:rsidRPr="00CC2F87">
              <w:t>Parameter</w:t>
            </w:r>
          </w:p>
        </w:tc>
        <w:tc>
          <w:tcPr>
            <w:tcW w:w="3151" w:type="dxa"/>
            <w:tcBorders>
              <w:left w:val="single" w:sz="4" w:space="0" w:color="FFFFFF"/>
              <w:right w:val="single" w:sz="4" w:space="0" w:color="FFFFFF"/>
            </w:tcBorders>
          </w:tcPr>
          <w:p w14:paraId="242E73B6" w14:textId="38C1A890" w:rsidR="00CE4D3F" w:rsidRPr="00CC2F87" w:rsidRDefault="00FB1BBC" w:rsidP="00602F9E">
            <w:pPr>
              <w:pStyle w:val="TableText"/>
              <w:spacing w:before="240" w:after="160"/>
            </w:pPr>
            <w:r w:rsidRPr="00CC2F87">
              <w:t>Value</w:t>
            </w:r>
          </w:p>
        </w:tc>
      </w:tr>
      <w:tr w:rsidR="00CE4D3F" w:rsidRPr="00CC2F87" w14:paraId="0A153624" w14:textId="77777777" w:rsidTr="00602F9E">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Pr="00CC2F87" w:rsidRDefault="000028E9" w:rsidP="00FC69C8">
            <w:pPr>
              <w:pStyle w:val="TableText"/>
              <w:spacing w:before="240" w:line="240" w:lineRule="auto"/>
            </w:pPr>
            <w:r w:rsidRPr="00CC2F87">
              <w:t>Ori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Pr="00CC2F87" w:rsidRDefault="000028E9" w:rsidP="00FC69C8">
            <w:pPr>
              <w:pStyle w:val="TableText"/>
              <w:spacing w:before="240" w:line="240" w:lineRule="auto"/>
            </w:pPr>
            <w:r w:rsidRPr="00CC2F87">
              <w:t>Center of the YKR grid cell</w:t>
            </w:r>
          </w:p>
        </w:tc>
      </w:tr>
      <w:tr w:rsidR="000028E9" w:rsidRPr="00CC2F87" w14:paraId="53E6018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Pr="00CC2F87" w:rsidRDefault="000028E9" w:rsidP="00FC69C8">
            <w:pPr>
              <w:pStyle w:val="TableText"/>
              <w:spacing w:line="240" w:lineRule="auto"/>
            </w:pPr>
            <w:r w:rsidRPr="00CC2F87">
              <w:t>Destinatio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Pr="00CC2F87" w:rsidRDefault="000028E9" w:rsidP="00FC69C8">
            <w:pPr>
              <w:pStyle w:val="TableText"/>
              <w:spacing w:line="240" w:lineRule="auto"/>
            </w:pPr>
            <w:r w:rsidRPr="00CC2F87">
              <w:t>Destination of the commute</w:t>
            </w:r>
          </w:p>
        </w:tc>
      </w:tr>
      <w:tr w:rsidR="00A3000B" w:rsidRPr="00CC2F87" w14:paraId="1B73B399"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Pr="00CC2F87" w:rsidRDefault="00A3000B" w:rsidP="00FC69C8">
            <w:pPr>
              <w:pStyle w:val="TableText"/>
              <w:spacing w:line="240" w:lineRule="auto"/>
            </w:pPr>
            <w:r w:rsidRPr="00CC2F87">
              <w:t>Date</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Pr="00CC2F87" w:rsidRDefault="00A3000B" w:rsidP="00FC69C8">
            <w:pPr>
              <w:pStyle w:val="TableText"/>
              <w:spacing w:line="240" w:lineRule="auto"/>
            </w:pPr>
            <w:r w:rsidRPr="00CC2F87">
              <w:t>Monday</w:t>
            </w:r>
            <w:r w:rsidR="002A2791" w:rsidRPr="00CC2F87">
              <w:t xml:space="preserve"> 8:30 am</w:t>
            </w:r>
            <w:r w:rsidR="00355664" w:rsidRPr="00CC2F87">
              <w:t>,</w:t>
            </w:r>
            <w:r w:rsidRPr="00CC2F87">
              <w:t xml:space="preserve"> </w:t>
            </w:r>
            <w:r w:rsidR="00355664" w:rsidRPr="00CC2F87">
              <w:t>05/27/2019</w:t>
            </w:r>
          </w:p>
        </w:tc>
      </w:tr>
      <w:tr w:rsidR="000028E9" w:rsidRPr="00CC2F87" w14:paraId="7ED225EE"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CC2F87" w:rsidRDefault="000028E9" w:rsidP="00FC69C8">
            <w:pPr>
              <w:pStyle w:val="TableText"/>
              <w:spacing w:line="240" w:lineRule="auto"/>
            </w:pPr>
            <w:r w:rsidRPr="00CC2F87">
              <w:t>Walking spe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Pr="00CC2F87" w:rsidRDefault="000028E9" w:rsidP="00FC69C8">
            <w:pPr>
              <w:pStyle w:val="TableText"/>
              <w:spacing w:line="240" w:lineRule="auto"/>
            </w:pPr>
            <w:r w:rsidRPr="00CC2F87">
              <w:t>70 m/min</w:t>
            </w:r>
          </w:p>
        </w:tc>
      </w:tr>
      <w:tr w:rsidR="000028E9" w:rsidRPr="00CC2F87" w14:paraId="705A4D14"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Pr="00CC2F87" w:rsidRDefault="000028E9" w:rsidP="00FC69C8">
            <w:pPr>
              <w:pStyle w:val="TableText"/>
              <w:spacing w:line="240" w:lineRule="auto"/>
            </w:pPr>
            <w:r w:rsidRPr="00CC2F87">
              <w:t>Means of transport us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Pr="00CC2F87" w:rsidRDefault="000028E9" w:rsidP="00FC69C8">
            <w:pPr>
              <w:pStyle w:val="TableText"/>
              <w:spacing w:line="240" w:lineRule="auto"/>
            </w:pPr>
            <w:r w:rsidRPr="00CC2F87">
              <w:t>All except city bikes</w:t>
            </w:r>
          </w:p>
        </w:tc>
      </w:tr>
      <w:tr w:rsidR="000028E9" w:rsidRPr="00CC2F87" w14:paraId="2AB3FE6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Pr="00CC2F87" w:rsidRDefault="000028E9" w:rsidP="00FC69C8">
            <w:pPr>
              <w:pStyle w:val="TableText"/>
              <w:spacing w:line="240" w:lineRule="auto"/>
            </w:pPr>
            <w:r w:rsidRPr="00CC2F87">
              <w:t>Transfer safety mar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Pr="00CC2F87" w:rsidRDefault="000028E9" w:rsidP="00FC69C8">
            <w:pPr>
              <w:pStyle w:val="TableText"/>
              <w:spacing w:line="240" w:lineRule="auto"/>
            </w:pPr>
            <w:r w:rsidRPr="00CC2F87">
              <w:t>0 min</w:t>
            </w:r>
          </w:p>
        </w:tc>
      </w:tr>
      <w:tr w:rsidR="000028E9" w:rsidRPr="00CC2F87" w14:paraId="2096037A" w14:textId="77777777" w:rsidTr="00602F9E">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Pr="00CC2F87" w:rsidRDefault="000028E9" w:rsidP="00FC69C8">
            <w:pPr>
              <w:pStyle w:val="TableText"/>
              <w:spacing w:after="240" w:line="240" w:lineRule="auto"/>
            </w:pPr>
            <w:r w:rsidRPr="00CC2F87">
              <w:t>Number of itineraries to suggest</w:t>
            </w:r>
          </w:p>
        </w:tc>
        <w:tc>
          <w:tcPr>
            <w:tcW w:w="3151" w:type="dxa"/>
            <w:tcBorders>
              <w:top w:val="single" w:sz="4" w:space="0" w:color="FFFFFF" w:themeColor="background1"/>
              <w:left w:val="single" w:sz="4" w:space="0" w:color="FFFFFF"/>
              <w:right w:val="single" w:sz="4" w:space="0" w:color="FFFFFF"/>
            </w:tcBorders>
          </w:tcPr>
          <w:p w14:paraId="76EDEC7A" w14:textId="68B511CD" w:rsidR="000028E9" w:rsidRPr="00CC2F87" w:rsidRDefault="000028E9" w:rsidP="00FC69C8">
            <w:pPr>
              <w:pStyle w:val="TableText"/>
              <w:spacing w:line="240" w:lineRule="auto"/>
            </w:pPr>
            <w:r w:rsidRPr="00CC2F87">
              <w:t>3</w:t>
            </w:r>
          </w:p>
        </w:tc>
      </w:tr>
    </w:tbl>
    <w:p w14:paraId="7D1F0B08" w14:textId="77777777" w:rsidR="00877F1E" w:rsidRPr="00CC2F87" w:rsidRDefault="00877F1E" w:rsidP="00877F1E"/>
    <w:p w14:paraId="72502B29" w14:textId="398FD72C" w:rsidR="00877F1E" w:rsidRPr="00CC2F87" w:rsidRDefault="00206EC6" w:rsidP="00877F1E">
      <w:r w:rsidRPr="00CC2F87">
        <w:lastRenderedPageBreak/>
        <w:t>T</w:t>
      </w:r>
      <w:r w:rsidR="00877F1E" w:rsidRPr="00CC2F87">
        <w:t xml:space="preserve">o </w:t>
      </w:r>
      <w:r w:rsidR="002117D2" w:rsidRPr="00CC2F87">
        <w:t>validate</w:t>
      </w:r>
      <w:r w:rsidR="00877F1E" w:rsidRPr="00CC2F87">
        <w:t xml:space="preserve"> the </w:t>
      </w:r>
      <w:r w:rsidR="002117D2" w:rsidRPr="00CC2F87">
        <w:t xml:space="preserve">results </w:t>
      </w:r>
      <w:r w:rsidR="00877F1E" w:rsidRPr="00CC2F87">
        <w:t>of the routing analysis</w:t>
      </w:r>
      <w:r w:rsidR="00650C89" w:rsidRPr="00CC2F87">
        <w:t>, sum</w:t>
      </w:r>
      <w:r w:rsidR="00877F1E" w:rsidRPr="00CC2F87">
        <w:t xml:space="preserve"> of the utilization rate</w:t>
      </w:r>
      <w:r w:rsidR="000A4E0E" w:rsidRPr="00CC2F87">
        <w:t>s</w:t>
      </w:r>
      <w:r w:rsidR="00877F1E" w:rsidRPr="00CC2F87">
        <w:t xml:space="preserve"> </w:t>
      </w:r>
      <w:r w:rsidR="000807F4" w:rsidRPr="00CC2F87">
        <w:t xml:space="preserve">of the walks </w:t>
      </w:r>
      <w:r w:rsidR="00650C89" w:rsidRPr="00CC2F87">
        <w:t xml:space="preserve">was </w:t>
      </w:r>
      <w:r w:rsidR="00877F1E" w:rsidRPr="00CC2F87">
        <w:t xml:space="preserve">compared to the total flow of commutes </w:t>
      </w:r>
      <w:r w:rsidR="00267B50" w:rsidRPr="00CC2F87">
        <w:t>for</w:t>
      </w:r>
      <w:r w:rsidR="00877F1E" w:rsidRPr="00CC2F87">
        <w:t xml:space="preserve"> </w:t>
      </w:r>
      <w:r w:rsidRPr="00CC2F87">
        <w:t>each</w:t>
      </w:r>
      <w:r w:rsidR="00650C89" w:rsidRPr="00CC2F87">
        <w:t xml:space="preserve"> origin</w:t>
      </w:r>
      <w:r w:rsidR="000F4DFE" w:rsidRPr="00CC2F87">
        <w:t xml:space="preserve"> (by the initial YKR commuting data)</w:t>
      </w:r>
      <w:r w:rsidR="00877F1E" w:rsidRPr="00CC2F87">
        <w:t xml:space="preserve">. </w:t>
      </w:r>
      <w:r w:rsidR="004B5931" w:rsidRPr="00CC2F87">
        <w:t>Of the total number of commutes from the study area (296470), 8</w:t>
      </w:r>
      <w:r w:rsidR="007E255E" w:rsidRPr="00CC2F87">
        <w:t>3</w:t>
      </w:r>
      <w:r w:rsidR="004B5931" w:rsidRPr="00CC2F87">
        <w:t xml:space="preserve">% were included in the analysis. </w:t>
      </w:r>
      <w:r w:rsidR="001A3212" w:rsidRPr="00CC2F87">
        <w:t>The mean inclusion of commut</w:t>
      </w:r>
      <w:r w:rsidR="00EB2B1C" w:rsidRPr="00CC2F87">
        <w:t>es</w:t>
      </w:r>
      <w:r w:rsidR="001A3212" w:rsidRPr="00CC2F87">
        <w:t xml:space="preserve"> per origin was 8</w:t>
      </w:r>
      <w:r w:rsidR="008A63DC" w:rsidRPr="00CC2F87">
        <w:t>1</w:t>
      </w:r>
      <w:r w:rsidR="001A3212" w:rsidRPr="00CC2F87">
        <w:t xml:space="preserve">% </w:t>
      </w:r>
      <w:r w:rsidR="00B203AF" w:rsidRPr="00CC2F87">
        <w:t>with standard deviation of</w:t>
      </w:r>
      <w:r w:rsidR="001A3212" w:rsidRPr="00CC2F87">
        <w:t xml:space="preserve"> 1</w:t>
      </w:r>
      <w:r w:rsidR="00F4696A" w:rsidRPr="00CC2F87">
        <w:t>4</w:t>
      </w:r>
      <w:r w:rsidR="001A3212" w:rsidRPr="00CC2F87">
        <w:t>%</w:t>
      </w:r>
      <w:r w:rsidR="001C3CFC" w:rsidRPr="00CC2F87">
        <w:t>.</w:t>
      </w:r>
      <w:r w:rsidR="00F76BC5" w:rsidRPr="00CC2F87">
        <w:t xml:space="preserve"> </w:t>
      </w:r>
      <w:r w:rsidR="00053EFC" w:rsidRPr="00CC2F87">
        <w:t>The routing a</w:t>
      </w:r>
      <w:r w:rsidR="00F76BC5" w:rsidRPr="00CC2F87">
        <w:t xml:space="preserve">nalysis succeeded well </w:t>
      </w:r>
      <w:r w:rsidR="00F91E2A" w:rsidRPr="00CC2F87">
        <w:t>for</w:t>
      </w:r>
      <w:r w:rsidR="00F76BC5" w:rsidRPr="00CC2F87">
        <w:t xml:space="preserve"> most central and residentials areas, but many</w:t>
      </w:r>
      <w:r w:rsidR="0038354C" w:rsidRPr="00CC2F87">
        <w:t xml:space="preserve"> of the</w:t>
      </w:r>
      <w:r w:rsidR="00F76BC5" w:rsidRPr="00CC2F87">
        <w:t xml:space="preserve"> commutes </w:t>
      </w:r>
      <w:r w:rsidR="0038354C" w:rsidRPr="00CC2F87">
        <w:t xml:space="preserve">from some </w:t>
      </w:r>
      <w:r w:rsidR="00F76BC5" w:rsidRPr="00CC2F87">
        <w:t>remote and coastal areas</w:t>
      </w:r>
      <w:r w:rsidR="00B232A1" w:rsidRPr="00CC2F87">
        <w:t xml:space="preserve"> </w:t>
      </w:r>
      <w:r w:rsidR="0038354C" w:rsidRPr="00CC2F87">
        <w:t xml:space="preserve">were not considered </w:t>
      </w:r>
      <w:r w:rsidR="00B232A1" w:rsidRPr="00CC2F87">
        <w:t>(</w:t>
      </w:r>
      <w:r w:rsidR="00B232A1" w:rsidRPr="00CC2F87">
        <w:fldChar w:fldCharType="begin"/>
      </w:r>
      <w:r w:rsidR="00B232A1" w:rsidRPr="00CC2F87">
        <w:instrText xml:space="preserve"> REF _Ref9955925 \h </w:instrText>
      </w:r>
      <w:r w:rsidR="00B232A1" w:rsidRPr="00CC2F87">
        <w:fldChar w:fldCharType="separate"/>
      </w:r>
      <w:r w:rsidR="0003797C" w:rsidRPr="00CC2F87">
        <w:t xml:space="preserve">Figure </w:t>
      </w:r>
      <w:r w:rsidR="0003797C">
        <w:rPr>
          <w:noProof/>
        </w:rPr>
        <w:t>14</w:t>
      </w:r>
      <w:r w:rsidR="00B232A1" w:rsidRPr="00CC2F87">
        <w:fldChar w:fldCharType="end"/>
      </w:r>
      <w:r w:rsidR="00B232A1" w:rsidRPr="00CC2F87">
        <w:t>)</w:t>
      </w:r>
      <w:r w:rsidR="00F76BC5" w:rsidRPr="00CC2F87">
        <w:t xml:space="preserve">. </w:t>
      </w:r>
      <w:r w:rsidR="00EB5570" w:rsidRPr="00CC2F87">
        <w:t xml:space="preserve">Plotting sums of all commutes </w:t>
      </w:r>
      <w:r w:rsidR="00390968" w:rsidRPr="00CC2F87">
        <w:t>against</w:t>
      </w:r>
      <w:r w:rsidR="00EB5570" w:rsidRPr="00CC2F87">
        <w:t xml:space="preserve"> </w:t>
      </w:r>
      <w:r w:rsidR="006C0789" w:rsidRPr="00CC2F87">
        <w:t xml:space="preserve">sums of </w:t>
      </w:r>
      <w:r w:rsidR="00EB5570" w:rsidRPr="00CC2F87">
        <w:t xml:space="preserve">commutes </w:t>
      </w:r>
      <w:r w:rsidR="006C0789" w:rsidRPr="00CC2F87">
        <w:t xml:space="preserve">included in the analysis </w:t>
      </w:r>
      <w:r w:rsidR="00EB5570" w:rsidRPr="00CC2F87">
        <w:t>by origin (</w:t>
      </w:r>
      <w:r w:rsidR="00EB5570" w:rsidRPr="00CC2F87">
        <w:fldChar w:fldCharType="begin"/>
      </w:r>
      <w:r w:rsidR="00EB5570" w:rsidRPr="00CC2F87">
        <w:instrText xml:space="preserve"> REF _Ref9955196 \h </w:instrText>
      </w:r>
      <w:r w:rsidR="00EB5570" w:rsidRPr="00CC2F87">
        <w:fldChar w:fldCharType="separate"/>
      </w:r>
      <w:r w:rsidR="0003797C" w:rsidRPr="00CC2F87">
        <w:t xml:space="preserve">Figure </w:t>
      </w:r>
      <w:r w:rsidR="0003797C">
        <w:rPr>
          <w:noProof/>
        </w:rPr>
        <w:t>15</w:t>
      </w:r>
      <w:r w:rsidR="00EB5570" w:rsidRPr="00CC2F87">
        <w:fldChar w:fldCharType="end"/>
      </w:r>
      <w:r w:rsidR="00EB5570" w:rsidRPr="00CC2F87">
        <w:t>)</w:t>
      </w:r>
      <w:r w:rsidR="00795BBA" w:rsidRPr="00CC2F87">
        <w:t xml:space="preserve"> revealed</w:t>
      </w:r>
      <w:r w:rsidR="00EB5570" w:rsidRPr="00CC2F87">
        <w:t xml:space="preserve"> that</w:t>
      </w:r>
      <w:r w:rsidR="005F6BE6" w:rsidRPr="00CC2F87">
        <w:t xml:space="preserve"> </w:t>
      </w:r>
      <w:r w:rsidR="00592723" w:rsidRPr="00CC2F87">
        <w:t xml:space="preserve">low inclusion of </w:t>
      </w:r>
      <w:r w:rsidR="00EB5570" w:rsidRPr="00CC2F87">
        <w:t xml:space="preserve">commutes </w:t>
      </w:r>
      <w:r w:rsidR="00390968" w:rsidRPr="00CC2F87">
        <w:t>affect</w:t>
      </w:r>
      <w:r w:rsidR="00C36AA9" w:rsidRPr="00CC2F87">
        <w:t>s</w:t>
      </w:r>
      <w:r w:rsidR="00592723" w:rsidRPr="00CC2F87">
        <w:t xml:space="preserve"> </w:t>
      </w:r>
      <w:r w:rsidR="00EB5570" w:rsidRPr="00CC2F87">
        <w:t xml:space="preserve">only origins with few </w:t>
      </w:r>
      <w:r w:rsidR="00592723" w:rsidRPr="00CC2F87">
        <w:t>commutes</w:t>
      </w:r>
      <w:r w:rsidR="00EB5570" w:rsidRPr="00CC2F87">
        <w:t xml:space="preserve">. </w:t>
      </w:r>
      <w:r w:rsidR="0055240A" w:rsidRPr="00CC2F87">
        <w:t xml:space="preserve">By exploring the </w:t>
      </w:r>
      <w:r w:rsidR="00EA096B" w:rsidRPr="00CC2F87">
        <w:t xml:space="preserve">commuting </w:t>
      </w:r>
      <w:r w:rsidR="0055240A" w:rsidRPr="00CC2F87">
        <w:t xml:space="preserve">statistics, it was found that of the origins for which less than 50% of the commutes were </w:t>
      </w:r>
      <w:r w:rsidR="00EA096B" w:rsidRPr="00CC2F87">
        <w:t>routed</w:t>
      </w:r>
      <w:r w:rsidR="0055240A" w:rsidRPr="00CC2F87">
        <w:t>, none had more than 12 commutes</w:t>
      </w:r>
      <w:r w:rsidR="00801FDA" w:rsidRPr="00CC2F87">
        <w:t xml:space="preserve"> total</w:t>
      </w:r>
      <w:r w:rsidR="0055240A" w:rsidRPr="00CC2F87">
        <w:t>.</w:t>
      </w:r>
      <w:r w:rsidR="00763826" w:rsidRPr="00CC2F87">
        <w:t xml:space="preserve"> </w:t>
      </w:r>
    </w:p>
    <w:p w14:paraId="640A48A8" w14:textId="77777777" w:rsidR="006C217B" w:rsidRPr="00CC2F87" w:rsidRDefault="006C217B" w:rsidP="006C217B">
      <w:pPr>
        <w:keepNext/>
      </w:pPr>
      <w:r w:rsidRPr="00CC2F87">
        <w:rPr>
          <w:noProof/>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6467C477" w:rsidR="006C217B" w:rsidRPr="00CC2F87" w:rsidRDefault="006C217B" w:rsidP="006C217B">
      <w:pPr>
        <w:pStyle w:val="Caption"/>
        <w:jc w:val="both"/>
      </w:pPr>
      <w:bookmarkStart w:id="63" w:name="_Ref9955925"/>
      <w:bookmarkStart w:id="64" w:name="_Toc19439321"/>
      <w:r w:rsidRPr="00CC2F87">
        <w:t xml:space="preserve">Figure </w:t>
      </w:r>
      <w:r w:rsidRPr="00CC2F87">
        <w:fldChar w:fldCharType="begin"/>
      </w:r>
      <w:r w:rsidRPr="00CC2F87">
        <w:instrText xml:space="preserve"> SEQ Figure \* ARABIC </w:instrText>
      </w:r>
      <w:r w:rsidRPr="00CC2F87">
        <w:fldChar w:fldCharType="separate"/>
      </w:r>
      <w:r w:rsidR="0031221D">
        <w:rPr>
          <w:noProof/>
        </w:rPr>
        <w:t>14</w:t>
      </w:r>
      <w:r w:rsidRPr="00CC2F87">
        <w:fldChar w:fldCharType="end"/>
      </w:r>
      <w:bookmarkEnd w:id="63"/>
      <w:r w:rsidRPr="00CC2F87">
        <w:t>. Inclusion (%) of commutes per origin in the analysis for finding local PT stops</w:t>
      </w:r>
      <w:r w:rsidR="003F62F7" w:rsidRPr="00CC2F87">
        <w:t xml:space="preserve"> and </w:t>
      </w:r>
      <w:r w:rsidRPr="00CC2F87">
        <w:t>walk</w:t>
      </w:r>
      <w:r w:rsidR="003F62F7" w:rsidRPr="00CC2F87">
        <w:t>s</w:t>
      </w:r>
      <w:r w:rsidRPr="00CC2F87">
        <w:t>.</w:t>
      </w:r>
      <w:bookmarkEnd w:id="64"/>
    </w:p>
    <w:p w14:paraId="52A832F5" w14:textId="77777777" w:rsidR="000E1C92" w:rsidRPr="00CC2F87" w:rsidRDefault="00164DD7" w:rsidP="000E1C92">
      <w:pPr>
        <w:keepNext/>
      </w:pPr>
      <w:r w:rsidRPr="00CC2F87">
        <w:rPr>
          <w:noProof/>
        </w:rPr>
        <w:lastRenderedPageBreak/>
        <w:drawing>
          <wp:inline distT="0" distB="0" distL="0" distR="0" wp14:anchorId="53F0434C" wp14:editId="1687116D">
            <wp:extent cx="4841966" cy="302622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95296" cy="3059560"/>
                    </a:xfrm>
                    <a:prstGeom prst="rect">
                      <a:avLst/>
                    </a:prstGeom>
                  </pic:spPr>
                </pic:pic>
              </a:graphicData>
            </a:graphic>
          </wp:inline>
        </w:drawing>
      </w:r>
    </w:p>
    <w:p w14:paraId="5DBC0D8E" w14:textId="179F6FF8" w:rsidR="002D011B" w:rsidRPr="00CC2F87" w:rsidRDefault="000E1C92" w:rsidP="000E71C6">
      <w:pPr>
        <w:pStyle w:val="Caption"/>
        <w:jc w:val="both"/>
      </w:pPr>
      <w:bookmarkStart w:id="65" w:name="_Ref9955196"/>
      <w:bookmarkStart w:id="66" w:name="_Toc19439322"/>
      <w:r w:rsidRPr="00CC2F87">
        <w:t xml:space="preserve">Figure </w:t>
      </w:r>
      <w:r w:rsidRPr="00CC2F87">
        <w:fldChar w:fldCharType="begin"/>
      </w:r>
      <w:r w:rsidRPr="00CC2F87">
        <w:instrText xml:space="preserve"> SEQ Figure \* ARABIC </w:instrText>
      </w:r>
      <w:r w:rsidRPr="00CC2F87">
        <w:fldChar w:fldCharType="separate"/>
      </w:r>
      <w:r w:rsidR="0031221D">
        <w:rPr>
          <w:noProof/>
        </w:rPr>
        <w:t>15</w:t>
      </w:r>
      <w:r w:rsidRPr="00CC2F87">
        <w:fldChar w:fldCharType="end"/>
      </w:r>
      <w:bookmarkEnd w:id="65"/>
      <w:r w:rsidRPr="00CC2F87">
        <w:t>. Commutes by origin</w:t>
      </w:r>
      <w:r w:rsidR="007C3294" w:rsidRPr="00CC2F87">
        <w:t xml:space="preserve"> - </w:t>
      </w:r>
      <w:r w:rsidRPr="00CC2F87">
        <w:t>all commutes vs. commutes included in the analysis.</w:t>
      </w:r>
      <w:bookmarkEnd w:id="66"/>
      <w:r w:rsidR="00AC5A3C" w:rsidRPr="00CC2F87">
        <w:t xml:space="preserve"> </w:t>
      </w:r>
    </w:p>
    <w:p w14:paraId="4B8176DF" w14:textId="5FCE8C28" w:rsidR="00731E0F" w:rsidRPr="00CC2F87" w:rsidRDefault="00E04C82" w:rsidP="002464BA">
      <w:pPr>
        <w:pStyle w:val="Heading3"/>
      </w:pPr>
      <w:bookmarkStart w:id="67" w:name="_Toc19439288"/>
      <w:r w:rsidRPr="00CC2F87">
        <w:t>L</w:t>
      </w:r>
      <w:r w:rsidR="00E64C51" w:rsidRPr="00CC2F87">
        <w:t>east</w:t>
      </w:r>
      <w:r w:rsidR="00BC3B8C" w:rsidRPr="00CC2F87">
        <w:t xml:space="preserve"> </w:t>
      </w:r>
      <w:r w:rsidR="00E64C51" w:rsidRPr="00CC2F87">
        <w:t>cost path</w:t>
      </w:r>
      <w:r w:rsidRPr="00CC2F87">
        <w:t xml:space="preserve"> </w:t>
      </w:r>
      <w:r w:rsidR="00734E6D" w:rsidRPr="00CC2F87">
        <w:t>calculations</w:t>
      </w:r>
      <w:r w:rsidR="00BC3B8C" w:rsidRPr="00CC2F87">
        <w:t xml:space="preserve"> – short and quiet paths</w:t>
      </w:r>
      <w:bookmarkEnd w:id="67"/>
    </w:p>
    <w:p w14:paraId="2B958318" w14:textId="26D88301" w:rsidR="00037C17" w:rsidRPr="00CC2F87" w:rsidRDefault="00DB59C3" w:rsidP="00A3000B">
      <w:r w:rsidRPr="00CC2F87">
        <w:t xml:space="preserve">Short and several alternative quiet paths were calculated for </w:t>
      </w:r>
      <w:r w:rsidR="00A3000B" w:rsidRPr="00CC2F87">
        <w:t xml:space="preserve">each </w:t>
      </w:r>
      <w:r w:rsidR="0011579D" w:rsidRPr="00CC2F87">
        <w:t xml:space="preserve">origin </w:t>
      </w:r>
      <w:r w:rsidRPr="00CC2F87">
        <w:t xml:space="preserve">– commuting destination (PT stop / workplace) pair. </w:t>
      </w:r>
      <w:r w:rsidR="00FF7A3E" w:rsidRPr="00CC2F87">
        <w:t xml:space="preserve">Noise tolerances 0.1, 0.15, 0.25, 0.5, 1, 1.5, 2, 4, 6, 10, 20 and 40 were used in the quiet path optimization. </w:t>
      </w:r>
      <w:r w:rsidR="006E2558" w:rsidRPr="00CC2F87">
        <w:t>This</w:t>
      </w:r>
      <w:r w:rsidR="000769F5" w:rsidRPr="00CC2F87">
        <w:t xml:space="preserve"> set of noise tolerances had turned out to perform well in quiet path optimization, providing </w:t>
      </w:r>
      <w:r w:rsidR="004E1FF6" w:rsidRPr="00CC2F87">
        <w:t>appropriate</w:t>
      </w:r>
      <w:r w:rsidR="000769F5" w:rsidRPr="00CC2F87">
        <w:t xml:space="preserve"> balance between performance and </w:t>
      </w:r>
      <w:r w:rsidR="00EB0791" w:rsidRPr="00CC2F87">
        <w:t>path</w:t>
      </w:r>
      <w:r w:rsidR="000769F5" w:rsidRPr="00CC2F87">
        <w:t xml:space="preserve"> variability.</w:t>
      </w:r>
      <w:r w:rsidR="00EB76AC" w:rsidRPr="00CC2F87">
        <w:t xml:space="preserve"> The used set of noise tolerances resulted, in most cases, multiple identical or nearly identical routes – </w:t>
      </w:r>
      <w:r w:rsidR="00A33144">
        <w:t>indicating</w:t>
      </w:r>
      <w:r w:rsidR="00EB76AC" w:rsidRPr="00CC2F87">
        <w:t xml:space="preserve"> that </w:t>
      </w:r>
      <w:r w:rsidR="00843898">
        <w:t>use of</w:t>
      </w:r>
      <w:r w:rsidR="005307F1" w:rsidRPr="00CC2F87">
        <w:t xml:space="preserve"> </w:t>
      </w:r>
      <w:r w:rsidR="00EF6043">
        <w:t>broader</w:t>
      </w:r>
      <w:r w:rsidR="00EB76AC" w:rsidRPr="00CC2F87">
        <w:t xml:space="preserve"> set of noise tolerances would not</w:t>
      </w:r>
      <w:r w:rsidR="00BB2F92" w:rsidRPr="00CC2F87">
        <w:t xml:space="preserve"> have </w:t>
      </w:r>
      <w:r w:rsidR="00DC4EB2">
        <w:t>resulted</w:t>
      </w:r>
      <w:r w:rsidR="00BB2F92" w:rsidRPr="00CC2F87">
        <w:t xml:space="preserve"> </w:t>
      </w:r>
      <w:r w:rsidR="004D00CE" w:rsidRPr="00CC2F87">
        <w:t>more</w:t>
      </w:r>
      <w:r w:rsidR="00237347">
        <w:t xml:space="preserve"> unique</w:t>
      </w:r>
      <w:r w:rsidR="004D00CE" w:rsidRPr="00CC2F87">
        <w:t xml:space="preserve"> </w:t>
      </w:r>
      <w:r w:rsidR="00BB2F92" w:rsidRPr="00CC2F87">
        <w:t>path alternatives</w:t>
      </w:r>
      <w:r w:rsidR="006D4D28">
        <w:t xml:space="preserve"> (quiet paths)</w:t>
      </w:r>
      <w:r w:rsidR="00E064ED" w:rsidRPr="00CC2F87">
        <w:t xml:space="preserve"> for OD pairs</w:t>
      </w:r>
      <w:r w:rsidR="008D5103" w:rsidRPr="00CC2F87">
        <w:t xml:space="preserve">. </w:t>
      </w:r>
    </w:p>
    <w:p w14:paraId="1E5C357B" w14:textId="3C113F77" w:rsidR="00CC0487" w:rsidRPr="00CC2F87" w:rsidRDefault="003A5764" w:rsidP="003A5764">
      <w:pPr>
        <w:pStyle w:val="TableCaption"/>
      </w:pPr>
      <w:bookmarkStart w:id="68" w:name="_Toc19439338"/>
      <w:r w:rsidRPr="00CC2F87">
        <w:t xml:space="preserve">Table </w:t>
      </w:r>
      <w:r w:rsidRPr="00CC2F87">
        <w:fldChar w:fldCharType="begin"/>
      </w:r>
      <w:r w:rsidRPr="00CC2F87">
        <w:instrText xml:space="preserve"> SEQ Table \* ARABIC </w:instrText>
      </w:r>
      <w:r w:rsidRPr="00CC2F87">
        <w:fldChar w:fldCharType="separate"/>
      </w:r>
      <w:r w:rsidR="0003797C">
        <w:rPr>
          <w:noProof/>
        </w:rPr>
        <w:t>5</w:t>
      </w:r>
      <w:r w:rsidRPr="00CC2F87">
        <w:fldChar w:fldCharType="end"/>
      </w:r>
      <w:r w:rsidRPr="00CC2F87">
        <w:t>. Basic statistics of the shortest paths to PT stops and workplaces</w:t>
      </w:r>
      <w:r w:rsidR="00E85328" w:rsidRPr="00CC2F87">
        <w:t xml:space="preserve"> (n=</w:t>
      </w:r>
      <w:commentRangeStart w:id="69"/>
      <w:r w:rsidR="00EF762A" w:rsidRPr="00CC2F87">
        <w:t>31291</w:t>
      </w:r>
      <w:commentRangeEnd w:id="69"/>
      <w:r w:rsidR="006B1FB7" w:rsidRPr="00CC2F87">
        <w:rPr>
          <w:rStyle w:val="CommentReference"/>
          <w:iCs w:val="0"/>
          <w:color w:val="auto"/>
        </w:rPr>
        <w:commentReference w:id="69"/>
      </w:r>
      <w:r w:rsidR="00E85328" w:rsidRPr="00CC2F87">
        <w:t>)</w:t>
      </w:r>
      <w:r w:rsidRPr="00CC2F87">
        <w:t>.</w:t>
      </w:r>
      <w:bookmarkEnd w:id="68"/>
      <w:r w:rsidR="00E85328"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97"/>
        <w:gridCol w:w="976"/>
        <w:gridCol w:w="1085"/>
        <w:gridCol w:w="1099"/>
        <w:gridCol w:w="1021"/>
        <w:gridCol w:w="966"/>
        <w:gridCol w:w="952"/>
        <w:gridCol w:w="1026"/>
      </w:tblGrid>
      <w:tr w:rsidR="00F8019A" w:rsidRPr="00CC2F87" w14:paraId="55AE4D55" w14:textId="77777777" w:rsidTr="00F8019A">
        <w:trPr>
          <w:trHeight w:val="561"/>
        </w:trPr>
        <w:tc>
          <w:tcPr>
            <w:tcW w:w="2497" w:type="dxa"/>
            <w:tcBorders>
              <w:left w:val="single" w:sz="4" w:space="0" w:color="FFFFFF"/>
              <w:right w:val="single" w:sz="4" w:space="0" w:color="FFFFFF"/>
            </w:tcBorders>
          </w:tcPr>
          <w:p w14:paraId="3B6B5B5A" w14:textId="41D83C95" w:rsidR="00F8019A" w:rsidRPr="00CC2F87" w:rsidRDefault="00F8019A" w:rsidP="00F8019A">
            <w:pPr>
              <w:pStyle w:val="TableText"/>
              <w:spacing w:before="240" w:after="160"/>
            </w:pPr>
            <w:r w:rsidRPr="00CC2F87">
              <w:t>Path length (m)</w:t>
            </w:r>
          </w:p>
        </w:tc>
        <w:tc>
          <w:tcPr>
            <w:tcW w:w="976" w:type="dxa"/>
            <w:tcBorders>
              <w:left w:val="single" w:sz="4" w:space="0" w:color="FFFFFF"/>
              <w:right w:val="single" w:sz="4" w:space="0" w:color="FFFFFF"/>
            </w:tcBorders>
          </w:tcPr>
          <w:p w14:paraId="209C6A68" w14:textId="556F43B9" w:rsidR="00F8019A" w:rsidRPr="00CC2F87" w:rsidRDefault="00F8019A" w:rsidP="00F8019A">
            <w:pPr>
              <w:pStyle w:val="TableText"/>
              <w:spacing w:before="240" w:after="160"/>
            </w:pPr>
            <w:r w:rsidRPr="00CC2F87">
              <w:t>Mean</w:t>
            </w:r>
          </w:p>
        </w:tc>
        <w:tc>
          <w:tcPr>
            <w:tcW w:w="1085" w:type="dxa"/>
            <w:tcBorders>
              <w:left w:val="single" w:sz="4" w:space="0" w:color="FFFFFF"/>
              <w:right w:val="single" w:sz="4" w:space="0" w:color="FFFFFF"/>
            </w:tcBorders>
          </w:tcPr>
          <w:p w14:paraId="7AA8A7F4" w14:textId="1F59F8B6" w:rsidR="00F8019A" w:rsidRPr="00CC2F87" w:rsidRDefault="00F8019A" w:rsidP="00F8019A">
            <w:pPr>
              <w:pStyle w:val="TableText"/>
              <w:spacing w:before="240" w:after="160"/>
            </w:pPr>
            <w:r w:rsidRPr="00CC2F87">
              <w:t>Median</w:t>
            </w:r>
          </w:p>
        </w:tc>
        <w:tc>
          <w:tcPr>
            <w:tcW w:w="1099" w:type="dxa"/>
            <w:tcBorders>
              <w:left w:val="single" w:sz="4" w:space="0" w:color="FFFFFF"/>
              <w:right w:val="single" w:sz="4" w:space="0" w:color="FFFFFF"/>
            </w:tcBorders>
          </w:tcPr>
          <w:p w14:paraId="1B331FD1" w14:textId="66804218" w:rsidR="00F8019A" w:rsidRPr="00CC2F87" w:rsidRDefault="00F8019A" w:rsidP="00F8019A">
            <w:pPr>
              <w:pStyle w:val="TableText"/>
              <w:spacing w:before="240" w:after="160"/>
            </w:pPr>
            <w:r w:rsidRPr="00CC2F87">
              <w:t>SD</w:t>
            </w:r>
          </w:p>
        </w:tc>
        <w:tc>
          <w:tcPr>
            <w:tcW w:w="1021" w:type="dxa"/>
            <w:tcBorders>
              <w:left w:val="single" w:sz="4" w:space="0" w:color="FFFFFF"/>
              <w:right w:val="single" w:sz="4" w:space="0" w:color="FFFFFF"/>
            </w:tcBorders>
          </w:tcPr>
          <w:p w14:paraId="79C010DB" w14:textId="54567F5A" w:rsidR="00F8019A" w:rsidRPr="00CC2F87" w:rsidRDefault="00F8019A" w:rsidP="00F8019A">
            <w:pPr>
              <w:pStyle w:val="TableText"/>
              <w:spacing w:before="240" w:after="160"/>
            </w:pPr>
            <w:r w:rsidRPr="00CC2F87">
              <w:t>p10</w:t>
            </w:r>
          </w:p>
        </w:tc>
        <w:tc>
          <w:tcPr>
            <w:tcW w:w="966" w:type="dxa"/>
            <w:tcBorders>
              <w:left w:val="single" w:sz="4" w:space="0" w:color="FFFFFF"/>
              <w:right w:val="single" w:sz="4" w:space="0" w:color="FFFFFF"/>
            </w:tcBorders>
          </w:tcPr>
          <w:p w14:paraId="394EE6EA" w14:textId="6A5E882E" w:rsidR="00F8019A" w:rsidRPr="00CC2F87" w:rsidRDefault="00F8019A" w:rsidP="00F8019A">
            <w:pPr>
              <w:pStyle w:val="TableText"/>
              <w:spacing w:before="240" w:after="160"/>
            </w:pPr>
            <w:r>
              <w:t>p25</w:t>
            </w:r>
          </w:p>
        </w:tc>
        <w:tc>
          <w:tcPr>
            <w:tcW w:w="952" w:type="dxa"/>
            <w:tcBorders>
              <w:left w:val="single" w:sz="4" w:space="0" w:color="FFFFFF"/>
              <w:right w:val="single" w:sz="4" w:space="0" w:color="FFFFFF"/>
            </w:tcBorders>
          </w:tcPr>
          <w:p w14:paraId="6A89EB6B" w14:textId="270E764B" w:rsidR="00F8019A" w:rsidRPr="00CC2F87" w:rsidRDefault="00F8019A" w:rsidP="00F8019A">
            <w:pPr>
              <w:pStyle w:val="TableText"/>
              <w:spacing w:before="240" w:after="160"/>
            </w:pPr>
            <w:r>
              <w:t>p57</w:t>
            </w:r>
          </w:p>
        </w:tc>
        <w:tc>
          <w:tcPr>
            <w:tcW w:w="1026" w:type="dxa"/>
            <w:tcBorders>
              <w:left w:val="single" w:sz="4" w:space="0" w:color="FFFFFF"/>
              <w:right w:val="single" w:sz="4" w:space="0" w:color="FFFFFF"/>
            </w:tcBorders>
          </w:tcPr>
          <w:p w14:paraId="2BAAE209" w14:textId="62FBD4FB" w:rsidR="00F8019A" w:rsidRPr="00CC2F87" w:rsidRDefault="00F8019A" w:rsidP="00F8019A">
            <w:pPr>
              <w:pStyle w:val="TableText"/>
              <w:spacing w:before="240" w:after="160"/>
            </w:pPr>
            <w:r>
              <w:t>p90</w:t>
            </w:r>
          </w:p>
        </w:tc>
      </w:tr>
      <w:tr w:rsidR="00F8019A" w:rsidRPr="00CC2F87" w14:paraId="1A0A0CAB" w14:textId="77777777" w:rsidTr="00F8019A">
        <w:trPr>
          <w:trHeight w:val="466"/>
        </w:trPr>
        <w:tc>
          <w:tcPr>
            <w:tcW w:w="2497"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F8019A" w:rsidRPr="00CC2F87" w:rsidRDefault="00F8019A" w:rsidP="00F8019A">
            <w:pPr>
              <w:pStyle w:val="TableText"/>
              <w:spacing w:before="240" w:line="240" w:lineRule="auto"/>
            </w:pPr>
            <w:r w:rsidRPr="00CC2F87">
              <w:t>All (n=31291)</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679AA095" w:rsidR="00F8019A" w:rsidRPr="00CC2F87" w:rsidRDefault="00F8019A" w:rsidP="00F8019A">
            <w:pPr>
              <w:pStyle w:val="TableText"/>
              <w:spacing w:before="240" w:line="240" w:lineRule="auto"/>
            </w:pPr>
            <w:r w:rsidRPr="00CC2F87">
              <w:t>490</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F8019A" w:rsidRPr="00CC2F87" w:rsidRDefault="00F8019A" w:rsidP="00F8019A">
            <w:pPr>
              <w:pStyle w:val="TableText"/>
              <w:spacing w:before="240" w:line="240" w:lineRule="auto"/>
            </w:pPr>
            <w:r w:rsidRPr="00CC2F87">
              <w:t>408</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F8019A" w:rsidRPr="00CC2F87" w:rsidRDefault="00F8019A" w:rsidP="00F8019A">
            <w:pPr>
              <w:pStyle w:val="TableText"/>
              <w:spacing w:before="240" w:line="240" w:lineRule="auto"/>
            </w:pPr>
            <w:r w:rsidRPr="00CC2F87">
              <w:t>33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7C2B202" w14:textId="1560865A" w:rsidR="00F8019A" w:rsidRPr="00CC2F87" w:rsidRDefault="00F8019A" w:rsidP="00F8019A">
            <w:pPr>
              <w:pStyle w:val="TableText"/>
              <w:spacing w:before="240" w:line="240" w:lineRule="auto"/>
            </w:pPr>
            <w:r w:rsidRPr="00CC2F87">
              <w:t>135</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713A2CB1" w14:textId="65BFBC9C" w:rsidR="00F8019A" w:rsidRPr="00CC2F87" w:rsidRDefault="00F8019A" w:rsidP="00F8019A">
            <w:pPr>
              <w:pStyle w:val="TableText"/>
              <w:spacing w:before="240" w:line="240" w:lineRule="auto"/>
            </w:pPr>
            <w:r>
              <w:t>234</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0D0328E5" w14:textId="78D70FEF" w:rsidR="00F8019A" w:rsidRPr="00CC2F87" w:rsidRDefault="00F8019A" w:rsidP="00F8019A">
            <w:pPr>
              <w:pStyle w:val="TableText"/>
              <w:spacing w:before="240" w:line="240" w:lineRule="auto"/>
            </w:pPr>
            <w:r>
              <w:t>669</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4819489A" w:rsidR="00F8019A" w:rsidRPr="00CC2F87" w:rsidRDefault="00F8019A" w:rsidP="00F8019A">
            <w:pPr>
              <w:pStyle w:val="TableText"/>
              <w:spacing w:before="240" w:line="240" w:lineRule="auto"/>
            </w:pPr>
            <w:r w:rsidRPr="00CC2F87">
              <w:t>964</w:t>
            </w:r>
          </w:p>
        </w:tc>
      </w:tr>
      <w:tr w:rsidR="00F8019A" w:rsidRPr="00CC2F87" w14:paraId="5D8B9480" w14:textId="77777777" w:rsidTr="00F8019A">
        <w:trPr>
          <w:trHeight w:val="399"/>
        </w:trPr>
        <w:tc>
          <w:tcPr>
            <w:tcW w:w="2497"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6F3CA727" w:rsidR="00F8019A" w:rsidRPr="00CC2F87" w:rsidRDefault="00F8019A" w:rsidP="00F8019A">
            <w:pPr>
              <w:pStyle w:val="TableText"/>
              <w:spacing w:line="240" w:lineRule="auto"/>
            </w:pPr>
            <w:r w:rsidRPr="00CC2F87">
              <w:t>To PT stops (n=1871</w:t>
            </w:r>
            <w:r>
              <w:t>6</w:t>
            </w:r>
            <w:r w:rsidRPr="00CC2F87">
              <w:t>)</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F8019A" w:rsidRPr="00CC2F87" w:rsidRDefault="00F8019A" w:rsidP="00F8019A">
            <w:pPr>
              <w:pStyle w:val="TableText"/>
              <w:spacing w:line="240" w:lineRule="auto"/>
            </w:pPr>
            <w:r w:rsidRPr="00CC2F87">
              <w:t>472</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35061905" w:rsidR="00F8019A" w:rsidRPr="00CC2F87" w:rsidRDefault="00F8019A" w:rsidP="00F8019A">
            <w:pPr>
              <w:pStyle w:val="TableText"/>
              <w:spacing w:line="240" w:lineRule="auto"/>
            </w:pPr>
            <w:r w:rsidRPr="00CC2F87">
              <w:t>396</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BE5D054" w:rsidR="00F8019A" w:rsidRPr="00CC2F87" w:rsidRDefault="00F8019A" w:rsidP="00F8019A">
            <w:pPr>
              <w:pStyle w:val="TableText"/>
              <w:spacing w:line="240" w:lineRule="auto"/>
            </w:pPr>
            <w:r w:rsidRPr="00CC2F87">
              <w:t>317</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26863CC" w14:textId="330ED854" w:rsidR="00F8019A" w:rsidRPr="00CC2F87" w:rsidRDefault="00F8019A" w:rsidP="00F8019A">
            <w:pPr>
              <w:pStyle w:val="TableText"/>
              <w:spacing w:line="240" w:lineRule="auto"/>
            </w:pPr>
            <w:r w:rsidRPr="00CC2F87">
              <w:t>132</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009182C2" w14:textId="4E5F84BA" w:rsidR="00F8019A" w:rsidRPr="00CC2F87" w:rsidRDefault="00F8019A" w:rsidP="00F8019A">
            <w:pPr>
              <w:pStyle w:val="TableText"/>
              <w:spacing w:line="240" w:lineRule="auto"/>
            </w:pPr>
            <w:r>
              <w:t>229</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5A7086CF" w14:textId="1F8B0E06" w:rsidR="00F8019A" w:rsidRPr="00CC2F87" w:rsidRDefault="00F8019A" w:rsidP="00F8019A">
            <w:pPr>
              <w:pStyle w:val="TableText"/>
              <w:spacing w:line="240" w:lineRule="auto"/>
            </w:pPr>
            <w:r>
              <w:t>647</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4D4490B6" w:rsidR="00F8019A" w:rsidRPr="00CC2F87" w:rsidRDefault="00F8019A" w:rsidP="00F8019A">
            <w:pPr>
              <w:pStyle w:val="TableText"/>
              <w:spacing w:line="240" w:lineRule="auto"/>
            </w:pPr>
            <w:r w:rsidRPr="00CC2F87">
              <w:t>923</w:t>
            </w:r>
          </w:p>
        </w:tc>
      </w:tr>
      <w:tr w:rsidR="00F8019A" w:rsidRPr="00CC2F87" w14:paraId="568435E7" w14:textId="77777777" w:rsidTr="00F8019A">
        <w:trPr>
          <w:trHeight w:val="587"/>
        </w:trPr>
        <w:tc>
          <w:tcPr>
            <w:tcW w:w="2497" w:type="dxa"/>
            <w:tcBorders>
              <w:top w:val="single" w:sz="4" w:space="0" w:color="FFFFFF" w:themeColor="background1"/>
              <w:left w:val="single" w:sz="4" w:space="0" w:color="FFFFFF"/>
              <w:right w:val="single" w:sz="4" w:space="0" w:color="FFFFFF"/>
            </w:tcBorders>
          </w:tcPr>
          <w:p w14:paraId="26D6F25A" w14:textId="48CCDFA9" w:rsidR="00F8019A" w:rsidRPr="00CC2F87" w:rsidRDefault="00F8019A" w:rsidP="00F8019A">
            <w:pPr>
              <w:pStyle w:val="TableText"/>
              <w:spacing w:after="240" w:line="240" w:lineRule="auto"/>
            </w:pPr>
            <w:r w:rsidRPr="00CC2F87">
              <w:t>To workplaces (n=1257</w:t>
            </w:r>
            <w:r>
              <w:t>5</w:t>
            </w:r>
            <w:r w:rsidRPr="00CC2F87">
              <w:t>)</w:t>
            </w:r>
          </w:p>
        </w:tc>
        <w:tc>
          <w:tcPr>
            <w:tcW w:w="976" w:type="dxa"/>
            <w:tcBorders>
              <w:top w:val="single" w:sz="4" w:space="0" w:color="FFFFFF" w:themeColor="background1"/>
              <w:left w:val="single" w:sz="4" w:space="0" w:color="FFFFFF"/>
              <w:right w:val="single" w:sz="4" w:space="0" w:color="FFFFFF"/>
            </w:tcBorders>
          </w:tcPr>
          <w:p w14:paraId="1F1C37FF" w14:textId="0BED45D9" w:rsidR="00F8019A" w:rsidRPr="00CC2F87" w:rsidRDefault="00F8019A" w:rsidP="00F8019A">
            <w:pPr>
              <w:pStyle w:val="TableText"/>
              <w:spacing w:line="240" w:lineRule="auto"/>
            </w:pPr>
            <w:r w:rsidRPr="00CC2F87">
              <w:t>882</w:t>
            </w:r>
          </w:p>
        </w:tc>
        <w:tc>
          <w:tcPr>
            <w:tcW w:w="1085" w:type="dxa"/>
            <w:tcBorders>
              <w:top w:val="single" w:sz="4" w:space="0" w:color="FFFFFF" w:themeColor="background1"/>
              <w:left w:val="single" w:sz="4" w:space="0" w:color="FFFFFF"/>
              <w:right w:val="single" w:sz="4" w:space="0" w:color="FFFFFF"/>
            </w:tcBorders>
          </w:tcPr>
          <w:p w14:paraId="669EA492" w14:textId="3E5B8593" w:rsidR="00F8019A" w:rsidRPr="00CC2F87" w:rsidRDefault="00F8019A" w:rsidP="00F8019A">
            <w:pPr>
              <w:pStyle w:val="TableText"/>
              <w:spacing w:line="240" w:lineRule="auto"/>
            </w:pPr>
            <w:r w:rsidRPr="00CC2F87">
              <w:t>771</w:t>
            </w:r>
          </w:p>
        </w:tc>
        <w:tc>
          <w:tcPr>
            <w:tcW w:w="1099" w:type="dxa"/>
            <w:tcBorders>
              <w:top w:val="single" w:sz="4" w:space="0" w:color="FFFFFF" w:themeColor="background1"/>
              <w:left w:val="single" w:sz="4" w:space="0" w:color="FFFFFF"/>
              <w:right w:val="single" w:sz="4" w:space="0" w:color="FFFFFF"/>
            </w:tcBorders>
          </w:tcPr>
          <w:p w14:paraId="56E6BA8F" w14:textId="5F540CDD" w:rsidR="00F8019A" w:rsidRPr="00CC2F87" w:rsidRDefault="00F8019A" w:rsidP="00F8019A">
            <w:pPr>
              <w:pStyle w:val="TableText"/>
              <w:spacing w:line="240" w:lineRule="auto"/>
            </w:pPr>
            <w:r w:rsidRPr="00CC2F87">
              <w:t>486</w:t>
            </w:r>
          </w:p>
        </w:tc>
        <w:tc>
          <w:tcPr>
            <w:tcW w:w="1021" w:type="dxa"/>
            <w:tcBorders>
              <w:top w:val="single" w:sz="4" w:space="0" w:color="FFFFFF" w:themeColor="background1"/>
              <w:left w:val="single" w:sz="4" w:space="0" w:color="FFFFFF"/>
              <w:right w:val="single" w:sz="4" w:space="0" w:color="FFFFFF"/>
            </w:tcBorders>
          </w:tcPr>
          <w:p w14:paraId="46B90897" w14:textId="5B8DD9BE" w:rsidR="00F8019A" w:rsidRPr="00CC2F87" w:rsidRDefault="00F8019A" w:rsidP="00F8019A">
            <w:pPr>
              <w:pStyle w:val="TableText"/>
              <w:spacing w:line="240" w:lineRule="auto"/>
            </w:pPr>
            <w:r w:rsidRPr="00CC2F87">
              <w:t>332</w:t>
            </w:r>
          </w:p>
        </w:tc>
        <w:tc>
          <w:tcPr>
            <w:tcW w:w="966" w:type="dxa"/>
            <w:tcBorders>
              <w:top w:val="single" w:sz="4" w:space="0" w:color="FFFFFF" w:themeColor="background1"/>
              <w:left w:val="single" w:sz="4" w:space="0" w:color="FFFFFF"/>
              <w:right w:val="single" w:sz="4" w:space="0" w:color="FFFFFF"/>
            </w:tcBorders>
          </w:tcPr>
          <w:p w14:paraId="0720447C" w14:textId="799CF82F" w:rsidR="00F8019A" w:rsidRPr="00CC2F87" w:rsidRDefault="00F8019A" w:rsidP="00F8019A">
            <w:pPr>
              <w:pStyle w:val="TableText"/>
              <w:spacing w:line="240" w:lineRule="auto"/>
            </w:pPr>
            <w:r>
              <w:t>451</w:t>
            </w:r>
          </w:p>
        </w:tc>
        <w:tc>
          <w:tcPr>
            <w:tcW w:w="952" w:type="dxa"/>
            <w:tcBorders>
              <w:top w:val="single" w:sz="4" w:space="0" w:color="FFFFFF" w:themeColor="background1"/>
              <w:left w:val="single" w:sz="4" w:space="0" w:color="FFFFFF"/>
              <w:right w:val="single" w:sz="4" w:space="0" w:color="FFFFFF"/>
            </w:tcBorders>
          </w:tcPr>
          <w:p w14:paraId="0D737DE5" w14:textId="53C29599" w:rsidR="00F8019A" w:rsidRPr="00CC2F87" w:rsidRDefault="00F8019A" w:rsidP="00F8019A">
            <w:pPr>
              <w:pStyle w:val="TableText"/>
              <w:spacing w:line="240" w:lineRule="auto"/>
            </w:pPr>
            <w:r>
              <w:t>1207</w:t>
            </w:r>
          </w:p>
        </w:tc>
        <w:tc>
          <w:tcPr>
            <w:tcW w:w="1026" w:type="dxa"/>
            <w:tcBorders>
              <w:top w:val="single" w:sz="4" w:space="0" w:color="FFFFFF" w:themeColor="background1"/>
              <w:left w:val="single" w:sz="4" w:space="0" w:color="FFFFFF"/>
              <w:right w:val="single" w:sz="4" w:space="0" w:color="FFFFFF"/>
            </w:tcBorders>
          </w:tcPr>
          <w:p w14:paraId="189CE830" w14:textId="29F0943C" w:rsidR="00F8019A" w:rsidRPr="00CC2F87" w:rsidRDefault="00F8019A" w:rsidP="00F8019A">
            <w:pPr>
              <w:pStyle w:val="TableText"/>
              <w:spacing w:line="240" w:lineRule="auto"/>
            </w:pPr>
            <w:r w:rsidRPr="00CC2F87">
              <w:t>1580</w:t>
            </w:r>
          </w:p>
        </w:tc>
      </w:tr>
    </w:tbl>
    <w:p w14:paraId="43E4CBCD" w14:textId="77777777" w:rsidR="00CC0487" w:rsidRPr="00CC2F87" w:rsidRDefault="00CC0487" w:rsidP="00A3000B"/>
    <w:p w14:paraId="43DB0789" w14:textId="77777777" w:rsidR="00247ED5" w:rsidRPr="00CC2F87" w:rsidRDefault="00247ED5" w:rsidP="00247ED5">
      <w:pPr>
        <w:keepNext/>
      </w:pPr>
      <w:r w:rsidRPr="00CC2F87">
        <w:rPr>
          <w:noProof/>
        </w:rPr>
        <w:lastRenderedPageBreak/>
        <w:drawing>
          <wp:inline distT="0" distB="0" distL="0" distR="0" wp14:anchorId="242701F1" wp14:editId="4A732ED3">
            <wp:extent cx="6116320" cy="5401945"/>
            <wp:effectExtent l="0" t="0" r="5080" b="0"/>
            <wp:docPr id="27" name="Picture 27"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pic:spPr>
                </pic:pic>
              </a:graphicData>
            </a:graphic>
          </wp:inline>
        </w:drawing>
      </w:r>
    </w:p>
    <w:p w14:paraId="490DAEFB" w14:textId="1164F5A5" w:rsidR="00247ED5" w:rsidRPr="00CC2F87" w:rsidRDefault="00247ED5" w:rsidP="00247ED5">
      <w:pPr>
        <w:pStyle w:val="Caption"/>
        <w:jc w:val="both"/>
      </w:pPr>
      <w:bookmarkStart w:id="70" w:name="_Toc19439323"/>
      <w:r w:rsidRPr="00CC2F87">
        <w:t xml:space="preserve">Figure </w:t>
      </w:r>
      <w:r w:rsidRPr="00CC2F87">
        <w:fldChar w:fldCharType="begin"/>
      </w:r>
      <w:r w:rsidRPr="00CC2F87">
        <w:instrText xml:space="preserve"> SEQ Figure \* ARABIC </w:instrText>
      </w:r>
      <w:r w:rsidRPr="00CC2F87">
        <w:fldChar w:fldCharType="separate"/>
      </w:r>
      <w:r w:rsidR="0031221D">
        <w:rPr>
          <w:noProof/>
        </w:rPr>
        <w:t>16</w:t>
      </w:r>
      <w:r w:rsidRPr="00CC2F87">
        <w:fldChar w:fldCharType="end"/>
      </w:r>
      <w:r w:rsidRPr="00CC2F87">
        <w:t>. All shortest paths visualized with feature blending: overlapping paths show darker on the map.</w:t>
      </w:r>
      <w:bookmarkEnd w:id="70"/>
      <w:r w:rsidR="008E7EE6" w:rsidRPr="00CC2F87">
        <w:t xml:space="preserve"> </w:t>
      </w:r>
    </w:p>
    <w:p w14:paraId="640027D6" w14:textId="7155C684" w:rsidR="001E2F7F" w:rsidRPr="00CC2F87" w:rsidRDefault="00547447" w:rsidP="00DC45DC">
      <w:pPr>
        <w:pStyle w:val="Heading3"/>
      </w:pPr>
      <w:bookmarkStart w:id="71" w:name="_Toc19439289"/>
      <w:r w:rsidRPr="00CC2F87">
        <w:t>Spatial a</w:t>
      </w:r>
      <w:r w:rsidR="00F565FB" w:rsidRPr="00CC2F87">
        <w:t>ggregation</w:t>
      </w:r>
      <w:r w:rsidR="00BA5830" w:rsidRPr="00CC2F87">
        <w:t xml:space="preserve"> of e</w:t>
      </w:r>
      <w:r w:rsidR="00BC02B8" w:rsidRPr="00CC2F87">
        <w:t>xposures to traffic noise</w:t>
      </w:r>
      <w:r w:rsidRPr="00CC2F87">
        <w:t xml:space="preserve"> along the paths</w:t>
      </w:r>
      <w:bookmarkEnd w:id="71"/>
    </w:p>
    <w:p w14:paraId="02AD9FE8" w14:textId="34007512" w:rsidR="00C1243D" w:rsidRPr="00CC2F87" w:rsidRDefault="00C1243D" w:rsidP="00C1243D">
      <w:r w:rsidRPr="00CC2F87">
        <w:t xml:space="preserve">The routing </w:t>
      </w:r>
      <w:r w:rsidR="00BD57FB" w:rsidRPr="00CC2F87">
        <w:t>tool</w:t>
      </w:r>
      <w:r w:rsidRPr="00CC2F87">
        <w:t xml:space="preserve"> developed in the study returned not only geometries of the short and quiet paths but also</w:t>
      </w:r>
      <w:r w:rsidR="00FD01A1" w:rsidRPr="00CC2F87">
        <w:t xml:space="preserve"> exposures to noise </w:t>
      </w:r>
      <w:r w:rsidR="005D688F" w:rsidRPr="00CC2F87">
        <w:t xml:space="preserve">(per edge) </w:t>
      </w:r>
      <w:r w:rsidR="00FD01A1" w:rsidRPr="00CC2F87">
        <w:t xml:space="preserve">along the paths </w:t>
      </w:r>
      <w:r w:rsidR="006553F1" w:rsidRPr="00CC2F87">
        <w:t>(</w:t>
      </w:r>
      <w:r w:rsidR="006553F1" w:rsidRPr="00CC2F87">
        <w:fldChar w:fldCharType="begin"/>
      </w:r>
      <w:r w:rsidR="006553F1" w:rsidRPr="00CC2F87">
        <w:instrText xml:space="preserve"> REF _Ref9516858 \h </w:instrText>
      </w:r>
      <w:r w:rsidR="006553F1" w:rsidRPr="00CC2F87">
        <w:fldChar w:fldCharType="separate"/>
      </w:r>
      <w:r w:rsidR="0003797C" w:rsidRPr="00CC2F87">
        <w:t xml:space="preserve">Figure </w:t>
      </w:r>
      <w:r w:rsidR="0003797C">
        <w:rPr>
          <w:noProof/>
        </w:rPr>
        <w:t>10</w:t>
      </w:r>
      <w:r w:rsidR="006553F1" w:rsidRPr="00CC2F87">
        <w:fldChar w:fldCharType="end"/>
      </w:r>
      <w:r w:rsidR="006553F1" w:rsidRPr="00CC2F87">
        <w:t>)</w:t>
      </w:r>
      <w:r w:rsidRPr="00CC2F87">
        <w:t>.</w:t>
      </w:r>
      <w:r w:rsidR="00E9638C" w:rsidRPr="00CC2F87">
        <w:t xml:space="preserve"> Hence, it was straightforward to sum cumulative exposures to different traffic noise levels for short and quiet paths</w:t>
      </w:r>
      <w:r w:rsidR="00475440" w:rsidRPr="00CC2F87">
        <w:t xml:space="preserve"> based from edge attributes of the paths</w:t>
      </w:r>
      <w:r w:rsidR="00251954" w:rsidRPr="00CC2F87">
        <w:t>.</w:t>
      </w:r>
      <w:r w:rsidR="00FB574A" w:rsidRPr="00CC2F87">
        <w:t xml:space="preserve"> </w:t>
      </w:r>
    </w:p>
    <w:p w14:paraId="66C18318" w14:textId="680C2EBE" w:rsidR="00251954" w:rsidRPr="00CC2F87" w:rsidRDefault="00251954" w:rsidP="00C1243D">
      <w:r w:rsidRPr="00CC2F87">
        <w:t xml:space="preserve">Subsequently, compressed indexes of exposures to traffic noises were calculated from the cumulative exposures at path level. </w:t>
      </w:r>
    </w:p>
    <w:p w14:paraId="581E4693" w14:textId="1C866D84" w:rsidR="00FF19D8" w:rsidRPr="00CC2F87" w:rsidRDefault="007F60DA" w:rsidP="00C1243D">
      <w:r w:rsidRPr="00CC2F87">
        <w:lastRenderedPageBreak/>
        <w:t xml:space="preserve">Mean noise exposure indexes were calculated for each origin by weighting the indexes </w:t>
      </w:r>
      <w:r w:rsidR="006F38A9" w:rsidRPr="00CC2F87">
        <w:t>with</w:t>
      </w:r>
      <w:r w:rsidRPr="00CC2F87">
        <w:t xml:space="preserve"> </w:t>
      </w:r>
      <w:r w:rsidR="007010D5" w:rsidRPr="00CC2F87">
        <w:t>the</w:t>
      </w:r>
      <w:r w:rsidRPr="00CC2F87">
        <w:t xml:space="preserve"> utilization rates</w:t>
      </w:r>
      <w:r w:rsidR="007010D5" w:rsidRPr="00CC2F87">
        <w:t xml:space="preserve"> of the walks</w:t>
      </w:r>
      <w:r w:rsidRPr="00CC2F87">
        <w:t>.</w:t>
      </w:r>
      <w:r w:rsidR="00EB6D61" w:rsidRPr="00CC2F87">
        <w:t xml:space="preserve"> </w:t>
      </w:r>
      <w:r w:rsidR="00E50CE4" w:rsidRPr="00CC2F87">
        <w:t xml:space="preserve">This way, the mean exposure to noise at origin is the estimated exposure to traffic noise along a random walk from the origin (as part of a </w:t>
      </w:r>
      <w:r w:rsidR="00343FAA" w:rsidRPr="00CC2F87">
        <w:t xml:space="preserve">random </w:t>
      </w:r>
      <w:r w:rsidR="00E50CE4" w:rsidRPr="00CC2F87">
        <w:t xml:space="preserve">commute). </w:t>
      </w:r>
    </w:p>
    <w:p w14:paraId="0E8F1FC1" w14:textId="0FFE158F" w:rsidR="006B75E4" w:rsidRPr="00CC2F87" w:rsidRDefault="006B75E4" w:rsidP="006B75E4">
      <w:pPr>
        <w:pStyle w:val="Heading3"/>
      </w:pPr>
      <w:bookmarkStart w:id="72" w:name="_Toc19439290"/>
      <w:r w:rsidRPr="00CC2F87">
        <w:t xml:space="preserve">Assessment of </w:t>
      </w:r>
      <w:r w:rsidR="009229CE" w:rsidRPr="00CC2F87">
        <w:t xml:space="preserve">pedestrians’ </w:t>
      </w:r>
      <w:r w:rsidRPr="00CC2F87">
        <w:t xml:space="preserve">potential to reduce exposure to traffic noise </w:t>
      </w:r>
      <w:r w:rsidR="00D719AB" w:rsidRPr="00CC2F87">
        <w:t>with</w:t>
      </w:r>
      <w:r w:rsidRPr="00CC2F87">
        <w:t xml:space="preserve"> route choices</w:t>
      </w:r>
      <w:bookmarkEnd w:id="72"/>
    </w:p>
    <w:p w14:paraId="1F3039EE" w14:textId="36CBC831" w:rsidR="00FC4B4D" w:rsidRPr="00CC2F87" w:rsidRDefault="00FC4B4D" w:rsidP="00FC4B4D"/>
    <w:p w14:paraId="42CBD5F8" w14:textId="77777777" w:rsidR="0004060B" w:rsidRPr="00CC2F87" w:rsidRDefault="0004060B" w:rsidP="00FC4B4D"/>
    <w:p w14:paraId="375EB3A7" w14:textId="53731C14" w:rsidR="002C4F14" w:rsidRDefault="00C810E1" w:rsidP="00B31DAC">
      <w:pPr>
        <w:pStyle w:val="Heading1"/>
      </w:pPr>
      <w:bookmarkStart w:id="73" w:name="_Toc19439291"/>
      <w:r w:rsidRPr="00CC2F87">
        <w:t>Results</w:t>
      </w:r>
      <w:bookmarkEnd w:id="73"/>
    </w:p>
    <w:p w14:paraId="30ADDC1E" w14:textId="77777777" w:rsidR="00B17DC1" w:rsidRPr="00CC2F87" w:rsidRDefault="00B17DC1" w:rsidP="00B17DC1">
      <w:pPr>
        <w:pStyle w:val="Heading2"/>
      </w:pPr>
      <w:bookmarkStart w:id="74" w:name="_Toc19439292"/>
      <w:r w:rsidRPr="00CC2F87">
        <w:t>Pedestrians exposure to traffic noise</w:t>
      </w:r>
      <w:bookmarkEnd w:id="74"/>
    </w:p>
    <w:p w14:paraId="18E23A8D" w14:textId="5126D13B" w:rsidR="00B17DC1" w:rsidRPr="00CC2F87" w:rsidRDefault="00B17DC1" w:rsidP="00B17DC1">
      <w:pPr>
        <w:pStyle w:val="TableCaption"/>
      </w:pPr>
      <w:bookmarkStart w:id="75" w:name="_Toc19439339"/>
      <w:r w:rsidRPr="00CC2F87">
        <w:t xml:space="preserve">Table </w:t>
      </w:r>
      <w:r w:rsidRPr="00CC2F87">
        <w:fldChar w:fldCharType="begin"/>
      </w:r>
      <w:r w:rsidRPr="00CC2F87">
        <w:instrText xml:space="preserve"> SEQ Table \* ARABIC </w:instrText>
      </w:r>
      <w:r w:rsidRPr="00CC2F87">
        <w:fldChar w:fldCharType="separate"/>
      </w:r>
      <w:r w:rsidR="0003797C">
        <w:rPr>
          <w:noProof/>
        </w:rPr>
        <w:t>6</w:t>
      </w:r>
      <w:r w:rsidRPr="00CC2F87">
        <w:fldChar w:fldCharType="end"/>
      </w:r>
      <w:r w:rsidRPr="00CC2F87">
        <w:t xml:space="preserve">. </w:t>
      </w:r>
      <w:commentRangeStart w:id="76"/>
      <w:r w:rsidRPr="00CC2F87">
        <w:t xml:space="preserve">Statistics </w:t>
      </w:r>
      <w:commentRangeEnd w:id="76"/>
      <w:r>
        <w:rPr>
          <w:rStyle w:val="CommentReference"/>
          <w:iCs w:val="0"/>
          <w:color w:val="auto"/>
        </w:rPr>
        <w:commentReference w:id="76"/>
      </w:r>
      <w:r w:rsidRPr="00CC2F87">
        <w:t xml:space="preserve">of pedestrians' exposure to traffic noise on the first walks of public transport itineraries to workplaces </w:t>
      </w:r>
      <w:r w:rsidR="00B82108">
        <w:t>and</w:t>
      </w:r>
      <w:r>
        <w:t xml:space="preserve"> direct walks </w:t>
      </w:r>
      <w:r w:rsidRPr="00CC2F87">
        <w:t>to nearby workplaces</w:t>
      </w:r>
      <w:r>
        <w:t xml:space="preserve"> (n=</w:t>
      </w:r>
      <w:r w:rsidRPr="00DD13BD">
        <w:t>31291</w:t>
      </w:r>
      <w:r>
        <w:t>)</w:t>
      </w:r>
      <w:r w:rsidRPr="00CC2F87">
        <w:t>.</w:t>
      </w:r>
      <w:bookmarkEnd w:id="75"/>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6EEC103C" w14:textId="77777777" w:rsidTr="006C457B">
        <w:trPr>
          <w:trHeight w:val="561"/>
        </w:trPr>
        <w:tc>
          <w:tcPr>
            <w:tcW w:w="1838" w:type="dxa"/>
            <w:tcBorders>
              <w:left w:val="single" w:sz="4" w:space="0" w:color="FFFFFF"/>
              <w:right w:val="single" w:sz="4" w:space="0" w:color="FFFFFF"/>
            </w:tcBorders>
          </w:tcPr>
          <w:p w14:paraId="39ED00ED"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5449456F"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19F99C27"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17E83C11"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43551EFC"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339275FA"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14C4B5CA"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597EC22D" w14:textId="77777777" w:rsidR="00B17DC1" w:rsidRPr="00CC2F87" w:rsidRDefault="00B17DC1" w:rsidP="006C457B">
            <w:pPr>
              <w:pStyle w:val="TableText"/>
              <w:spacing w:before="240" w:after="160"/>
            </w:pPr>
            <w:r w:rsidRPr="00CC2F87">
              <w:t>p9</w:t>
            </w:r>
            <w:r>
              <w:t>0</w:t>
            </w:r>
          </w:p>
        </w:tc>
      </w:tr>
      <w:tr w:rsidR="00B17DC1" w:rsidRPr="00CC2F87" w14:paraId="7501B20E"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7137D078" w14:textId="77777777" w:rsidR="00B17DC1" w:rsidRPr="00A42003" w:rsidRDefault="00B17DC1" w:rsidP="006C457B">
            <w:pPr>
              <w:pStyle w:val="TableText"/>
              <w:spacing w:before="240" w:line="240" w:lineRule="auto"/>
              <w:rPr>
                <w:vertAlign w:val="subscript"/>
              </w:rPr>
            </w:pPr>
            <w:r w:rsidRPr="00A42003">
              <w:t>E</w:t>
            </w:r>
            <w:r w:rsidRPr="00A42003">
              <w:rPr>
                <w:vertAlign w:val="subscript"/>
              </w:rPr>
              <w:t>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458368" w14:textId="5129DC3E" w:rsidR="00B17DC1" w:rsidRPr="00CC2F87" w:rsidRDefault="00B82108" w:rsidP="006C457B">
            <w:pPr>
              <w:pStyle w:val="TableText"/>
              <w:spacing w:before="240"/>
            </w:pPr>
            <w:r>
              <w:t>10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6CEF157" w14:textId="422B7DAB" w:rsidR="00B17DC1" w:rsidRPr="00CC2F87" w:rsidRDefault="00B17DC1" w:rsidP="006C457B">
            <w:pPr>
              <w:pStyle w:val="TableText"/>
              <w:spacing w:before="240"/>
            </w:pPr>
            <w:r w:rsidRPr="00AD13B0">
              <w:t>7</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0D7829" w14:textId="77777777" w:rsidR="00B17DC1" w:rsidRPr="00CC2F87" w:rsidRDefault="00B17DC1" w:rsidP="006C457B">
            <w:pPr>
              <w:pStyle w:val="TableText"/>
              <w:spacing w:before="240" w:line="240" w:lineRule="auto"/>
            </w:pPr>
            <w:r w:rsidRPr="00CC2F87">
              <w:t>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C7A9C5" w14:textId="13CBC0B6" w:rsidR="00B17DC1" w:rsidRPr="00CC2F87" w:rsidRDefault="00B17DC1" w:rsidP="006C457B">
            <w:pPr>
              <w:pStyle w:val="TableText"/>
              <w:spacing w:before="240" w:line="240" w:lineRule="auto"/>
            </w:pPr>
            <w:r>
              <w:t>1</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C89B20" w14:textId="77777777" w:rsidR="00B17DC1" w:rsidRPr="00CC2F87" w:rsidRDefault="00B17DC1" w:rsidP="006C457B">
            <w:pPr>
              <w:pStyle w:val="TableText"/>
              <w:spacing w:before="240" w:line="240" w:lineRule="auto"/>
            </w:pPr>
            <w:r>
              <w:t>3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F3C2B5" w14:textId="77777777" w:rsidR="00B17DC1" w:rsidRPr="00CC2F87" w:rsidRDefault="00B17DC1" w:rsidP="006C457B">
            <w:pPr>
              <w:pStyle w:val="TableText"/>
              <w:spacing w:before="240" w:line="240" w:lineRule="auto"/>
            </w:pPr>
            <w:r>
              <w:t>13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81A0C6" w14:textId="77777777" w:rsidR="00B17DC1" w:rsidRPr="00CC2F87" w:rsidRDefault="00B17DC1" w:rsidP="006C457B">
            <w:pPr>
              <w:pStyle w:val="TableText"/>
              <w:spacing w:before="240" w:line="240" w:lineRule="auto"/>
            </w:pPr>
            <w:r>
              <w:t>221</w:t>
            </w:r>
          </w:p>
        </w:tc>
      </w:tr>
      <w:tr w:rsidR="00B17DC1" w:rsidRPr="00CC2F87" w14:paraId="17C7DF72"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D18B307" w14:textId="77777777" w:rsidR="00B17DC1" w:rsidRPr="00A42003" w:rsidRDefault="00B17DC1" w:rsidP="006C457B">
            <w:pPr>
              <w:pStyle w:val="TableText"/>
              <w:spacing w:line="240" w:lineRule="auto"/>
              <w:rPr>
                <w:vertAlign w:val="subscript"/>
              </w:rPr>
            </w:pPr>
            <w:r w:rsidRPr="00A42003">
              <w:t>E</w:t>
            </w:r>
            <w:r w:rsidRPr="00A42003">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798FBC5" w14:textId="77777777" w:rsidR="00B17DC1" w:rsidRPr="00CC2F87" w:rsidRDefault="00B17DC1" w:rsidP="006C457B">
            <w:pPr>
              <w:pStyle w:val="TableText"/>
            </w:pPr>
            <w:r w:rsidRPr="00400730">
              <w:t>0</w:t>
            </w:r>
            <w:r w:rsidRPr="00CC2F87">
              <w:t>.</w:t>
            </w:r>
            <w:r w:rsidRPr="00400730">
              <w:t>3</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2FF8171" w14:textId="77777777" w:rsidR="00B17DC1" w:rsidRPr="00CC2F87" w:rsidRDefault="00B17DC1" w:rsidP="006C457B">
            <w:pPr>
              <w:pStyle w:val="TableText"/>
            </w:pPr>
            <w:r w:rsidRPr="00AD13B0">
              <w:t>0</w:t>
            </w:r>
            <w:r w:rsidRPr="00CC2F87">
              <w:t>.</w:t>
            </w:r>
            <w:r w:rsidRPr="00AD13B0">
              <w:t>3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F15B3D3" w14:textId="77777777" w:rsidR="00B17DC1" w:rsidRPr="00CC2F87" w:rsidRDefault="00B17DC1" w:rsidP="006C457B">
            <w:pPr>
              <w:pStyle w:val="TableText"/>
            </w:pPr>
            <w:r w:rsidRPr="00F83AA9">
              <w:t>0</w:t>
            </w:r>
            <w:r w:rsidRPr="00CC2F87">
              <w:t>.</w:t>
            </w:r>
            <w:r w:rsidRPr="00F83AA9">
              <w:t>2</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A09571" w14:textId="77777777" w:rsidR="00B17DC1" w:rsidRPr="00CC2F87" w:rsidRDefault="00B17DC1" w:rsidP="006C457B">
            <w:pPr>
              <w:pStyle w:val="TableText"/>
              <w:spacing w:line="240" w:lineRule="auto"/>
            </w:pPr>
            <w:r>
              <w:t>0.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92108D"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91DED9" w14:textId="77777777" w:rsidR="00B17DC1" w:rsidRPr="00CC2F87" w:rsidRDefault="00B17DC1" w:rsidP="006C457B">
            <w:pPr>
              <w:pStyle w:val="TableText"/>
              <w:spacing w:line="240" w:lineRule="auto"/>
            </w:pPr>
            <w:r>
              <w:t>0.5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61ED46A" w14:textId="77777777" w:rsidR="00B17DC1" w:rsidRPr="00CC2F87" w:rsidRDefault="00B17DC1" w:rsidP="006C457B">
            <w:pPr>
              <w:pStyle w:val="TableText"/>
              <w:spacing w:line="240" w:lineRule="auto"/>
            </w:pPr>
            <w:r>
              <w:t>0.66</w:t>
            </w:r>
          </w:p>
        </w:tc>
      </w:tr>
      <w:tr w:rsidR="00B17DC1" w:rsidRPr="00CC2F87" w14:paraId="56DF9FEE"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9D3D27B" w14:textId="77777777" w:rsidR="00B17DC1" w:rsidRPr="00A42003" w:rsidRDefault="00B17DC1" w:rsidP="006C457B">
            <w:pPr>
              <w:pStyle w:val="TableText"/>
              <w:spacing w:line="240" w:lineRule="auto"/>
            </w:pPr>
            <w:r w:rsidRPr="00A42003">
              <w:t>dB</w:t>
            </w:r>
            <w:r w:rsidRPr="00A42003">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3EB01E" w14:textId="7F66015C" w:rsidR="00B17DC1" w:rsidRPr="00CC2F87" w:rsidRDefault="00B17DC1" w:rsidP="006C457B">
            <w:pPr>
              <w:pStyle w:val="TableText"/>
            </w:pPr>
            <w:r w:rsidRPr="00400730">
              <w:t>5</w:t>
            </w:r>
            <w:r w:rsidR="00B82108">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5F75D45" w14:textId="77777777" w:rsidR="00B17DC1" w:rsidRPr="00CC2F87" w:rsidRDefault="00B17DC1" w:rsidP="006C457B">
            <w:pPr>
              <w:pStyle w:val="TableText"/>
            </w:pPr>
            <w:r w:rsidRPr="00AD13B0">
              <w:t>5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C1E8F9"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13682E" w14:textId="77777777" w:rsidR="00B17DC1" w:rsidRPr="00CC2F87" w:rsidRDefault="00B17DC1" w:rsidP="006C457B">
            <w:pPr>
              <w:pStyle w:val="TableText"/>
              <w:spacing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9090BE"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D8F4F"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E3F8BB6" w14:textId="77777777" w:rsidR="00B17DC1" w:rsidRPr="00CC2F87" w:rsidRDefault="00B17DC1" w:rsidP="006C457B">
            <w:pPr>
              <w:pStyle w:val="TableText"/>
              <w:spacing w:line="240" w:lineRule="auto"/>
            </w:pPr>
            <w:r>
              <w:t>67</w:t>
            </w:r>
          </w:p>
        </w:tc>
      </w:tr>
      <w:tr w:rsidR="00B17DC1" w:rsidRPr="00CC2F87" w14:paraId="27ADA045"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C074CFE" w14:textId="41D56A94"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F219CD1" w14:textId="77777777" w:rsidR="00B17DC1" w:rsidRPr="00CC2F87" w:rsidRDefault="00B17DC1" w:rsidP="006C457B">
            <w:pPr>
              <w:pStyle w:val="TableText"/>
            </w:pPr>
            <w:r w:rsidRPr="00400730">
              <w:t>2</w:t>
            </w:r>
            <w:r w:rsidRPr="00CC2F87">
              <w:t>1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789D105" w14:textId="77777777" w:rsidR="00B17DC1" w:rsidRPr="00CC2F87" w:rsidRDefault="00B17DC1" w:rsidP="006C457B">
            <w:pPr>
              <w:pStyle w:val="TableText"/>
            </w:pPr>
            <w:r w:rsidRPr="00AD13B0">
              <w:t>14</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D249784" w14:textId="77777777" w:rsidR="00B17DC1" w:rsidRPr="00CC2F87" w:rsidRDefault="00B17DC1" w:rsidP="006C457B">
            <w:pPr>
              <w:pStyle w:val="TableText"/>
            </w:pPr>
            <w:r w:rsidRPr="00F83AA9">
              <w:t>21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D56F9A" w14:textId="2A16B81D" w:rsidR="00B17DC1" w:rsidRPr="00CC2F87" w:rsidRDefault="00B17DC1" w:rsidP="006C457B">
            <w:pPr>
              <w:pStyle w:val="TableText"/>
              <w:spacing w:line="240" w:lineRule="auto"/>
            </w:pPr>
            <w:r>
              <w:t>1</w:t>
            </w:r>
            <w:r w:rsidR="00B82108">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27602D" w14:textId="1F644D60" w:rsidR="00B17DC1" w:rsidRPr="00CC2F87" w:rsidRDefault="00B17DC1" w:rsidP="006C457B">
            <w:pPr>
              <w:pStyle w:val="TableText"/>
              <w:spacing w:line="240" w:lineRule="auto"/>
            </w:pPr>
            <w:r>
              <w:t>6</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3A19AA8" w14:textId="77777777" w:rsidR="00B17DC1" w:rsidRPr="00CC2F87" w:rsidRDefault="00B17DC1" w:rsidP="006C457B">
            <w:pPr>
              <w:pStyle w:val="TableText"/>
              <w:spacing w:line="240" w:lineRule="auto"/>
            </w:pPr>
            <w:r>
              <w:t>29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B6DF9E" w14:textId="73E4CFAF" w:rsidR="00B17DC1" w:rsidRPr="00CC2F87" w:rsidRDefault="00B17DC1" w:rsidP="006C457B">
            <w:pPr>
              <w:pStyle w:val="TableText"/>
              <w:spacing w:line="240" w:lineRule="auto"/>
            </w:pPr>
            <w:r>
              <w:t>49</w:t>
            </w:r>
            <w:r w:rsidR="00B82108">
              <w:t>7</w:t>
            </w:r>
          </w:p>
        </w:tc>
      </w:tr>
      <w:tr w:rsidR="00B17DC1" w:rsidRPr="00CC2F87" w14:paraId="79BAE03A"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AEA31CF" w14:textId="0043CAC7"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5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585BBA0" w14:textId="79D1CBEB" w:rsidR="00B17DC1" w:rsidRPr="00CC2F87" w:rsidRDefault="00B17DC1" w:rsidP="006C457B">
            <w:pPr>
              <w:pStyle w:val="TableText"/>
            </w:pPr>
            <w:r w:rsidRPr="00400730">
              <w:t>13</w:t>
            </w:r>
            <w:r w:rsidR="00B82108">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7BB268" w14:textId="00C0A6D8" w:rsidR="00B17DC1" w:rsidRPr="00CC2F87" w:rsidRDefault="00B17DC1" w:rsidP="006C457B">
            <w:pPr>
              <w:pStyle w:val="TableText"/>
            </w:pPr>
            <w:r w:rsidRPr="00AD13B0">
              <w:t>7</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2780BFD" w14:textId="77777777" w:rsidR="00B17DC1" w:rsidRPr="00CC2F87" w:rsidRDefault="00B17DC1" w:rsidP="006C457B">
            <w:pPr>
              <w:pStyle w:val="TableText"/>
            </w:pPr>
            <w:r w:rsidRPr="00F83AA9">
              <w:t>17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27091F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9CC59D" w14:textId="2204DC62" w:rsidR="00B17DC1" w:rsidRPr="00CC2F87" w:rsidRDefault="00B17DC1" w:rsidP="006C457B">
            <w:pPr>
              <w:pStyle w:val="TableText"/>
              <w:spacing w:line="240" w:lineRule="auto"/>
            </w:pPr>
            <w:r>
              <w:t>2</w:t>
            </w:r>
            <w:r w:rsidR="00B82108">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55EECD" w14:textId="57A002A4" w:rsidR="00B17DC1" w:rsidRPr="00CC2F87" w:rsidRDefault="00B17DC1" w:rsidP="006C457B">
            <w:pPr>
              <w:pStyle w:val="TableText"/>
              <w:spacing w:line="240" w:lineRule="auto"/>
            </w:pPr>
            <w:r>
              <w:t>1</w:t>
            </w:r>
            <w:r w:rsidR="00B82108">
              <w:t>7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BB7155A" w14:textId="77777777" w:rsidR="00B17DC1" w:rsidRPr="00CC2F87" w:rsidRDefault="00B17DC1" w:rsidP="006C457B">
            <w:pPr>
              <w:pStyle w:val="TableText"/>
              <w:spacing w:line="240" w:lineRule="auto"/>
            </w:pPr>
            <w:r>
              <w:t>342</w:t>
            </w:r>
          </w:p>
        </w:tc>
      </w:tr>
      <w:tr w:rsidR="00B17DC1" w:rsidRPr="00CC2F87" w14:paraId="15563989"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1391CAA" w14:textId="3FBF0D5D" w:rsidR="00B17DC1" w:rsidRPr="00A42003" w:rsidRDefault="00B17DC1" w:rsidP="006C457B">
            <w:pPr>
              <w:pStyle w:val="TableText"/>
              <w:spacing w:line="240" w:lineRule="auto"/>
            </w:pPr>
            <w:r w:rsidRPr="00A42003">
              <w:t>E</w:t>
            </w:r>
            <w:r w:rsidR="00A42003">
              <w:t>D</w:t>
            </w:r>
            <w:r w:rsidR="00B63943" w:rsidRPr="00A42003">
              <w:rPr>
                <w:vertAlign w:val="subscript"/>
              </w:rPr>
              <w:t>+7</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0D6885" w14:textId="1DBC415E" w:rsidR="00B17DC1" w:rsidRPr="00CC2F87" w:rsidRDefault="00B17DC1" w:rsidP="006C457B">
            <w:pPr>
              <w:pStyle w:val="TableText"/>
            </w:pPr>
            <w:r w:rsidRPr="00400730">
              <w:t>5</w:t>
            </w:r>
            <w:r w:rsidR="00B82108">
              <w:t>3</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86F8A16" w14:textId="77777777" w:rsidR="00B17DC1" w:rsidRPr="00CC2F87" w:rsidRDefault="00B17DC1" w:rsidP="006C457B">
            <w:pPr>
              <w:pStyle w:val="TableText"/>
            </w:pPr>
            <w:r w:rsidRPr="00AD13B0">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114AAE" w14:textId="77777777" w:rsidR="00B17DC1" w:rsidRPr="00CC2F87" w:rsidRDefault="00B17DC1" w:rsidP="006C457B">
            <w:pPr>
              <w:pStyle w:val="TableText"/>
            </w:pPr>
            <w:r w:rsidRPr="00F83AA9">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46AC322"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CCEB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84F28A" w14:textId="77777777" w:rsidR="00B17DC1" w:rsidRPr="00CC2F87" w:rsidRDefault="00B17DC1" w:rsidP="006C457B">
            <w:pPr>
              <w:pStyle w:val="TableText"/>
              <w:spacing w:line="240" w:lineRule="auto"/>
            </w:pPr>
            <w:r>
              <w:t>6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5597E7C" w14:textId="77777777" w:rsidR="00B17DC1" w:rsidRPr="00CC2F87" w:rsidRDefault="00B17DC1" w:rsidP="006C457B">
            <w:pPr>
              <w:pStyle w:val="TableText"/>
              <w:spacing w:line="240" w:lineRule="auto"/>
            </w:pPr>
            <w:r>
              <w:t>150</w:t>
            </w:r>
          </w:p>
        </w:tc>
      </w:tr>
      <w:tr w:rsidR="00B17DC1" w:rsidRPr="00CC2F87" w14:paraId="72DF34BB"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7E9F21F" w14:textId="3805A02E"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4FA4F53" w14:textId="77777777" w:rsidR="00B17DC1" w:rsidRPr="00CC2F87" w:rsidRDefault="00B17DC1" w:rsidP="006C457B">
            <w:pPr>
              <w:pStyle w:val="TableText"/>
            </w:pPr>
            <w:r w:rsidRPr="00400730">
              <w:t>4</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1C2089B" w14:textId="77777777" w:rsidR="00B17DC1" w:rsidRPr="00CC2F87" w:rsidRDefault="00B17DC1" w:rsidP="006C457B">
            <w:pPr>
              <w:pStyle w:val="TableText"/>
            </w:pPr>
            <w:r w:rsidRPr="00AD13B0">
              <w:t>4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BD0F9E7"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0FD35C"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92C2BFD" w14:textId="77777777" w:rsidR="00B17DC1" w:rsidRPr="00CC2F87" w:rsidRDefault="00B17DC1" w:rsidP="006C457B">
            <w:pPr>
              <w:pStyle w:val="TableText"/>
              <w:spacing w:line="240" w:lineRule="auto"/>
            </w:pPr>
            <w:r>
              <w:t>1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EA07243" w14:textId="77777777" w:rsidR="00B17DC1" w:rsidRPr="00CC2F87" w:rsidRDefault="00B17DC1" w:rsidP="006C457B">
            <w:pPr>
              <w:pStyle w:val="TableText"/>
              <w:spacing w:line="240" w:lineRule="auto"/>
            </w:pPr>
            <w:r>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C4C36CD" w14:textId="77777777" w:rsidR="00B17DC1" w:rsidRPr="00CC2F87" w:rsidRDefault="00B17DC1" w:rsidP="006C457B">
            <w:pPr>
              <w:pStyle w:val="TableText"/>
              <w:spacing w:line="240" w:lineRule="auto"/>
            </w:pPr>
            <w:r>
              <w:t>100</w:t>
            </w:r>
          </w:p>
        </w:tc>
      </w:tr>
      <w:tr w:rsidR="00B17DC1" w:rsidRPr="00CC2F87" w14:paraId="7307D8B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7F6D71A" w14:textId="627CDF5C"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5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A6F34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D10912" w14:textId="57D52DDA" w:rsidR="00B17DC1" w:rsidRPr="00CC2F87" w:rsidRDefault="00B17DC1" w:rsidP="006C457B">
            <w:pPr>
              <w:pStyle w:val="TableText"/>
            </w:pPr>
            <w:r w:rsidRPr="00AD13B0">
              <w:t>2</w:t>
            </w:r>
            <w:r w:rsidR="00B82108">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55DC8A"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4FA94A3"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2530BD"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9CBC8B5"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9DF9FF1" w14:textId="63FF9893" w:rsidR="00B17DC1" w:rsidRPr="00CC2F87" w:rsidRDefault="00964765" w:rsidP="006C457B">
            <w:pPr>
              <w:pStyle w:val="TableText"/>
              <w:spacing w:line="240" w:lineRule="auto"/>
            </w:pPr>
            <w:r>
              <w:t>79</w:t>
            </w:r>
          </w:p>
        </w:tc>
      </w:tr>
      <w:tr w:rsidR="00B17DC1" w:rsidRPr="00CC2F87" w14:paraId="06ABA0B7"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0F128BA0" w14:textId="4FB51237" w:rsidR="00B17DC1" w:rsidRPr="00A42003" w:rsidRDefault="00B17DC1" w:rsidP="006C457B">
            <w:pPr>
              <w:pStyle w:val="TableText"/>
              <w:spacing w:after="240" w:line="240" w:lineRule="auto"/>
              <w:rPr>
                <w:vertAlign w:val="subscript"/>
              </w:rPr>
            </w:pPr>
            <w:r w:rsidRPr="00A42003">
              <w:t>E</w:t>
            </w:r>
            <w:r w:rsidR="00A42003">
              <w:t>R</w:t>
            </w:r>
            <w:r w:rsidR="00B63943" w:rsidRPr="00A42003">
              <w:rPr>
                <w:vertAlign w:val="subscript"/>
              </w:rPr>
              <w:t>+7</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right w:val="single" w:sz="4" w:space="0" w:color="FFFFFF"/>
            </w:tcBorders>
          </w:tcPr>
          <w:p w14:paraId="55833F2F" w14:textId="77777777" w:rsidR="00B17DC1" w:rsidRPr="00CC2F87" w:rsidRDefault="00B17DC1" w:rsidP="006C457B">
            <w:pPr>
              <w:pStyle w:val="TableText"/>
            </w:pPr>
            <w:r w:rsidRPr="00400730">
              <w:t>1</w:t>
            </w:r>
            <w:r w:rsidRPr="00CC2F87">
              <w:t>2</w:t>
            </w:r>
          </w:p>
        </w:tc>
        <w:tc>
          <w:tcPr>
            <w:tcW w:w="1276" w:type="dxa"/>
            <w:tcBorders>
              <w:top w:val="single" w:sz="4" w:space="0" w:color="FFFFFF" w:themeColor="background1"/>
              <w:left w:val="single" w:sz="4" w:space="0" w:color="FFFFFF"/>
              <w:right w:val="single" w:sz="4" w:space="0" w:color="FFFFFF"/>
            </w:tcBorders>
          </w:tcPr>
          <w:p w14:paraId="271BC18C"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EDCD8A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29711CE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736E51EF"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6A4A285F"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39FBA9BE" w14:textId="77777777" w:rsidR="00B17DC1" w:rsidRPr="00CC2F87" w:rsidRDefault="00B17DC1" w:rsidP="006C457B">
            <w:pPr>
              <w:pStyle w:val="TableText"/>
              <w:spacing w:line="240" w:lineRule="auto"/>
            </w:pPr>
            <w:r>
              <w:t>37</w:t>
            </w:r>
          </w:p>
        </w:tc>
      </w:tr>
    </w:tbl>
    <w:p w14:paraId="014132EC" w14:textId="44307B8D" w:rsidR="00B17DC1" w:rsidRPr="00CC2F87" w:rsidRDefault="00B17DC1" w:rsidP="00B17DC1">
      <w:pPr>
        <w:pStyle w:val="TableCaption"/>
      </w:pPr>
      <w:r>
        <w:br/>
      </w:r>
      <w:bookmarkStart w:id="77" w:name="_Toc19439340"/>
      <w:r>
        <w:t xml:space="preserve">Table </w:t>
      </w:r>
      <w:r>
        <w:fldChar w:fldCharType="begin"/>
      </w:r>
      <w:r>
        <w:instrText xml:space="preserve"> SEQ Table \* ARABIC </w:instrText>
      </w:r>
      <w:r>
        <w:fldChar w:fldCharType="separate"/>
      </w:r>
      <w:r w:rsidR="0003797C">
        <w:rPr>
          <w:noProof/>
        </w:rPr>
        <w:t>7</w:t>
      </w:r>
      <w:r>
        <w:fldChar w:fldCharType="end"/>
      </w:r>
      <w:r>
        <w:t xml:space="preserve">. </w:t>
      </w:r>
      <w:commentRangeStart w:id="78"/>
      <w:r w:rsidRPr="007159C8">
        <w:t xml:space="preserve">Statistics </w:t>
      </w:r>
      <w:commentRangeEnd w:id="78"/>
      <w:r>
        <w:rPr>
          <w:rStyle w:val="CommentReference"/>
          <w:iCs w:val="0"/>
          <w:color w:val="auto"/>
        </w:rPr>
        <w:commentReference w:id="78"/>
      </w:r>
      <w:r w:rsidRPr="007159C8">
        <w:t xml:space="preserve">of pedestrians' exposure to traffic noise on the first walks of public transport itineraries to workplaces </w:t>
      </w:r>
      <w:r>
        <w:t>(</w:t>
      </w:r>
      <w:r w:rsidRPr="007159C8">
        <w:t>direc</w:t>
      </w:r>
      <w:r>
        <w:t xml:space="preserve">t walks </w:t>
      </w:r>
      <w:r w:rsidRPr="007159C8">
        <w:t>to nearby workplaces</w:t>
      </w:r>
      <w:r>
        <w:t xml:space="preserve"> are filtered out, n=</w:t>
      </w:r>
      <w:r w:rsidRPr="00DD13BD">
        <w:t>18716</w:t>
      </w:r>
      <w:r w:rsidRPr="007159C8">
        <w:t>).</w:t>
      </w:r>
      <w:bookmarkEnd w:id="77"/>
      <w: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7D3CE436" w14:textId="77777777" w:rsidTr="006C457B">
        <w:trPr>
          <w:trHeight w:val="561"/>
        </w:trPr>
        <w:tc>
          <w:tcPr>
            <w:tcW w:w="1838" w:type="dxa"/>
            <w:tcBorders>
              <w:left w:val="single" w:sz="4" w:space="0" w:color="FFFFFF"/>
              <w:right w:val="single" w:sz="4" w:space="0" w:color="FFFFFF"/>
            </w:tcBorders>
          </w:tcPr>
          <w:p w14:paraId="3D4B422E"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0B36AC44"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4B7B6B91"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58DA82B9"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51D5E65F"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15F3AB52"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40003657"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6331815E" w14:textId="77777777" w:rsidR="00B17DC1" w:rsidRPr="00CC2F87" w:rsidRDefault="00B17DC1" w:rsidP="006C457B">
            <w:pPr>
              <w:pStyle w:val="TableText"/>
              <w:spacing w:before="240" w:after="160"/>
            </w:pPr>
            <w:r w:rsidRPr="00CC2F87">
              <w:t>p9</w:t>
            </w:r>
            <w:r>
              <w:t>0</w:t>
            </w:r>
          </w:p>
        </w:tc>
      </w:tr>
      <w:tr w:rsidR="00B17DC1" w:rsidRPr="00CC2F87" w14:paraId="4D19C567"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240BEF7E" w14:textId="77777777" w:rsidR="00B17DC1" w:rsidRPr="002C4550" w:rsidRDefault="00B17DC1" w:rsidP="006C457B">
            <w:pPr>
              <w:pStyle w:val="TableText"/>
              <w:spacing w:before="240" w:line="240" w:lineRule="auto"/>
              <w:rPr>
                <w:vertAlign w:val="subscript"/>
              </w:rPr>
            </w:pPr>
            <w:r w:rsidRPr="002C4550">
              <w:lastRenderedPageBreak/>
              <w:t>E</w:t>
            </w:r>
            <w:r w:rsidRPr="002C4550">
              <w:rPr>
                <w:vertAlign w:val="subscript"/>
              </w:rPr>
              <w:t>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EF829F" w14:textId="77777777" w:rsidR="00B17DC1" w:rsidRPr="00CC2F87" w:rsidRDefault="00B17DC1" w:rsidP="006C457B">
            <w:pPr>
              <w:pStyle w:val="TableText"/>
              <w:spacing w:before="240"/>
            </w:pPr>
            <w:r w:rsidRPr="00AD13B0">
              <w:t>9</w:t>
            </w:r>
            <w:r>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7730367" w14:textId="77777777" w:rsidR="00B17DC1" w:rsidRPr="00CC2F87" w:rsidRDefault="00B17DC1" w:rsidP="006C457B">
            <w:pPr>
              <w:pStyle w:val="TableText"/>
              <w:spacing w:before="240"/>
            </w:pPr>
            <w:r w:rsidRPr="00AD13B0">
              <w:t>7</w:t>
            </w:r>
            <w:r>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640CA" w14:textId="77777777" w:rsidR="00B17DC1" w:rsidRPr="00CC2F87" w:rsidRDefault="00B17DC1" w:rsidP="006C457B">
            <w:pPr>
              <w:pStyle w:val="TableText"/>
              <w:spacing w:before="240" w:line="240" w:lineRule="auto"/>
            </w:pPr>
            <w:r>
              <w:t>8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004BF7" w14:textId="515C368F" w:rsidR="00B17DC1" w:rsidRPr="00CC2F87" w:rsidRDefault="00B17DC1" w:rsidP="006C457B">
            <w:pPr>
              <w:pStyle w:val="TableText"/>
              <w:spacing w:before="240"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6F209D" w14:textId="77777777" w:rsidR="00B17DC1" w:rsidRPr="00CC2F87" w:rsidRDefault="00B17DC1" w:rsidP="006C457B">
            <w:pPr>
              <w:pStyle w:val="TableText"/>
              <w:spacing w:before="240" w:line="240" w:lineRule="auto"/>
            </w:pPr>
            <w:r>
              <w:t>3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4317BA" w14:textId="77777777" w:rsidR="00B17DC1" w:rsidRPr="00CC2F87" w:rsidRDefault="00B17DC1" w:rsidP="006C457B">
            <w:pPr>
              <w:pStyle w:val="TableText"/>
              <w:spacing w:before="240" w:line="240" w:lineRule="auto"/>
            </w:pPr>
            <w:r>
              <w:t>13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2F21B9A" w14:textId="77777777" w:rsidR="00B17DC1" w:rsidRPr="00CC2F87" w:rsidRDefault="00B17DC1" w:rsidP="006C457B">
            <w:pPr>
              <w:pStyle w:val="TableText"/>
              <w:spacing w:before="240" w:line="240" w:lineRule="auto"/>
            </w:pPr>
            <w:r>
              <w:t>212</w:t>
            </w:r>
          </w:p>
        </w:tc>
      </w:tr>
      <w:tr w:rsidR="00B17DC1" w:rsidRPr="00CC2F87" w14:paraId="52CA018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B6CDF7" w14:textId="77777777" w:rsidR="00B17DC1" w:rsidRPr="002C4550" w:rsidRDefault="00B17DC1" w:rsidP="006C457B">
            <w:pPr>
              <w:pStyle w:val="TableText"/>
              <w:spacing w:line="240" w:lineRule="auto"/>
              <w:rPr>
                <w:vertAlign w:val="subscript"/>
              </w:rPr>
            </w:pPr>
            <w:r w:rsidRPr="002C4550">
              <w:t>E</w:t>
            </w:r>
            <w:r w:rsidRPr="002C4550">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087CDC" w14:textId="77777777" w:rsidR="00B17DC1" w:rsidRPr="00CC2F87" w:rsidRDefault="00B17DC1" w:rsidP="006C457B">
            <w:pPr>
              <w:pStyle w:val="TableText"/>
            </w:pPr>
            <w:r w:rsidRPr="00400730">
              <w:t>0</w:t>
            </w:r>
            <w:r w:rsidRPr="00CC2F87">
              <w:t>.</w:t>
            </w:r>
            <w:r w:rsidRPr="00400730">
              <w:t>3</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0AACEC6" w14:textId="77777777" w:rsidR="00B17DC1" w:rsidRPr="00CC2F87" w:rsidRDefault="00B17DC1" w:rsidP="006C457B">
            <w:pPr>
              <w:pStyle w:val="TableText"/>
            </w:pPr>
            <w:r w:rsidRPr="00AD13B0">
              <w:t>0</w:t>
            </w:r>
            <w:r w:rsidRPr="00CC2F87">
              <w:t>.</w:t>
            </w:r>
            <w:r w:rsidRPr="00AD13B0">
              <w:t>3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B6D60" w14:textId="77777777" w:rsidR="00B17DC1" w:rsidRPr="00CC2F87" w:rsidRDefault="00B17DC1" w:rsidP="006C457B">
            <w:pPr>
              <w:pStyle w:val="TableText"/>
            </w:pPr>
            <w:r w:rsidRPr="00F83AA9">
              <w:t>0</w:t>
            </w:r>
            <w:r w:rsidRPr="00CC2F87">
              <w:t>.</w:t>
            </w:r>
            <w:r w:rsidRPr="00F83AA9">
              <w:t>2</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2FE7D8" w14:textId="4F9DA353" w:rsidR="00B17DC1" w:rsidRPr="00CC2F87" w:rsidRDefault="00B17DC1" w:rsidP="006C457B">
            <w:pPr>
              <w:pStyle w:val="TableText"/>
              <w:spacing w:line="240" w:lineRule="auto"/>
            </w:pPr>
            <w:r>
              <w:t>0.0</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DE3FDB"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448E18" w14:textId="77777777" w:rsidR="00B17DC1" w:rsidRPr="00CC2F87" w:rsidRDefault="00B17DC1" w:rsidP="006C457B">
            <w:pPr>
              <w:pStyle w:val="TableText"/>
              <w:spacing w:line="240" w:lineRule="auto"/>
            </w:pPr>
            <w:r>
              <w:t>0.5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0C313F" w14:textId="77777777" w:rsidR="00B17DC1" w:rsidRPr="00CC2F87" w:rsidRDefault="00B17DC1" w:rsidP="006C457B">
            <w:pPr>
              <w:pStyle w:val="TableText"/>
              <w:spacing w:line="240" w:lineRule="auto"/>
            </w:pPr>
            <w:r>
              <w:t>0.66</w:t>
            </w:r>
          </w:p>
        </w:tc>
      </w:tr>
      <w:tr w:rsidR="00B17DC1" w:rsidRPr="00CC2F87" w14:paraId="5D3BEDC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AAA3286" w14:textId="77777777" w:rsidR="00B17DC1" w:rsidRPr="002C4550" w:rsidRDefault="00B17DC1" w:rsidP="006C457B">
            <w:pPr>
              <w:pStyle w:val="TableText"/>
              <w:spacing w:line="240" w:lineRule="auto"/>
            </w:pPr>
            <w:r w:rsidRPr="002C4550">
              <w:t>dB</w:t>
            </w:r>
            <w:r w:rsidRPr="002C4550">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611046" w14:textId="77777777" w:rsidR="00B17DC1" w:rsidRPr="00CC2F87" w:rsidRDefault="00B17DC1" w:rsidP="006C457B">
            <w:pPr>
              <w:pStyle w:val="TableText"/>
            </w:pPr>
            <w:r w:rsidRPr="00400730">
              <w:t>5</w:t>
            </w:r>
            <w:r>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CBA4637" w14:textId="51610552" w:rsidR="00B17DC1" w:rsidRPr="00CC2F87" w:rsidRDefault="00B17DC1" w:rsidP="006C457B">
            <w:pPr>
              <w:pStyle w:val="TableText"/>
            </w:pPr>
            <w:r w:rsidRPr="00AD13B0">
              <w:t>5</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1247E54"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0F27E6" w14:textId="38178222" w:rsidR="00B17DC1" w:rsidRPr="00CC2F87" w:rsidRDefault="00B17DC1" w:rsidP="006C457B">
            <w:pPr>
              <w:pStyle w:val="TableText"/>
              <w:spacing w:line="240" w:lineRule="auto"/>
            </w:pPr>
            <w:r>
              <w:t>4</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7A4BB1"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B6946C"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1D68EC3F" w14:textId="77777777" w:rsidR="00B17DC1" w:rsidRPr="00CC2F87" w:rsidRDefault="00B17DC1" w:rsidP="006C457B">
            <w:pPr>
              <w:pStyle w:val="TableText"/>
              <w:spacing w:line="240" w:lineRule="auto"/>
            </w:pPr>
            <w:r>
              <w:t>67</w:t>
            </w:r>
          </w:p>
        </w:tc>
      </w:tr>
      <w:tr w:rsidR="00B17DC1" w:rsidRPr="00CC2F87" w14:paraId="7301132F"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F1DAA4E" w14:textId="43F752D9" w:rsidR="00B17DC1" w:rsidRPr="002C4550" w:rsidRDefault="00B17DC1" w:rsidP="006C457B">
            <w:pPr>
              <w:pStyle w:val="TableText"/>
              <w:spacing w:line="240" w:lineRule="auto"/>
            </w:pPr>
            <w:r w:rsidRPr="002C4550">
              <w:t>E</w:t>
            </w:r>
            <w:r w:rsidR="002C4550" w:rsidRPr="002C4550">
              <w:t>D</w:t>
            </w:r>
            <w:r w:rsidR="000C3E11">
              <w:rPr>
                <w:vertAlign w:val="subscript"/>
              </w:rPr>
              <w:t>+6</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1B6953" w14:textId="77777777" w:rsidR="00B17DC1" w:rsidRPr="00CC2F87" w:rsidRDefault="00B17DC1" w:rsidP="006C457B">
            <w:pPr>
              <w:pStyle w:val="TableText"/>
            </w:pPr>
            <w:r w:rsidRPr="00400730">
              <w:t>2</w:t>
            </w:r>
            <w:r>
              <w:t>03</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6A459B7" w14:textId="1D00AFB9" w:rsidR="00B17DC1" w:rsidRPr="00CC2F87" w:rsidRDefault="00B17DC1" w:rsidP="006C457B">
            <w:pPr>
              <w:pStyle w:val="TableText"/>
            </w:pPr>
            <w:r w:rsidRPr="00AD13B0">
              <w:t>1</w:t>
            </w:r>
            <w:r w:rsidR="00990E47">
              <w:t>4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127CAC" w14:textId="72A69002" w:rsidR="00B17DC1" w:rsidRPr="00CC2F87" w:rsidRDefault="00B17DC1" w:rsidP="006C457B">
            <w:pPr>
              <w:pStyle w:val="TableText"/>
            </w:pPr>
            <w:r>
              <w:t>20</w:t>
            </w:r>
            <w:r w:rsidR="00990E47">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45BF5A" w14:textId="7B704270" w:rsidR="00B17DC1" w:rsidRPr="00CC2F87" w:rsidRDefault="00B17DC1" w:rsidP="006C457B">
            <w:pPr>
              <w:pStyle w:val="TableText"/>
              <w:spacing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8CADCFA" w14:textId="6ADEF2F4" w:rsidR="00B17DC1" w:rsidRPr="00CC2F87" w:rsidRDefault="00B17DC1" w:rsidP="006C457B">
            <w:pPr>
              <w:pStyle w:val="TableText"/>
              <w:spacing w:line="240" w:lineRule="auto"/>
            </w:pPr>
            <w:r>
              <w:t>6</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98C3146" w14:textId="77777777" w:rsidR="00B17DC1" w:rsidRPr="00CC2F87" w:rsidRDefault="00B17DC1" w:rsidP="006C457B">
            <w:pPr>
              <w:pStyle w:val="TableText"/>
              <w:spacing w:line="240" w:lineRule="auto"/>
            </w:pPr>
            <w:r>
              <w:t>28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24B04B9" w14:textId="77777777" w:rsidR="00B17DC1" w:rsidRPr="00CC2F87" w:rsidRDefault="00B17DC1" w:rsidP="006C457B">
            <w:pPr>
              <w:pStyle w:val="TableText"/>
              <w:spacing w:line="240" w:lineRule="auto"/>
            </w:pPr>
            <w:r>
              <w:t>475</w:t>
            </w:r>
          </w:p>
        </w:tc>
      </w:tr>
      <w:tr w:rsidR="00B17DC1" w:rsidRPr="00CC2F87" w14:paraId="65694A8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B49D415" w14:textId="633DF470" w:rsidR="00B17DC1" w:rsidRPr="002C4550" w:rsidRDefault="00B17DC1" w:rsidP="006C457B">
            <w:pPr>
              <w:pStyle w:val="TableText"/>
              <w:spacing w:line="240" w:lineRule="auto"/>
            </w:pPr>
            <w:r w:rsidRPr="002C4550">
              <w:t>E</w:t>
            </w:r>
            <w:r w:rsidR="002C4550">
              <w:t>D</w:t>
            </w:r>
            <w:r w:rsidR="000C3E11">
              <w:rPr>
                <w:vertAlign w:val="subscript"/>
              </w:rPr>
              <w:t>+6</w:t>
            </w:r>
            <w:r w:rsidRPr="002C4550">
              <w:rPr>
                <w:vertAlign w:val="subscript"/>
              </w:rPr>
              <w:t>5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59F396" w14:textId="77777777" w:rsidR="00B17DC1" w:rsidRPr="00CC2F87" w:rsidRDefault="00B17DC1" w:rsidP="006C457B">
            <w:pPr>
              <w:pStyle w:val="TableText"/>
            </w:pPr>
            <w:r w:rsidRPr="00400730">
              <w:t>13</w:t>
            </w:r>
            <w:r>
              <w:t>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7E27FAE" w14:textId="70ECEA5D" w:rsidR="00B17DC1" w:rsidRPr="00CC2F87" w:rsidRDefault="00B17DC1" w:rsidP="006C457B">
            <w:pPr>
              <w:pStyle w:val="TableText"/>
            </w:pPr>
            <w:r>
              <w:t>7</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492D46" w14:textId="77777777" w:rsidR="00B17DC1" w:rsidRPr="00CC2F87" w:rsidRDefault="00B17DC1" w:rsidP="006C457B">
            <w:pPr>
              <w:pStyle w:val="TableText"/>
            </w:pPr>
            <w:r>
              <w:t>16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5AA1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041170" w14:textId="627359C5" w:rsidR="00B17DC1" w:rsidRPr="00CC2F87" w:rsidRDefault="00B17DC1" w:rsidP="006C457B">
            <w:pPr>
              <w:pStyle w:val="TableText"/>
              <w:spacing w:line="240" w:lineRule="auto"/>
            </w:pPr>
            <w:r>
              <w:t>2</w:t>
            </w:r>
            <w:r w:rsidR="00990E4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C1DE2F0" w14:textId="43B9BEB8" w:rsidR="00B17DC1" w:rsidRPr="00CC2F87" w:rsidRDefault="00B17DC1" w:rsidP="006C457B">
            <w:pPr>
              <w:pStyle w:val="TableText"/>
              <w:spacing w:line="240" w:lineRule="auto"/>
            </w:pPr>
            <w:r>
              <w:t>17</w:t>
            </w:r>
            <w:r w:rsidR="00990E47">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97BE37" w14:textId="77777777" w:rsidR="00B17DC1" w:rsidRPr="00CC2F87" w:rsidRDefault="00B17DC1" w:rsidP="006C457B">
            <w:pPr>
              <w:pStyle w:val="TableText"/>
              <w:spacing w:line="240" w:lineRule="auto"/>
            </w:pPr>
            <w:r>
              <w:t>330</w:t>
            </w:r>
          </w:p>
        </w:tc>
      </w:tr>
      <w:tr w:rsidR="00B17DC1" w:rsidRPr="00CC2F87" w14:paraId="268CBC3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DE5C2" w14:textId="49D2E5D3" w:rsidR="00B17DC1" w:rsidRPr="002C4550" w:rsidRDefault="00B17DC1" w:rsidP="006C457B">
            <w:pPr>
              <w:pStyle w:val="TableText"/>
              <w:spacing w:line="240" w:lineRule="auto"/>
            </w:pPr>
            <w:r w:rsidRPr="002C4550">
              <w:t>E</w:t>
            </w:r>
            <w:r w:rsidR="002C4550">
              <w:t>D</w:t>
            </w:r>
            <w:r w:rsidR="000C3E11">
              <w:rPr>
                <w:vertAlign w:val="subscript"/>
              </w:rPr>
              <w:t>+7</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43F17C" w14:textId="77777777" w:rsidR="00B17DC1" w:rsidRPr="00CC2F87" w:rsidRDefault="00B17DC1" w:rsidP="006C457B">
            <w:pPr>
              <w:pStyle w:val="TableText"/>
            </w:pPr>
            <w:r>
              <w:t>5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D93E9C2" w14:textId="391D4D8F" w:rsidR="00B17DC1" w:rsidRPr="00CC2F87" w:rsidRDefault="00990E47" w:rsidP="006C457B">
            <w:pPr>
              <w:pStyle w:val="TableText"/>
            </w:pPr>
            <w:r>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7B646E" w14:textId="77777777" w:rsidR="00B17DC1" w:rsidRPr="00CC2F87" w:rsidRDefault="00B17DC1" w:rsidP="006C457B">
            <w:pPr>
              <w:pStyle w:val="TableText"/>
            </w:pPr>
            <w:r>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C8CF90"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8CFAE0A"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49099"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3C04B0" w14:textId="77777777" w:rsidR="00B17DC1" w:rsidRPr="00CC2F87" w:rsidRDefault="00B17DC1" w:rsidP="006C457B">
            <w:pPr>
              <w:pStyle w:val="TableText"/>
              <w:spacing w:line="240" w:lineRule="auto"/>
            </w:pPr>
            <w:r>
              <w:t>142</w:t>
            </w:r>
          </w:p>
        </w:tc>
      </w:tr>
      <w:tr w:rsidR="00B17DC1" w:rsidRPr="00CC2F87" w14:paraId="7C7DFCD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01E4402" w14:textId="3BFD0F86"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23BE05" w14:textId="2088E2BE" w:rsidR="00B17DC1" w:rsidRPr="00CC2F87" w:rsidRDefault="00B17DC1" w:rsidP="006C457B">
            <w:pPr>
              <w:pStyle w:val="TableText"/>
            </w:pPr>
            <w:r w:rsidRPr="00400730">
              <w:t>4</w:t>
            </w:r>
            <w:r w:rsidR="00990E47">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3D8FA0" w14:textId="77777777" w:rsidR="00B17DC1" w:rsidRPr="00CC2F87" w:rsidRDefault="00B17DC1" w:rsidP="006C457B">
            <w:pPr>
              <w:pStyle w:val="TableText"/>
            </w:pPr>
            <w:r w:rsidRPr="00AD13B0">
              <w:t>4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BBABC3"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B9525A"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98F993" w14:textId="2261CE9E" w:rsidR="00B17DC1" w:rsidRPr="00CC2F87" w:rsidRDefault="00B17DC1" w:rsidP="006C457B">
            <w:pPr>
              <w:pStyle w:val="TableText"/>
              <w:spacing w:line="240" w:lineRule="auto"/>
            </w:pPr>
            <w:r>
              <w:t>1</w:t>
            </w:r>
            <w:r w:rsidR="00990E47">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AB3CB1" w14:textId="094AF1A1" w:rsidR="00B17DC1" w:rsidRPr="00CC2F87" w:rsidRDefault="00B17DC1" w:rsidP="006C457B">
            <w:pPr>
              <w:pStyle w:val="TableText"/>
              <w:spacing w:line="240" w:lineRule="auto"/>
            </w:pPr>
            <w:r>
              <w:t>7</w:t>
            </w:r>
            <w:r w:rsidR="00990E47">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44264C" w14:textId="77777777" w:rsidR="00B17DC1" w:rsidRPr="00CC2F87" w:rsidRDefault="00B17DC1" w:rsidP="006C457B">
            <w:pPr>
              <w:pStyle w:val="TableText"/>
              <w:spacing w:line="240" w:lineRule="auto"/>
            </w:pPr>
            <w:r>
              <w:t>100</w:t>
            </w:r>
          </w:p>
        </w:tc>
      </w:tr>
      <w:tr w:rsidR="00B17DC1" w:rsidRPr="00CC2F87" w14:paraId="0916A5D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85985AC" w14:textId="164C3DED"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5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9C88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E40152E" w14:textId="4FCAB8D5" w:rsidR="00B17DC1" w:rsidRPr="00CC2F87" w:rsidRDefault="00B17DC1" w:rsidP="006C457B">
            <w:pPr>
              <w:pStyle w:val="TableText"/>
            </w:pPr>
            <w:r w:rsidRPr="00AD13B0">
              <w:t>2</w:t>
            </w:r>
            <w:r w:rsidR="00990E4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B7949AC"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C1BA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8DE381"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C5DC626"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4876410" w14:textId="77777777" w:rsidR="00B17DC1" w:rsidRPr="00CC2F87" w:rsidRDefault="00B17DC1" w:rsidP="006C457B">
            <w:pPr>
              <w:pStyle w:val="TableText"/>
              <w:spacing w:line="240" w:lineRule="auto"/>
            </w:pPr>
            <w:r>
              <w:t>80</w:t>
            </w:r>
          </w:p>
        </w:tc>
      </w:tr>
      <w:tr w:rsidR="00B17DC1" w:rsidRPr="00CC2F87" w14:paraId="04997858"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44E5C010" w14:textId="74FF992A" w:rsidR="00B17DC1" w:rsidRPr="002C4550" w:rsidRDefault="00B17DC1" w:rsidP="006C457B">
            <w:pPr>
              <w:pStyle w:val="TableText"/>
              <w:spacing w:after="240" w:line="240" w:lineRule="auto"/>
              <w:rPr>
                <w:vertAlign w:val="subscript"/>
              </w:rPr>
            </w:pPr>
            <w:r w:rsidRPr="002C4550">
              <w:t>E</w:t>
            </w:r>
            <w:r w:rsidR="002C4550">
              <w:t>R</w:t>
            </w:r>
            <w:r w:rsidR="000C3E11">
              <w:rPr>
                <w:vertAlign w:val="subscript"/>
              </w:rPr>
              <w:t>+7</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right w:val="single" w:sz="4" w:space="0" w:color="FFFFFF"/>
            </w:tcBorders>
          </w:tcPr>
          <w:p w14:paraId="3D06092B" w14:textId="77777777" w:rsidR="00B17DC1" w:rsidRPr="00CC2F87" w:rsidRDefault="00B17DC1" w:rsidP="006C457B">
            <w:pPr>
              <w:pStyle w:val="TableText"/>
            </w:pPr>
            <w:r w:rsidRPr="00400730">
              <w:t>1</w:t>
            </w:r>
            <w:r w:rsidRPr="00CC2F87">
              <w:t>2</w:t>
            </w:r>
          </w:p>
        </w:tc>
        <w:tc>
          <w:tcPr>
            <w:tcW w:w="1276" w:type="dxa"/>
            <w:tcBorders>
              <w:top w:val="single" w:sz="4" w:space="0" w:color="FFFFFF" w:themeColor="background1"/>
              <w:left w:val="single" w:sz="4" w:space="0" w:color="FFFFFF"/>
              <w:right w:val="single" w:sz="4" w:space="0" w:color="FFFFFF"/>
            </w:tcBorders>
          </w:tcPr>
          <w:p w14:paraId="2B9A8AEB"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2D01A1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64867B9C"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16410EE7"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58E577BA"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762F032B" w14:textId="77777777" w:rsidR="00B17DC1" w:rsidRPr="00CC2F87" w:rsidRDefault="00B17DC1" w:rsidP="006C457B">
            <w:pPr>
              <w:pStyle w:val="TableText"/>
              <w:spacing w:line="240" w:lineRule="auto"/>
            </w:pPr>
            <w:r>
              <w:t>37</w:t>
            </w:r>
          </w:p>
        </w:tc>
      </w:tr>
    </w:tbl>
    <w:p w14:paraId="0EAA74DB" w14:textId="77777777" w:rsidR="00B17DC1" w:rsidRPr="00CC2F87" w:rsidRDefault="00B17DC1" w:rsidP="00B17DC1"/>
    <w:p w14:paraId="3C51A178" w14:textId="77777777" w:rsidR="00B17DC1" w:rsidRPr="00CC2F87" w:rsidRDefault="00B17DC1" w:rsidP="00B17DC1">
      <w:pPr>
        <w:pStyle w:val="Heading2"/>
      </w:pPr>
      <w:bookmarkStart w:id="79" w:name="_Toc19439293"/>
      <w:r w:rsidRPr="00CC2F87">
        <w:t>Spatial patterns in pedestrians’ exposures to traffic noise</w:t>
      </w:r>
      <w:bookmarkEnd w:id="79"/>
    </w:p>
    <w:p w14:paraId="22AC3D01" w14:textId="77777777" w:rsidR="00B17DC1" w:rsidRPr="00CC2F87" w:rsidRDefault="00B17DC1" w:rsidP="00B17DC1">
      <w:pPr>
        <w:keepNext/>
      </w:pPr>
      <w:r w:rsidRPr="00CC2F87">
        <w:rPr>
          <w:noProof/>
        </w:rPr>
        <w:lastRenderedPageBreak/>
        <w:drawing>
          <wp:inline distT="0" distB="0" distL="0" distR="0" wp14:anchorId="02800182" wp14:editId="7E3EF292">
            <wp:extent cx="6116043" cy="5401944"/>
            <wp:effectExtent l="12700" t="12700" r="1841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link="rId30"/>
                    <a:stretch>
                      <a:fillRect/>
                    </a:stretch>
                  </pic:blipFill>
                  <pic:spPr>
                    <a:xfrm>
                      <a:off x="0" y="0"/>
                      <a:ext cx="6116043" cy="5401944"/>
                    </a:xfrm>
                    <a:prstGeom prst="rect">
                      <a:avLst/>
                    </a:prstGeom>
                    <a:ln>
                      <a:solidFill>
                        <a:schemeClr val="tx1"/>
                      </a:solidFill>
                    </a:ln>
                  </pic:spPr>
                </pic:pic>
              </a:graphicData>
            </a:graphic>
          </wp:inline>
        </w:drawing>
      </w:r>
    </w:p>
    <w:p w14:paraId="44AD22FC" w14:textId="0EF00FFD" w:rsidR="00B17DC1" w:rsidRDefault="00B17DC1" w:rsidP="00B17DC1">
      <w:pPr>
        <w:pStyle w:val="Caption"/>
        <w:jc w:val="both"/>
      </w:pPr>
      <w:bookmarkStart w:id="80" w:name="_Toc19439324"/>
      <w:r w:rsidRPr="00CC2F87">
        <w:t xml:space="preserve">Figure </w:t>
      </w:r>
      <w:r w:rsidRPr="00CC2F87">
        <w:fldChar w:fldCharType="begin"/>
      </w:r>
      <w:r w:rsidRPr="00CC2F87">
        <w:instrText xml:space="preserve"> SEQ Figure \* ARABIC </w:instrText>
      </w:r>
      <w:r w:rsidRPr="00CC2F87">
        <w:fldChar w:fldCharType="separate"/>
      </w:r>
      <w:r w:rsidR="0031221D">
        <w:rPr>
          <w:noProof/>
        </w:rPr>
        <w:t>17</w:t>
      </w:r>
      <w:r w:rsidRPr="00CC2F87">
        <w:fldChar w:fldCharType="end"/>
      </w:r>
      <w:r w:rsidRPr="00CC2F87">
        <w:t xml:space="preserve">. Average walking </w:t>
      </w:r>
      <w:commentRangeStart w:id="81"/>
      <w:r w:rsidRPr="00CC2F87">
        <w:t xml:space="preserve">distance </w:t>
      </w:r>
      <w:commentRangeEnd w:id="81"/>
      <w:r w:rsidR="00D10ADB">
        <w:rPr>
          <w:rStyle w:val="CommentReference"/>
          <w:iCs w:val="0"/>
          <w:color w:val="auto"/>
        </w:rPr>
        <w:commentReference w:id="81"/>
      </w:r>
      <w:r w:rsidRPr="00CC2F87">
        <w:t>to public transport (PT) stop. Weighted average considers utilization rates of public transport stops (by origin) based on total flow of commutes using each PT stop.</w:t>
      </w:r>
      <w:bookmarkEnd w:id="80"/>
      <w:r w:rsidRPr="00CC2F87">
        <w:t xml:space="preserve"> </w:t>
      </w:r>
    </w:p>
    <w:p w14:paraId="528B00FA" w14:textId="65B4AF6E" w:rsidR="00232359" w:rsidRDefault="00232359" w:rsidP="00232359"/>
    <w:p w14:paraId="65E19957" w14:textId="77777777" w:rsidR="00981967" w:rsidRDefault="00232359" w:rsidP="00981967">
      <w:pPr>
        <w:keepNext/>
      </w:pPr>
      <w:r w:rsidRPr="00CC2F87">
        <w:rPr>
          <w:noProof/>
        </w:rPr>
        <w:lastRenderedPageBreak/>
        <w:drawing>
          <wp:inline distT="0" distB="0" distL="0" distR="0" wp14:anchorId="05B182E5" wp14:editId="4FECD894">
            <wp:extent cx="6116042" cy="5401944"/>
            <wp:effectExtent l="12700" t="12700" r="1841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31"/>
                    <a:stretch>
                      <a:fillRect/>
                    </a:stretch>
                  </pic:blipFill>
                  <pic:spPr>
                    <a:xfrm>
                      <a:off x="0" y="0"/>
                      <a:ext cx="6116042" cy="5401944"/>
                    </a:xfrm>
                    <a:prstGeom prst="rect">
                      <a:avLst/>
                    </a:prstGeom>
                    <a:ln>
                      <a:solidFill>
                        <a:schemeClr val="tx1"/>
                      </a:solidFill>
                    </a:ln>
                  </pic:spPr>
                </pic:pic>
              </a:graphicData>
            </a:graphic>
          </wp:inline>
        </w:drawing>
      </w:r>
    </w:p>
    <w:p w14:paraId="5FBB04BF" w14:textId="41722A6B" w:rsidR="00232359" w:rsidRPr="00232359" w:rsidRDefault="00981967" w:rsidP="00981967">
      <w:pPr>
        <w:pStyle w:val="Caption"/>
        <w:jc w:val="both"/>
      </w:pPr>
      <w:r>
        <w:t xml:space="preserve">Figure </w:t>
      </w:r>
      <w:r>
        <w:fldChar w:fldCharType="begin"/>
      </w:r>
      <w:r>
        <w:instrText xml:space="preserve"> SEQ Figure \* ARABIC </w:instrText>
      </w:r>
      <w:r>
        <w:fldChar w:fldCharType="separate"/>
      </w:r>
      <w:r w:rsidR="0031221D">
        <w:rPr>
          <w:noProof/>
        </w:rPr>
        <w:t>18</w:t>
      </w:r>
      <w:r>
        <w:fldChar w:fldCharType="end"/>
      </w:r>
      <w:r>
        <w:t xml:space="preserve">. Mean dB on walks from home to public transport stops and workplaces. </w:t>
      </w:r>
      <w:r w:rsidRPr="00CC2F87">
        <w:t xml:space="preserve">Weighted average considers utilization rates of </w:t>
      </w:r>
      <w:r>
        <w:t xml:space="preserve">the </w:t>
      </w:r>
      <w:r w:rsidRPr="00CC2F87">
        <w:t>public transport stops (by origin) based on total flow of commutes using each PT stop.</w:t>
      </w:r>
    </w:p>
    <w:p w14:paraId="4123EC4C" w14:textId="77777777" w:rsidR="00B17DC1" w:rsidRPr="00CC2F87" w:rsidRDefault="00B17DC1" w:rsidP="00B17DC1"/>
    <w:p w14:paraId="1A2CF5C8" w14:textId="77777777" w:rsidR="00B17DC1" w:rsidRPr="00CC2F87" w:rsidRDefault="00B17DC1" w:rsidP="00B17DC1">
      <w:pPr>
        <w:keepNext/>
      </w:pPr>
      <w:r w:rsidRPr="00CC2F87">
        <w:rPr>
          <w:noProof/>
        </w:rPr>
        <w:lastRenderedPageBreak/>
        <w:drawing>
          <wp:inline distT="0" distB="0" distL="0" distR="0" wp14:anchorId="72AB0CE8" wp14:editId="4C3D8440">
            <wp:extent cx="6116043" cy="5401944"/>
            <wp:effectExtent l="12700" t="12700" r="1841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32"/>
                    <a:stretch>
                      <a:fillRect/>
                    </a:stretch>
                  </pic:blipFill>
                  <pic:spPr>
                    <a:xfrm>
                      <a:off x="0" y="0"/>
                      <a:ext cx="6116043" cy="5401944"/>
                    </a:xfrm>
                    <a:prstGeom prst="rect">
                      <a:avLst/>
                    </a:prstGeom>
                    <a:ln>
                      <a:solidFill>
                        <a:schemeClr val="tx1"/>
                      </a:solidFill>
                    </a:ln>
                  </pic:spPr>
                </pic:pic>
              </a:graphicData>
            </a:graphic>
          </wp:inline>
        </w:drawing>
      </w:r>
    </w:p>
    <w:p w14:paraId="49DDA8C9" w14:textId="1F64F5D0" w:rsidR="00B17DC1" w:rsidRPr="00CC2F87" w:rsidRDefault="00B17DC1" w:rsidP="00B17DC1">
      <w:pPr>
        <w:pStyle w:val="Caption"/>
        <w:jc w:val="both"/>
      </w:pPr>
      <w:bookmarkStart w:id="82" w:name="_Toc19439325"/>
      <w:r w:rsidRPr="00CC2F87">
        <w:t xml:space="preserve">Figure </w:t>
      </w:r>
      <w:r w:rsidRPr="00CC2F87">
        <w:fldChar w:fldCharType="begin"/>
      </w:r>
      <w:r w:rsidRPr="00CC2F87">
        <w:instrText xml:space="preserve"> SEQ Figure \* ARABIC </w:instrText>
      </w:r>
      <w:r w:rsidRPr="00CC2F87">
        <w:fldChar w:fldCharType="separate"/>
      </w:r>
      <w:r w:rsidR="0031221D">
        <w:rPr>
          <w:noProof/>
        </w:rPr>
        <w:t>19</w:t>
      </w:r>
      <w:r w:rsidRPr="00CC2F87">
        <w:fldChar w:fldCharType="end"/>
      </w:r>
      <w:r w:rsidRPr="00CC2F87">
        <w:t xml:space="preserve">. Average walking </w:t>
      </w:r>
      <w:commentRangeStart w:id="83"/>
      <w:r w:rsidRPr="00CC2F87">
        <w:t xml:space="preserve">distance </w:t>
      </w:r>
      <w:commentRangeEnd w:id="83"/>
      <w:r w:rsidR="004758E5">
        <w:rPr>
          <w:rStyle w:val="CommentReference"/>
          <w:iCs w:val="0"/>
          <w:color w:val="auto"/>
        </w:rPr>
        <w:commentReference w:id="83"/>
      </w:r>
      <w:r w:rsidRPr="00CC2F87">
        <w:t xml:space="preserve">in +60dB traffic noise level </w:t>
      </w:r>
      <w:r w:rsidR="00D10ADB">
        <w:t xml:space="preserve">on </w:t>
      </w:r>
      <w:r w:rsidRPr="00CC2F87">
        <w:t>walk</w:t>
      </w:r>
      <w:r w:rsidR="00981967">
        <w:t>s</w:t>
      </w:r>
      <w:r w:rsidRPr="00CC2F87">
        <w:t xml:space="preserve"> from home to public transport (PT) stop</w:t>
      </w:r>
      <w:r w:rsidR="00981967">
        <w:t>s and workplaces</w:t>
      </w:r>
      <w:r w:rsidRPr="00CC2F87">
        <w:t>. Weighted average considers utilization rates of public transport stops (by origin) based on total flow of commutes using each PT stop.</w:t>
      </w:r>
      <w:bookmarkEnd w:id="82"/>
      <w:r w:rsidRPr="00CC2F87">
        <w:t xml:space="preserve"> </w:t>
      </w:r>
    </w:p>
    <w:p w14:paraId="57A10A86" w14:textId="77777777" w:rsidR="00B17DC1" w:rsidRPr="00CC2F87" w:rsidRDefault="00B17DC1" w:rsidP="00B17DC1">
      <w:r w:rsidRPr="00CC2F87">
        <w:rPr>
          <w:noProof/>
        </w:rPr>
        <w:lastRenderedPageBreak/>
        <w:drawing>
          <wp:inline distT="0" distB="0" distL="0" distR="0" wp14:anchorId="5671CE17" wp14:editId="6F0766F6">
            <wp:extent cx="6116042"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33"/>
                    <a:stretch>
                      <a:fillRect/>
                    </a:stretch>
                  </pic:blipFill>
                  <pic:spPr>
                    <a:xfrm>
                      <a:off x="0" y="0"/>
                      <a:ext cx="6116042" cy="5401944"/>
                    </a:xfrm>
                    <a:prstGeom prst="rect">
                      <a:avLst/>
                    </a:prstGeom>
                    <a:ln>
                      <a:solidFill>
                        <a:schemeClr val="tx1"/>
                      </a:solidFill>
                    </a:ln>
                  </pic:spPr>
                </pic:pic>
              </a:graphicData>
            </a:graphic>
          </wp:inline>
        </w:drawing>
      </w:r>
    </w:p>
    <w:p w14:paraId="581D98E9" w14:textId="0E293F15" w:rsidR="00B17DC1" w:rsidRPr="00CC2F87" w:rsidRDefault="00B17DC1" w:rsidP="00B17DC1">
      <w:pPr>
        <w:pStyle w:val="Caption"/>
      </w:pPr>
      <w:bookmarkStart w:id="84" w:name="_Toc19439326"/>
      <w:r w:rsidRPr="00CC2F87">
        <w:t xml:space="preserve">Figure </w:t>
      </w:r>
      <w:r w:rsidRPr="00CC2F87">
        <w:fldChar w:fldCharType="begin"/>
      </w:r>
      <w:r w:rsidRPr="00CC2F87">
        <w:instrText xml:space="preserve"> SEQ Figure \* ARABIC </w:instrText>
      </w:r>
      <w:r w:rsidRPr="00CC2F87">
        <w:fldChar w:fldCharType="separate"/>
      </w:r>
      <w:r w:rsidR="0031221D">
        <w:rPr>
          <w:noProof/>
        </w:rPr>
        <w:t>20</w:t>
      </w:r>
      <w:r w:rsidRPr="00CC2F87">
        <w:fldChar w:fldCharType="end"/>
      </w:r>
      <w:r w:rsidRPr="00CC2F87">
        <w:t xml:space="preserve">. Average </w:t>
      </w:r>
      <w:commentRangeStart w:id="85"/>
      <w:r w:rsidRPr="00CC2F87">
        <w:t xml:space="preserve">walking </w:t>
      </w:r>
      <w:commentRangeEnd w:id="85"/>
      <w:r w:rsidR="000E01A0">
        <w:rPr>
          <w:rStyle w:val="CommentReference"/>
          <w:iCs w:val="0"/>
          <w:color w:val="auto"/>
        </w:rPr>
        <w:commentReference w:id="85"/>
      </w:r>
      <w:r w:rsidRPr="00CC2F87">
        <w:t xml:space="preserve">distance in +70dB traffic noise level </w:t>
      </w:r>
      <w:r w:rsidR="006C457B">
        <w:t>on</w:t>
      </w:r>
      <w:r w:rsidRPr="00CC2F87">
        <w:t xml:space="preserve"> a walk from home to public transport (PT) stop. Weighted average considers utilization rates of public transport stops (by origin) based on total flow of commutes using each PT stop.</w:t>
      </w:r>
      <w:bookmarkEnd w:id="84"/>
      <w:r w:rsidRPr="00CC2F87">
        <w:t xml:space="preserve"> </w:t>
      </w:r>
    </w:p>
    <w:p w14:paraId="02090FC0" w14:textId="0D7DA1FC" w:rsidR="00B17DC1" w:rsidRDefault="00B17DC1" w:rsidP="00B17DC1">
      <w:pPr>
        <w:pStyle w:val="Heading2"/>
      </w:pPr>
      <w:bookmarkStart w:id="86" w:name="_Toc19439294"/>
      <w:r>
        <w:t>Performance of the q</w:t>
      </w:r>
      <w:r w:rsidRPr="00CC2F87">
        <w:t xml:space="preserve">uiet path route </w:t>
      </w:r>
      <w:r>
        <w:t>optimization</w:t>
      </w:r>
      <w:bookmarkEnd w:id="86"/>
    </w:p>
    <w:p w14:paraId="13473349" w14:textId="77777777" w:rsidR="00F902C0" w:rsidRDefault="00B7186D" w:rsidP="00B17DC1">
      <w:r>
        <w:t>Also, a statistical analysis was performe</w:t>
      </w:r>
      <w:r w:rsidR="00C86412">
        <w:t>d</w:t>
      </w:r>
      <w:r w:rsidR="003F6618">
        <w:t xml:space="preserve"> </w:t>
      </w:r>
      <w:r>
        <w:t>to measure the p</w:t>
      </w:r>
      <w:r w:rsidR="00B17DC1">
        <w:t>erformance of the quiet path route optimizatio</w:t>
      </w:r>
      <w:r>
        <w:t>n</w:t>
      </w:r>
      <w:r w:rsidR="00AD70C7">
        <w:t xml:space="preserve">. </w:t>
      </w:r>
      <w:r>
        <w:t xml:space="preserve">The performance was measured </w:t>
      </w:r>
      <w:r w:rsidR="007A5340">
        <w:t>using</w:t>
      </w:r>
      <w:r>
        <w:t xml:space="preserve"> </w:t>
      </w:r>
      <w:r w:rsidR="002E6118" w:rsidRPr="002E6118">
        <w:t xml:space="preserve">twofold </w:t>
      </w:r>
      <w:r w:rsidR="00BC2FBA">
        <w:t>criteria</w:t>
      </w:r>
      <w:r>
        <w:t>:</w:t>
      </w:r>
      <w:r w:rsidR="00B17DC1">
        <w:t xml:space="preserve"> </w:t>
      </w:r>
      <w:r w:rsidR="005E526D">
        <w:t>1</w:t>
      </w:r>
      <w:r w:rsidR="00B17DC1">
        <w:t xml:space="preserve">) </w:t>
      </w:r>
      <w:r w:rsidR="005E526D">
        <w:t>how much</w:t>
      </w:r>
      <w:r>
        <w:t xml:space="preserve"> of the</w:t>
      </w:r>
      <w:r w:rsidR="005E526D">
        <w:t xml:space="preserve"> exposure to traffic noise</w:t>
      </w:r>
      <w:r w:rsidR="00B63943">
        <w:t xml:space="preserve"> </w:t>
      </w:r>
      <w:r>
        <w:t>could</w:t>
      </w:r>
      <w:r w:rsidR="005E526D">
        <w:t xml:space="preserve"> be reduced by choosing the quiet path (instead of the shortest path) and 2) how much longer the quiet path </w:t>
      </w:r>
      <w:r>
        <w:t>was</w:t>
      </w:r>
      <w:r w:rsidR="005E526D">
        <w:t>.</w:t>
      </w:r>
      <w:r w:rsidR="00A33B94">
        <w:t xml:space="preserve"> </w:t>
      </w:r>
      <w:r w:rsidR="00E47C4D">
        <w:t xml:space="preserve">In order to capture the </w:t>
      </w:r>
      <w:r w:rsidR="00E81A69">
        <w:t xml:space="preserve">potential </w:t>
      </w:r>
      <w:r w:rsidR="00E47C4D">
        <w:t xml:space="preserve">effect </w:t>
      </w:r>
      <w:r w:rsidR="00C86412">
        <w:t xml:space="preserve">of origin-destination distance </w:t>
      </w:r>
      <w:r w:rsidR="00E47C4D">
        <w:t xml:space="preserve">on the set of quiet path alternatives, paths </w:t>
      </w:r>
      <w:r w:rsidR="00A33B94">
        <w:t>were divided to two groups based on the shortest path length</w:t>
      </w:r>
      <w:r w:rsidR="0084393F">
        <w:t>: 1) short paths (300–600</w:t>
      </w:r>
      <w:r w:rsidR="00C1398C">
        <w:t xml:space="preserve"> m) and 2) medium to long length paths </w:t>
      </w:r>
      <w:r w:rsidR="004F6EBE">
        <w:t xml:space="preserve">(700–1300 m). </w:t>
      </w:r>
    </w:p>
    <w:p w14:paraId="6A6CDCC8" w14:textId="0C9034D3" w:rsidR="00575245" w:rsidRDefault="00575245" w:rsidP="00B17DC1">
      <w:r>
        <w:lastRenderedPageBreak/>
        <w:t xml:space="preserve">Four </w:t>
      </w:r>
      <w:r w:rsidR="006C457B">
        <w:t xml:space="preserve">noise exposure indexes were </w:t>
      </w:r>
      <w:r w:rsidR="00B63943">
        <w:t>chosen as the metrics by which the difference</w:t>
      </w:r>
      <w:r w:rsidR="00BC2FBA">
        <w:t>s</w:t>
      </w:r>
      <w:r w:rsidR="00B63943">
        <w:t xml:space="preserve"> in exposures </w:t>
      </w:r>
      <w:r w:rsidR="00A611FB">
        <w:t>w</w:t>
      </w:r>
      <w:r w:rsidR="00BC2FBA">
        <w:t>ere</w:t>
      </w:r>
      <w:r w:rsidR="00B63943">
        <w:t xml:space="preserve"> assessed:</w:t>
      </w:r>
    </w:p>
    <w:p w14:paraId="0C28DA1C" w14:textId="77777777" w:rsidR="00575245" w:rsidRDefault="00B63943" w:rsidP="002F44AF">
      <w:pPr>
        <w:pStyle w:val="ListParagraph"/>
        <w:numPr>
          <w:ilvl w:val="0"/>
          <w:numId w:val="12"/>
        </w:numPr>
      </w:pPr>
      <w:r>
        <w:t>dB</w:t>
      </w:r>
      <w:r w:rsidRPr="00575245">
        <w:rPr>
          <w:vertAlign w:val="subscript"/>
        </w:rPr>
        <w:t>mean</w:t>
      </w:r>
      <w:r>
        <w:t xml:space="preserve"> (mean noise level on the path)</w:t>
      </w:r>
    </w:p>
    <w:p w14:paraId="5E284BF6" w14:textId="7DB2BE1D" w:rsidR="00575245" w:rsidRDefault="00575245" w:rsidP="002F44AF">
      <w:pPr>
        <w:pStyle w:val="ListParagraph"/>
        <w:numPr>
          <w:ilvl w:val="0"/>
          <w:numId w:val="12"/>
        </w:numPr>
      </w:pPr>
      <w:r w:rsidRPr="00575245">
        <w:t>ER</w:t>
      </w:r>
      <w:r w:rsidR="00B63943" w:rsidRPr="00575245">
        <w:rPr>
          <w:vertAlign w:val="subscript"/>
        </w:rPr>
        <w:t>+60dB</w:t>
      </w:r>
      <w:r w:rsidR="00B63943">
        <w:t xml:space="preserve"> (</w:t>
      </w:r>
      <w:r w:rsidR="007240F9">
        <w:t xml:space="preserve">percentage of </w:t>
      </w:r>
      <w:r w:rsidR="00981DF3">
        <w:t xml:space="preserve">exposure </w:t>
      </w:r>
      <w:r w:rsidR="007240F9">
        <w:t xml:space="preserve">to traffic </w:t>
      </w:r>
      <w:r w:rsidR="00B63943">
        <w:t>noise level</w:t>
      </w:r>
      <w:r w:rsidR="00BE0CAD">
        <w:t>s</w:t>
      </w:r>
      <w:r w:rsidR="00B63943">
        <w:t xml:space="preserve"> higher than 6</w:t>
      </w:r>
      <w:r>
        <w:t>0</w:t>
      </w:r>
      <w:r w:rsidR="00B63943">
        <w:t xml:space="preserve"> dB)</w:t>
      </w:r>
      <w:r w:rsidR="003562DC">
        <w:t>.</w:t>
      </w:r>
    </w:p>
    <w:p w14:paraId="4AF70198" w14:textId="56E76FB8" w:rsidR="00575245" w:rsidRDefault="00575245" w:rsidP="002F44AF">
      <w:pPr>
        <w:pStyle w:val="ListParagraph"/>
        <w:numPr>
          <w:ilvl w:val="0"/>
          <w:numId w:val="12"/>
        </w:numPr>
      </w:pPr>
      <w:r w:rsidRPr="00575245">
        <w:t>E</w:t>
      </w:r>
      <w:r>
        <w:t>R</w:t>
      </w:r>
      <w:r w:rsidRPr="00575245">
        <w:rPr>
          <w:vertAlign w:val="subscript"/>
        </w:rPr>
        <w:t>+65dB</w:t>
      </w:r>
      <w:r>
        <w:t xml:space="preserve"> (percentage of</w:t>
      </w:r>
      <w:r w:rsidR="00981DF3">
        <w:t xml:space="preserve"> exposure</w:t>
      </w:r>
      <w:r>
        <w:t xml:space="preserve"> to traffic noise levels higher than 65 dB). </w:t>
      </w:r>
    </w:p>
    <w:p w14:paraId="279856DC" w14:textId="6ADFF9EE" w:rsidR="00B17DC1" w:rsidRDefault="00575245" w:rsidP="002F44AF">
      <w:pPr>
        <w:pStyle w:val="ListParagraph"/>
        <w:numPr>
          <w:ilvl w:val="0"/>
          <w:numId w:val="12"/>
        </w:numPr>
      </w:pPr>
      <w:r>
        <w:t>ET (index of total exposure to traffic noise)</w:t>
      </w:r>
    </w:p>
    <w:p w14:paraId="1074682E" w14:textId="77777777" w:rsidR="002B0C7C" w:rsidRDefault="00E25247" w:rsidP="00DF58E6">
      <w:r>
        <w:t xml:space="preserve">The collection of </w:t>
      </w:r>
      <w:r w:rsidR="008672A7">
        <w:t xml:space="preserve">the </w:t>
      </w:r>
      <w:r>
        <w:t xml:space="preserve">shortest and quiet paths </w:t>
      </w:r>
      <w:r w:rsidR="00141516">
        <w:t>of</w:t>
      </w:r>
      <w:r>
        <w:t xml:space="preserve"> </w:t>
      </w:r>
      <w:r w:rsidR="00723E0B">
        <w:t>OD</w:t>
      </w:r>
      <w:r w:rsidR="008D050A">
        <w:t xml:space="preserve"> </w:t>
      </w:r>
      <w:r>
        <w:t xml:space="preserve">pairs was aggregated by OD. In the aggregation, the effects of the quiet paths of different lengths </w:t>
      </w:r>
      <w:r w:rsidR="00295FA3">
        <w:t>on</w:t>
      </w:r>
      <w:r>
        <w:t xml:space="preserve"> the noise exposure metrics </w:t>
      </w:r>
      <w:r w:rsidR="00295FA3">
        <w:t xml:space="preserve">(above) </w:t>
      </w:r>
      <w:r>
        <w:t xml:space="preserve">were extracted </w:t>
      </w:r>
      <w:r w:rsidR="00EE5619">
        <w:t xml:space="preserve">as </w:t>
      </w:r>
      <w:r>
        <w:t xml:space="preserve">OD attributes. </w:t>
      </w:r>
      <w:r w:rsidR="00372330">
        <w:t>The metrics were calculated</w:t>
      </w:r>
      <w:r w:rsidR="00C00EA8">
        <w:t xml:space="preserve"> separately</w:t>
      </w:r>
      <w:r w:rsidR="00372330">
        <w:t xml:space="preserve"> for quiet paths with maximum length addition of 100, 200 and 300 meter</w:t>
      </w:r>
      <w:r w:rsidR="008A5E68">
        <w:t>s</w:t>
      </w:r>
      <w:r w:rsidR="00372330">
        <w:t xml:space="preserve">. </w:t>
      </w:r>
      <w:r w:rsidR="00295FA3">
        <w:t>This enabled assessing the effect of the quiet path length addition (compared to the shortest path) to the noise exposure metrics. The noise exposure reductions were assessed using scatterplots and simple linear regression analysis</w:t>
      </w:r>
      <w:r w:rsidR="00CE531F">
        <w:t xml:space="preserve">. The results are displayed in two sets of plots; in </w:t>
      </w:r>
      <w:r w:rsidR="001C0CFB">
        <w:fldChar w:fldCharType="begin"/>
      </w:r>
      <w:r w:rsidR="001C0CFB">
        <w:instrText xml:space="preserve"> REF _Ref21677664 \h </w:instrText>
      </w:r>
      <w:r w:rsidR="001C0CFB">
        <w:fldChar w:fldCharType="separate"/>
      </w:r>
      <w:r w:rsidR="001C0CFB">
        <w:t xml:space="preserve">Figure </w:t>
      </w:r>
      <w:r w:rsidR="001C0CFB">
        <w:rPr>
          <w:noProof/>
        </w:rPr>
        <w:t>21</w:t>
      </w:r>
      <w:r w:rsidR="001C0CFB">
        <w:fldChar w:fldCharType="end"/>
      </w:r>
      <w:r w:rsidR="00BD75B2">
        <w:t xml:space="preserve"> for paths of length 300–600 m and in </w:t>
      </w:r>
      <w:r w:rsidR="001C0CFB">
        <w:fldChar w:fldCharType="begin"/>
      </w:r>
      <w:r w:rsidR="001C0CFB">
        <w:instrText xml:space="preserve"> REF _Ref21677674 \h </w:instrText>
      </w:r>
      <w:r w:rsidR="001C0CFB">
        <w:fldChar w:fldCharType="separate"/>
      </w:r>
      <w:r w:rsidR="001C0CFB">
        <w:t xml:space="preserve">Figure </w:t>
      </w:r>
      <w:r w:rsidR="001C0CFB">
        <w:rPr>
          <w:noProof/>
        </w:rPr>
        <w:t>22</w:t>
      </w:r>
      <w:r w:rsidR="001C0CFB">
        <w:fldChar w:fldCharType="end"/>
      </w:r>
      <w:bookmarkStart w:id="87" w:name="_Ref21677664"/>
      <w:r w:rsidR="00BD75B2">
        <w:t xml:space="preserve"> for longer paths (700–1300 m)</w:t>
      </w:r>
      <w:r w:rsidR="008F2B33">
        <w:t xml:space="preserve">. </w:t>
      </w:r>
    </w:p>
    <w:p w14:paraId="5D586DED" w14:textId="505293BE" w:rsidR="00DF58E6" w:rsidRDefault="008F2B33" w:rsidP="00DF58E6">
      <w:r>
        <w:t xml:space="preserve">Two important </w:t>
      </w:r>
      <w:r w:rsidR="003B553B">
        <w:t>observations</w:t>
      </w:r>
      <w:r>
        <w:t xml:space="preserve"> can be </w:t>
      </w:r>
      <w:r w:rsidR="003B553B">
        <w:t xml:space="preserve">made </w:t>
      </w:r>
      <w:r>
        <w:t xml:space="preserve">by </w:t>
      </w:r>
      <w:r w:rsidR="003D5573">
        <w:t>assessing</w:t>
      </w:r>
      <w:r>
        <w:t xml:space="preserve"> the scatterplots and</w:t>
      </w:r>
      <w:r w:rsidR="00966F19">
        <w:t xml:space="preserve"> the</w:t>
      </w:r>
      <w:r>
        <w:t xml:space="preserve"> results of the regression analysis: </w:t>
      </w:r>
    </w:p>
    <w:p w14:paraId="3818B2F9" w14:textId="7BFEA9A4" w:rsidR="00DF58E6" w:rsidRDefault="00DF58E6" w:rsidP="002F44AF">
      <w:pPr>
        <w:pStyle w:val="ListParagraph"/>
        <w:numPr>
          <w:ilvl w:val="0"/>
          <w:numId w:val="13"/>
        </w:numPr>
      </w:pPr>
      <w:r>
        <w:t xml:space="preserve">Higher quiet path length addition </w:t>
      </w:r>
      <w:r w:rsidR="002B0C7C">
        <w:t xml:space="preserve">(compared to the length of the shortest path) </w:t>
      </w:r>
      <w:r>
        <w:t>predicts higher reduction</w:t>
      </w:r>
      <w:r w:rsidR="002B0C7C">
        <w:t xml:space="preserve"> in exposure to noise</w:t>
      </w:r>
      <w:r>
        <w:t>.</w:t>
      </w:r>
    </w:p>
    <w:p w14:paraId="1A7D9BB6" w14:textId="5586D335" w:rsidR="001C0CFB" w:rsidRDefault="0098199D" w:rsidP="002F44AF">
      <w:pPr>
        <w:pStyle w:val="ListParagraph"/>
        <w:numPr>
          <w:ilvl w:val="0"/>
          <w:numId w:val="13"/>
        </w:numPr>
      </w:pPr>
      <w:r>
        <w:t xml:space="preserve">Higher exposure to noise </w:t>
      </w:r>
      <w:r w:rsidR="002B0C7C">
        <w:t>on</w:t>
      </w:r>
      <w:r>
        <w:t xml:space="preserve"> the shortest path increases the achievable noise reduction by taking </w:t>
      </w:r>
      <w:r w:rsidR="002B0C7C">
        <w:t xml:space="preserve">a </w:t>
      </w:r>
      <w:r>
        <w:t>quiet path.</w:t>
      </w:r>
    </w:p>
    <w:p w14:paraId="3AB5F9E6" w14:textId="7931D264" w:rsidR="005132DD" w:rsidRDefault="001C0CFB" w:rsidP="001C0CFB">
      <w:r>
        <w:lastRenderedPageBreak/>
        <w:br/>
      </w:r>
      <w:r w:rsidR="005132DD">
        <w:rPr>
          <w:noProof/>
        </w:rPr>
        <w:drawing>
          <wp:anchor distT="0" distB="0" distL="114300" distR="114300" simplePos="0" relativeHeight="251665408" behindDoc="0" locked="0" layoutInCell="1" allowOverlap="1" wp14:anchorId="01D06F67" wp14:editId="0A05D1CC">
            <wp:simplePos x="0" y="0"/>
            <wp:positionH relativeFrom="column">
              <wp:posOffset>3810</wp:posOffset>
            </wp:positionH>
            <wp:positionV relativeFrom="paragraph">
              <wp:posOffset>43180</wp:posOffset>
            </wp:positionV>
            <wp:extent cx="5736920" cy="7675509"/>
            <wp:effectExtent l="0" t="0" r="3810" b="0"/>
            <wp:wrapTopAndBottom/>
            <wp:docPr id="30" name="layout_p300_600.png"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34"/>
                    <a:srcRect b="5346"/>
                    <a:stretch>
                      <a:fillRect/>
                    </a:stretch>
                  </pic:blipFill>
                  <pic:spPr bwMode="auto">
                    <a:xfrm>
                      <a:off x="0" y="0"/>
                      <a:ext cx="5736920" cy="76755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C4E40">
        <w:t xml:space="preserve">Figure </w:t>
      </w:r>
      <w:r w:rsidR="007C4E40">
        <w:fldChar w:fldCharType="begin"/>
      </w:r>
      <w:r w:rsidR="007C4E40">
        <w:instrText xml:space="preserve"> SEQ Figure \* ARABIC </w:instrText>
      </w:r>
      <w:r w:rsidR="007C4E40">
        <w:fldChar w:fldCharType="separate"/>
      </w:r>
      <w:r w:rsidR="00F902C0">
        <w:rPr>
          <w:noProof/>
        </w:rPr>
        <w:t>21</w:t>
      </w:r>
      <w:r w:rsidR="007C4E40">
        <w:fldChar w:fldCharType="end"/>
      </w:r>
      <w:bookmarkEnd w:id="87"/>
      <w:r w:rsidR="007C4E40">
        <w:t xml:space="preserve">. Quiet path performance metrics </w:t>
      </w:r>
      <w:r w:rsidR="00216FF1">
        <w:t xml:space="preserve">for shortest paths of </w:t>
      </w:r>
      <w:r w:rsidR="0084393F">
        <w:t>lengths</w:t>
      </w:r>
      <w:r w:rsidR="00216FF1">
        <w:t xml:space="preserve"> </w:t>
      </w:r>
      <w:r w:rsidR="007C4E40">
        <w:t>300–600 m.</w:t>
      </w:r>
    </w:p>
    <w:p w14:paraId="7C5447E7" w14:textId="77777777" w:rsidR="0031221D" w:rsidRDefault="005132DD" w:rsidP="0031221D">
      <w:pPr>
        <w:pStyle w:val="TableCaption"/>
        <w:keepNext/>
      </w:pPr>
      <w:r>
        <w:rPr>
          <w:noProof/>
        </w:rPr>
        <w:lastRenderedPageBreak/>
        <w:drawing>
          <wp:inline distT="0" distB="0" distL="0" distR="0" wp14:anchorId="6E14BA70" wp14:editId="1C4E3E47">
            <wp:extent cx="5624186" cy="7647624"/>
            <wp:effectExtent l="0" t="0" r="2540" b="0"/>
            <wp:docPr id="32" name="layout_p300_6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35"/>
                    <a:srcRect b="3802"/>
                    <a:stretch>
                      <a:fillRect/>
                    </a:stretch>
                  </pic:blipFill>
                  <pic:spPr bwMode="auto">
                    <a:xfrm>
                      <a:off x="0" y="0"/>
                      <a:ext cx="5631560" cy="7657651"/>
                    </a:xfrm>
                    <a:prstGeom prst="rect">
                      <a:avLst/>
                    </a:prstGeom>
                    <a:ln>
                      <a:noFill/>
                    </a:ln>
                    <a:extLst>
                      <a:ext uri="{53640926-AAD7-44D8-BBD7-CCE9431645EC}">
                        <a14:shadowObscured xmlns:a14="http://schemas.microsoft.com/office/drawing/2010/main"/>
                      </a:ext>
                    </a:extLst>
                  </pic:spPr>
                </pic:pic>
              </a:graphicData>
            </a:graphic>
          </wp:inline>
        </w:drawing>
      </w:r>
      <w:bookmarkStart w:id="88" w:name="_Toc19439341"/>
    </w:p>
    <w:p w14:paraId="377B5FB9" w14:textId="490EF346" w:rsidR="005132DD" w:rsidRDefault="0031221D" w:rsidP="0031221D">
      <w:pPr>
        <w:pStyle w:val="Caption"/>
      </w:pPr>
      <w:bookmarkStart w:id="89" w:name="_Ref21677674"/>
      <w:r>
        <w:t xml:space="preserve">Figure </w:t>
      </w:r>
      <w:r>
        <w:fldChar w:fldCharType="begin"/>
      </w:r>
      <w:r>
        <w:instrText xml:space="preserve"> SEQ Figure \* ARABIC </w:instrText>
      </w:r>
      <w:r>
        <w:fldChar w:fldCharType="separate"/>
      </w:r>
      <w:r>
        <w:rPr>
          <w:noProof/>
        </w:rPr>
        <w:t>22</w:t>
      </w:r>
      <w:r>
        <w:fldChar w:fldCharType="end"/>
      </w:r>
      <w:bookmarkEnd w:id="89"/>
      <w:r>
        <w:t xml:space="preserve">. Quiet path performance metrics for </w:t>
      </w:r>
      <w:r w:rsidR="00216FF1">
        <w:t xml:space="preserve">shortest paths of </w:t>
      </w:r>
      <w:r w:rsidR="0084393F">
        <w:t>lengths</w:t>
      </w:r>
      <w:r w:rsidR="00216FF1">
        <w:t xml:space="preserve"> </w:t>
      </w:r>
      <w:r>
        <w:t>700–1300 m</w:t>
      </w:r>
      <w:r w:rsidR="00D95101">
        <w:t xml:space="preserve">. </w:t>
      </w:r>
    </w:p>
    <w:p w14:paraId="15B48A96" w14:textId="77777777" w:rsidR="0031221D" w:rsidRDefault="0031221D" w:rsidP="00614E3B">
      <w:pPr>
        <w:pStyle w:val="TableCaption"/>
      </w:pPr>
    </w:p>
    <w:p w14:paraId="6F35F722" w14:textId="40C32233" w:rsidR="004A6EEA" w:rsidRDefault="00315EF8" w:rsidP="003E6869">
      <w:r>
        <w:lastRenderedPageBreak/>
        <w:t>Moreover</w:t>
      </w:r>
      <w:r w:rsidR="00671D1B">
        <w:t>, a</w:t>
      </w:r>
      <w:r w:rsidR="003E6869">
        <w:t xml:space="preserve"> third </w:t>
      </w:r>
      <w:r w:rsidR="00E2699A">
        <w:t>pattern</w:t>
      </w:r>
      <w:r w:rsidR="003E6869">
        <w:t xml:space="preserve"> is visible in the scatterplots</w:t>
      </w:r>
      <w:r w:rsidR="00E2699A">
        <w:t xml:space="preserve"> but </w:t>
      </w:r>
      <w:r w:rsidR="003E6869">
        <w:t xml:space="preserve">only to some extent and </w:t>
      </w:r>
      <w:r w:rsidR="00E2699A">
        <w:t xml:space="preserve">hence </w:t>
      </w:r>
      <w:r w:rsidR="003E6869">
        <w:t xml:space="preserve">had to be confirmed with </w:t>
      </w:r>
      <w:r>
        <w:t>additional</w:t>
      </w:r>
      <w:r w:rsidR="003E6869">
        <w:t xml:space="preserve"> statistical analysis (</w:t>
      </w:r>
      <w:r w:rsidR="003E6869">
        <w:fldChar w:fldCharType="begin"/>
      </w:r>
      <w:r w:rsidR="003E6869">
        <w:instrText xml:space="preserve"> REF _Ref21678532 \h </w:instrText>
      </w:r>
      <w:r w:rsidR="003E6869">
        <w:fldChar w:fldCharType="separate"/>
      </w:r>
      <w:r w:rsidR="003E6869">
        <w:t xml:space="preserve">Table </w:t>
      </w:r>
      <w:r w:rsidR="003E6869">
        <w:rPr>
          <w:noProof/>
        </w:rPr>
        <w:t>8</w:t>
      </w:r>
      <w:r w:rsidR="003E6869">
        <w:fldChar w:fldCharType="end"/>
      </w:r>
      <w:r w:rsidR="003E6869">
        <w:t xml:space="preserve"> &amp; </w:t>
      </w:r>
      <w:r w:rsidR="003E6869">
        <w:fldChar w:fldCharType="begin"/>
      </w:r>
      <w:r w:rsidR="003E6869">
        <w:instrText xml:space="preserve"> REF _Ref21678541 \h </w:instrText>
      </w:r>
      <w:r w:rsidR="003E6869">
        <w:fldChar w:fldCharType="separate"/>
      </w:r>
      <w:r w:rsidR="003E6869">
        <w:t xml:space="preserve">Table </w:t>
      </w:r>
      <w:r w:rsidR="003E6869">
        <w:rPr>
          <w:noProof/>
        </w:rPr>
        <w:t>9</w:t>
      </w:r>
      <w:r w:rsidR="003E6869">
        <w:fldChar w:fldCharType="end"/>
      </w:r>
      <w:r w:rsidR="003E6869">
        <w:t>)</w:t>
      </w:r>
      <w:r w:rsidR="00967205">
        <w:t>:</w:t>
      </w:r>
      <w:r w:rsidR="003E6869">
        <w:t xml:space="preserve"> the longer the shortest path, the higher</w:t>
      </w:r>
      <w:r w:rsidR="00B8798F">
        <w:t xml:space="preserve"> </w:t>
      </w:r>
      <w:r w:rsidR="003E6869">
        <w:t xml:space="preserve">reduction in </w:t>
      </w:r>
      <w:r w:rsidR="007841F5">
        <w:t xml:space="preserve">exposure </w:t>
      </w:r>
      <w:r w:rsidR="0098256F">
        <w:t>was</w:t>
      </w:r>
      <w:r w:rsidR="003E6869">
        <w:t xml:space="preserve"> </w:t>
      </w:r>
      <w:r w:rsidR="0090546D">
        <w:t xml:space="preserve">achievable </w:t>
      </w:r>
      <w:r w:rsidR="00E51408">
        <w:t xml:space="preserve">by a </w:t>
      </w:r>
      <w:r w:rsidR="003E6869">
        <w:t>quiet path of similar length difference.</w:t>
      </w:r>
      <w:r w:rsidR="00610BDE">
        <w:t xml:space="preserve"> </w:t>
      </w:r>
    </w:p>
    <w:p w14:paraId="3CDBD808" w14:textId="6AEB30A6" w:rsidR="00D45E9F" w:rsidRPr="00D45E9F" w:rsidRDefault="00BE6E42" w:rsidP="003E6869">
      <w:r>
        <w:t xml:space="preserve">The statistical analysis was performed using the same two sets of paths of different lengths. </w:t>
      </w:r>
      <w:r w:rsidR="0063472E">
        <w:t xml:space="preserve">In </w:t>
      </w:r>
      <w:r w:rsidR="0063472E">
        <w:fldChar w:fldCharType="begin"/>
      </w:r>
      <w:r w:rsidR="0063472E">
        <w:instrText xml:space="preserve"> REF _Ref21678532 \h </w:instrText>
      </w:r>
      <w:r w:rsidR="0063472E">
        <w:fldChar w:fldCharType="separate"/>
      </w:r>
      <w:r w:rsidR="0063472E">
        <w:t xml:space="preserve">Table </w:t>
      </w:r>
      <w:r w:rsidR="0063472E">
        <w:rPr>
          <w:noProof/>
        </w:rPr>
        <w:t>8</w:t>
      </w:r>
      <w:r w:rsidR="0063472E">
        <w:fldChar w:fldCharType="end"/>
      </w:r>
      <w:r w:rsidR="0063472E">
        <w:t xml:space="preserve">, </w:t>
      </w:r>
      <w:r w:rsidR="00EE13E8">
        <w:t xml:space="preserve">mean </w:t>
      </w:r>
      <w:r w:rsidR="0063472E">
        <w:t xml:space="preserve">reduction in </w:t>
      </w:r>
      <w:r w:rsidR="0063472E" w:rsidRPr="0063472E">
        <w:t>ER</w:t>
      </w:r>
      <w:r w:rsidR="0063472E" w:rsidRPr="0063472E">
        <w:rPr>
          <w:vertAlign w:val="subscript"/>
        </w:rPr>
        <w:t>+65dB</w:t>
      </w:r>
      <w:r w:rsidR="0063472E">
        <w:rPr>
          <w:vertAlign w:val="subscript"/>
        </w:rPr>
        <w:t xml:space="preserve"> </w:t>
      </w:r>
      <w:r w:rsidR="00BB5C82">
        <w:t>is</w:t>
      </w:r>
      <w:r w:rsidR="0063472E">
        <w:t xml:space="preserve"> </w:t>
      </w:r>
      <w:r w:rsidR="001507DE">
        <w:t>displayed</w:t>
      </w:r>
      <w:r w:rsidR="00BB5C82">
        <w:t xml:space="preserve"> with respect</w:t>
      </w:r>
      <w:r w:rsidR="0063472E">
        <w:t xml:space="preserve"> to </w:t>
      </w:r>
      <w:r w:rsidR="00EE13E8">
        <w:t xml:space="preserve">shortest path length (two length ranges), </w:t>
      </w:r>
      <w:r w:rsidR="00BF4BEB">
        <w:t xml:space="preserve">maximum </w:t>
      </w:r>
      <w:r w:rsidR="0063472E">
        <w:t>quiet path length difference</w:t>
      </w:r>
      <w:r w:rsidR="00EE13E8">
        <w:t xml:space="preserve"> and</w:t>
      </w:r>
      <w:r w:rsidR="0063472E">
        <w:t xml:space="preserve"> exposure to noise (</w:t>
      </w:r>
      <w:r w:rsidR="0063472E" w:rsidRPr="0063472E">
        <w:t>ER</w:t>
      </w:r>
      <w:r w:rsidR="0063472E" w:rsidRPr="0063472E">
        <w:rPr>
          <w:vertAlign w:val="subscript"/>
        </w:rPr>
        <w:t>+65dB</w:t>
      </w:r>
      <w:r w:rsidR="00D45E9F" w:rsidRPr="00D45E9F">
        <w:t>)</w:t>
      </w:r>
      <w:r w:rsidR="001871D3">
        <w:t xml:space="preserve"> </w:t>
      </w:r>
      <w:r w:rsidR="00D45E9F">
        <w:t>on</w:t>
      </w:r>
      <w:r w:rsidR="0063472E">
        <w:t xml:space="preserve"> the shortest path.</w:t>
      </w:r>
      <w:r w:rsidR="005D00B4">
        <w:t xml:space="preserve"> </w:t>
      </w:r>
      <w:r w:rsidR="00D45E9F">
        <w:t xml:space="preserve">In </w:t>
      </w:r>
      <w:r w:rsidR="00D45E9F">
        <w:fldChar w:fldCharType="begin"/>
      </w:r>
      <w:r w:rsidR="00D45E9F">
        <w:instrText xml:space="preserve"> REF _Ref21678541 \h </w:instrText>
      </w:r>
      <w:r w:rsidR="00D45E9F">
        <w:fldChar w:fldCharType="separate"/>
      </w:r>
      <w:r w:rsidR="00D45E9F">
        <w:t xml:space="preserve">Table </w:t>
      </w:r>
      <w:r w:rsidR="00D45E9F">
        <w:rPr>
          <w:noProof/>
        </w:rPr>
        <w:t>9</w:t>
      </w:r>
      <w:r w:rsidR="00D45E9F">
        <w:fldChar w:fldCharType="end"/>
      </w:r>
      <w:r w:rsidR="00D45E9F">
        <w:t>, mean reduction in dB</w:t>
      </w:r>
      <w:r w:rsidR="00D45E9F">
        <w:rPr>
          <w:vertAlign w:val="subscript"/>
        </w:rPr>
        <w:t xml:space="preserve">mean </w:t>
      </w:r>
      <w:r w:rsidR="00D45E9F">
        <w:t xml:space="preserve">is displayed with respect to </w:t>
      </w:r>
      <w:r w:rsidR="0096468B">
        <w:t xml:space="preserve">the </w:t>
      </w:r>
      <w:r w:rsidR="00D45E9F">
        <w:t xml:space="preserve">length </w:t>
      </w:r>
      <w:r w:rsidR="0096468B">
        <w:t xml:space="preserve">of the shortest path </w:t>
      </w:r>
      <w:r w:rsidR="00D45E9F">
        <w:t xml:space="preserve">(two length ranges), maximum quiet path length difference and </w:t>
      </w:r>
      <w:r w:rsidR="0096468B">
        <w:t>dB</w:t>
      </w:r>
      <w:r w:rsidR="0096468B">
        <w:rPr>
          <w:vertAlign w:val="subscript"/>
        </w:rPr>
        <w:t>mean</w:t>
      </w:r>
      <w:r w:rsidR="0096468B">
        <w:t xml:space="preserve"> on the shortest path.</w:t>
      </w:r>
      <w:r w:rsidR="00A91750">
        <w:t xml:space="preserve"> </w:t>
      </w:r>
    </w:p>
    <w:p w14:paraId="625A6EB6" w14:textId="574EE1AD" w:rsidR="00A35971" w:rsidRDefault="00550446" w:rsidP="003E6869">
      <w:r>
        <w:t>S</w:t>
      </w:r>
      <w:r w:rsidR="00263BDC">
        <w:t>ince</w:t>
      </w:r>
      <w:r w:rsidR="004E0E60">
        <w:t xml:space="preserve"> </w:t>
      </w:r>
      <w:r>
        <w:t xml:space="preserve">no </w:t>
      </w:r>
      <w:r w:rsidR="004E0E60">
        <w:t xml:space="preserve">quiet paths </w:t>
      </w:r>
      <w:r w:rsidR="00031473">
        <w:t>shorter than the maximum quiet path length difference</w:t>
      </w:r>
      <w:r w:rsidR="00E66F82">
        <w:t>s</w:t>
      </w:r>
      <w:r w:rsidR="00924D6C">
        <w:t xml:space="preserve"> (100, 200 &amp; 300 m)</w:t>
      </w:r>
      <w:r w:rsidR="00031473">
        <w:t xml:space="preserve"> were found</w:t>
      </w:r>
      <w:r w:rsidR="004E0E60">
        <w:t xml:space="preserve"> for numerous ODs</w:t>
      </w:r>
      <w:r w:rsidR="00263BDC">
        <w:t xml:space="preserve">, </w:t>
      </w:r>
      <w:r w:rsidR="00B256EE">
        <w:t xml:space="preserve">the </w:t>
      </w:r>
      <w:r w:rsidR="00BD1C18">
        <w:t xml:space="preserve">length differences </w:t>
      </w:r>
      <w:r w:rsidR="00B256EE">
        <w:t xml:space="preserve">of the found quiet paths </w:t>
      </w:r>
      <w:r w:rsidR="00BD1C18">
        <w:t xml:space="preserve">were </w:t>
      </w:r>
      <w:r w:rsidR="00D81633">
        <w:t>substantially</w:t>
      </w:r>
      <w:r w:rsidR="00A45B21">
        <w:t xml:space="preserve"> </w:t>
      </w:r>
      <w:r w:rsidR="00BD1C18">
        <w:t xml:space="preserve">lower than </w:t>
      </w:r>
      <w:r w:rsidR="00A45B21">
        <w:t xml:space="preserve">each </w:t>
      </w:r>
      <w:r w:rsidR="00BD1C18">
        <w:t xml:space="preserve">maximum length difference. </w:t>
      </w:r>
      <w:r w:rsidR="00F929F7">
        <w:t>For this reason, t</w:t>
      </w:r>
      <w:r w:rsidR="00263BDC">
        <w:t xml:space="preserve">he statistics of the </w:t>
      </w:r>
      <w:r w:rsidR="00924D6C">
        <w:t xml:space="preserve">actual </w:t>
      </w:r>
      <w:r w:rsidR="00263BDC">
        <w:t xml:space="preserve">quiet path length differences are shown for each </w:t>
      </w:r>
      <w:r w:rsidR="00924D6C">
        <w:t>maximum length difference respectively</w:t>
      </w:r>
      <w:r w:rsidR="00761CE3">
        <w:t xml:space="preserve">. </w:t>
      </w:r>
    </w:p>
    <w:p w14:paraId="37452CCE" w14:textId="77777777" w:rsidR="00B833AC" w:rsidRDefault="001871D3" w:rsidP="003E6869">
      <w:r>
        <w:t xml:space="preserve">The achieved reductions in </w:t>
      </w:r>
      <w:r w:rsidRPr="0063472E">
        <w:t>ER</w:t>
      </w:r>
      <w:r w:rsidRPr="0063472E">
        <w:rPr>
          <w:vertAlign w:val="subscript"/>
        </w:rPr>
        <w:t>+65dB</w:t>
      </w:r>
      <w:r>
        <w:t xml:space="preserve"> were consistently </w:t>
      </w:r>
      <w:r w:rsidR="0098256F">
        <w:t xml:space="preserve">and </w:t>
      </w:r>
      <w:r>
        <w:t xml:space="preserve">significantly </w:t>
      </w:r>
      <w:r w:rsidR="0098256F">
        <w:t xml:space="preserve">higher </w:t>
      </w:r>
      <w:r w:rsidR="003922D8">
        <w:t>for</w:t>
      </w:r>
      <w:r w:rsidR="000645FB">
        <w:t xml:space="preserve"> greater OD-distances (shortest path distance: 700–1300 m)</w:t>
      </w:r>
      <w:r w:rsidR="0098256F">
        <w:t xml:space="preserve">. </w:t>
      </w:r>
      <w:r w:rsidR="009F191E">
        <w:t xml:space="preserve">For shorter </w:t>
      </w:r>
      <w:r w:rsidR="00A36421">
        <w:t>OD-distances (shortest path distance: 300–600 m)</w:t>
      </w:r>
      <w:r w:rsidR="009F191E">
        <w:t xml:space="preserve">, </w:t>
      </w:r>
      <w:r w:rsidR="00A36421">
        <w:t xml:space="preserve">the mean effect of the quiet paths on </w:t>
      </w:r>
      <w:r w:rsidR="00A36421" w:rsidRPr="0063472E">
        <w:t>ER</w:t>
      </w:r>
      <w:r w:rsidR="00A36421" w:rsidRPr="0063472E">
        <w:rPr>
          <w:vertAlign w:val="subscript"/>
        </w:rPr>
        <w:t>+65dB</w:t>
      </w:r>
      <w:r w:rsidR="00A36421">
        <w:rPr>
          <w:vertAlign w:val="subscript"/>
        </w:rPr>
        <w:t xml:space="preserve"> </w:t>
      </w:r>
      <w:r w:rsidR="00A36421">
        <w:t xml:space="preserve">was </w:t>
      </w:r>
      <w:r w:rsidR="006C63A8">
        <w:t xml:space="preserve">significantly </w:t>
      </w:r>
      <w:r w:rsidR="00A36421">
        <w:t>smaller.</w:t>
      </w:r>
      <w:r w:rsidR="008141E2">
        <w:t xml:space="preserve"> </w:t>
      </w:r>
      <w:r w:rsidR="00BE2EE0">
        <w:t xml:space="preserve">At best, mean </w:t>
      </w:r>
      <w:r w:rsidR="00BE2EE0" w:rsidRPr="0063472E">
        <w:t>ER</w:t>
      </w:r>
      <w:r w:rsidR="00BE2EE0" w:rsidRPr="0063472E">
        <w:rPr>
          <w:vertAlign w:val="subscript"/>
        </w:rPr>
        <w:t>+65dB</w:t>
      </w:r>
      <w:r w:rsidR="0078686D">
        <w:rPr>
          <w:vertAlign w:val="subscript"/>
        </w:rPr>
        <w:t xml:space="preserve"> </w:t>
      </w:r>
      <w:r w:rsidR="0078686D">
        <w:t>of the longer paths c</w:t>
      </w:r>
      <w:r w:rsidR="00BE2EE0">
        <w:t>ould be reduced over 50 % by</w:t>
      </w:r>
      <w:r w:rsidR="00E807B6">
        <w:t xml:space="preserve"> </w:t>
      </w:r>
      <w:r w:rsidR="00871061">
        <w:t xml:space="preserve">taking a quiet path </w:t>
      </w:r>
      <w:r w:rsidR="0010749E">
        <w:t xml:space="preserve">0–300 m longer than </w:t>
      </w:r>
      <w:r w:rsidR="003C6AD6">
        <w:t xml:space="preserve">the corresponding </w:t>
      </w:r>
      <w:r w:rsidR="0010749E">
        <w:t>shortest path</w:t>
      </w:r>
      <w:r w:rsidR="00BE2EE0">
        <w:t xml:space="preserve">. </w:t>
      </w:r>
    </w:p>
    <w:p w14:paraId="5DCF62D6" w14:textId="06B944D1" w:rsidR="00BE2EE0" w:rsidRPr="00BE2EE0" w:rsidRDefault="00D50A5B" w:rsidP="003E6869">
      <w:r>
        <w:t>Similar</w:t>
      </w:r>
      <w:r w:rsidR="00B433C2">
        <w:t xml:space="preserve"> </w:t>
      </w:r>
      <w:r w:rsidR="00602BC2">
        <w:t xml:space="preserve">patterns </w:t>
      </w:r>
      <w:r w:rsidR="00B433C2">
        <w:t>were found in the effect</w:t>
      </w:r>
      <w:r w:rsidR="00602BC2">
        <w:t>s</w:t>
      </w:r>
      <w:r w:rsidR="00B433C2">
        <w:t xml:space="preserve"> of quiet paths on dB</w:t>
      </w:r>
      <w:r w:rsidR="00B433C2">
        <w:rPr>
          <w:vertAlign w:val="subscript"/>
        </w:rPr>
        <w:t>mean</w:t>
      </w:r>
      <w:r w:rsidR="00E1336D">
        <w:t xml:space="preserve">. </w:t>
      </w:r>
      <w:r w:rsidR="00602BC2">
        <w:t>Highest reductions in</w:t>
      </w:r>
      <w:r w:rsidR="00602BC2" w:rsidRPr="00602BC2">
        <w:t xml:space="preserve"> </w:t>
      </w:r>
      <w:r w:rsidR="00602BC2">
        <w:t>dB</w:t>
      </w:r>
      <w:r w:rsidR="00602BC2">
        <w:rPr>
          <w:vertAlign w:val="subscript"/>
        </w:rPr>
        <w:t>mean</w:t>
      </w:r>
      <w:r w:rsidR="00602BC2">
        <w:t xml:space="preserve"> were found for longer paths. At best, dB</w:t>
      </w:r>
      <w:r w:rsidR="00602BC2">
        <w:rPr>
          <w:vertAlign w:val="subscript"/>
        </w:rPr>
        <w:t>mean</w:t>
      </w:r>
      <w:r w:rsidR="00602BC2">
        <w:t xml:space="preserve"> could be reduced </w:t>
      </w:r>
      <w:r w:rsidR="00405DCC">
        <w:t xml:space="preserve">on average </w:t>
      </w:r>
      <w:r w:rsidR="00602BC2">
        <w:t xml:space="preserve">5–10.1 dB by taking a quiet path </w:t>
      </w:r>
      <w:r w:rsidR="00EB0CA3">
        <w:t xml:space="preserve">less than </w:t>
      </w:r>
      <w:r w:rsidR="00602BC2">
        <w:t xml:space="preserve">300 m </w:t>
      </w:r>
      <w:r w:rsidR="009C3CDE">
        <w:t xml:space="preserve">longer than </w:t>
      </w:r>
      <w:r w:rsidR="00602BC2">
        <w:t xml:space="preserve">the shortest path. </w:t>
      </w:r>
    </w:p>
    <w:p w14:paraId="36BC129E" w14:textId="48BEE120" w:rsidR="00A36421" w:rsidRPr="00A36421" w:rsidRDefault="009215C8" w:rsidP="003E6869">
      <w:r>
        <w:t xml:space="preserve">The mean and median quiet path length differences were higher for longer paths, </w:t>
      </w:r>
      <w:r w:rsidR="00BC3379">
        <w:t>indicating</w:t>
      </w:r>
      <w:r>
        <w:t xml:space="preserve"> that</w:t>
      </w:r>
      <w:r w:rsidR="00BC3379">
        <w:t xml:space="preserve"> </w:t>
      </w:r>
      <w:r>
        <w:t xml:space="preserve">the number of quiet paths was lower for shorter OD distances or </w:t>
      </w:r>
      <w:r w:rsidR="009D5458">
        <w:t xml:space="preserve">that the </w:t>
      </w:r>
      <w:r w:rsidR="005D2079">
        <w:t xml:space="preserve">quiet paths’ </w:t>
      </w:r>
      <w:r w:rsidR="009D5458">
        <w:t xml:space="preserve">effect on exposure </w:t>
      </w:r>
      <w:r w:rsidR="005D2079">
        <w:t xml:space="preserve">was smaller at shorter </w:t>
      </w:r>
      <w:r w:rsidR="009D5458">
        <w:t>OD distance</w:t>
      </w:r>
      <w:r w:rsidR="005D2079">
        <w:t>s</w:t>
      </w:r>
      <w:r w:rsidR="009D5458">
        <w:t>.</w:t>
      </w:r>
      <w:r w:rsidR="00706E67">
        <w:t xml:space="preserve"> </w:t>
      </w:r>
    </w:p>
    <w:p w14:paraId="09067E6B" w14:textId="36720027" w:rsidR="00614E3B" w:rsidRPr="006B372B" w:rsidRDefault="00614E3B" w:rsidP="00614E3B">
      <w:pPr>
        <w:pStyle w:val="TableCaption"/>
      </w:pPr>
      <w:bookmarkStart w:id="90" w:name="_Ref21678532"/>
      <w:r>
        <w:t xml:space="preserve">Table </w:t>
      </w:r>
      <w:r>
        <w:fldChar w:fldCharType="begin"/>
      </w:r>
      <w:r>
        <w:instrText xml:space="preserve"> SEQ Table \* ARABIC </w:instrText>
      </w:r>
      <w:r>
        <w:fldChar w:fldCharType="separate"/>
      </w:r>
      <w:r w:rsidR="0003797C">
        <w:rPr>
          <w:noProof/>
        </w:rPr>
        <w:t>8</w:t>
      </w:r>
      <w:r>
        <w:fldChar w:fldCharType="end"/>
      </w:r>
      <w:bookmarkEnd w:id="90"/>
      <w:r>
        <w:t xml:space="preserve">. </w:t>
      </w:r>
      <w:r w:rsidR="00AE0ED6">
        <w:t>Mean reduction in exposure to traffic noise</w:t>
      </w:r>
      <w:r w:rsidR="0048697C">
        <w:t xml:space="preserve"> by </w:t>
      </w:r>
      <w:r w:rsidR="0048697C" w:rsidRPr="004906EF">
        <w:t>E</w:t>
      </w:r>
      <w:r w:rsidR="0071747B">
        <w:t>R</w:t>
      </w:r>
      <w:r w:rsidR="0048697C">
        <w:rPr>
          <w:vertAlign w:val="subscript"/>
        </w:rPr>
        <w:t>+65d</w:t>
      </w:r>
      <w:r w:rsidR="00A852B9">
        <w:rPr>
          <w:vertAlign w:val="subscript"/>
        </w:rPr>
        <w:t>B</w:t>
      </w:r>
      <w:r w:rsidR="00AE0ED6">
        <w:rPr>
          <w:vertAlign w:val="subscript"/>
        </w:rPr>
        <w:t xml:space="preserve"> </w:t>
      </w:r>
      <w:r w:rsidR="00AE0ED6">
        <w:t xml:space="preserve">on </w:t>
      </w:r>
      <w:r w:rsidR="00C509B0">
        <w:t xml:space="preserve">shortest and </w:t>
      </w:r>
      <w:r w:rsidR="00AE0ED6">
        <w:t>quiet paths of different length</w:t>
      </w:r>
      <w:bookmarkEnd w:id="88"/>
      <w:r w:rsidR="00A02100">
        <w:t>s.</w:t>
      </w:r>
      <w:r>
        <w:t xml:space="preserve"> </w:t>
      </w:r>
      <w:r w:rsidR="00763943">
        <w:t>M</w:t>
      </w:r>
      <w:r w:rsidR="006B372B">
        <w:t>ean reduction</w:t>
      </w:r>
      <w:r w:rsidR="00763943">
        <w:t xml:space="preserve"> is </w:t>
      </w:r>
      <w:r w:rsidR="006B372B">
        <w:t xml:space="preserve">displayed separately </w:t>
      </w:r>
      <w:r w:rsidR="00B679FC">
        <w:t>by</w:t>
      </w:r>
      <w:r w:rsidR="00C7523F">
        <w:t xml:space="preserve"> different</w:t>
      </w:r>
      <w:r w:rsidR="006B372B">
        <w:t xml:space="preserve"> </w:t>
      </w:r>
      <w:r w:rsidR="00C7523F">
        <w:t>exposures (</w:t>
      </w:r>
      <w:r w:rsidR="006B372B" w:rsidRPr="004906EF">
        <w:t>E</w:t>
      </w:r>
      <w:r w:rsidR="006B372B">
        <w:t>R</w:t>
      </w:r>
      <w:r w:rsidR="006B372B">
        <w:rPr>
          <w:vertAlign w:val="subscript"/>
        </w:rPr>
        <w:t>+65dB</w:t>
      </w:r>
      <w:r w:rsidR="00C7523F">
        <w:t xml:space="preserve">) on </w:t>
      </w:r>
      <w:r w:rsidR="006B372B">
        <w:t>the shortest path.</w:t>
      </w:r>
      <w:r w:rsidR="00503B37">
        <w:t xml:space="preserve"> </w:t>
      </w:r>
    </w:p>
    <w:tbl>
      <w:tblPr>
        <w:tblStyle w:val="TableGrid"/>
        <w:tblW w:w="94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559"/>
        <w:gridCol w:w="1560"/>
      </w:tblGrid>
      <w:tr w:rsidR="000407B9" w:rsidRPr="00CC2F87" w14:paraId="5DA7ED9A" w14:textId="77777777" w:rsidTr="001D6EED">
        <w:trPr>
          <w:trHeight w:val="158"/>
        </w:trPr>
        <w:tc>
          <w:tcPr>
            <w:tcW w:w="1271" w:type="dxa"/>
            <w:tcBorders>
              <w:left w:val="single" w:sz="4" w:space="0" w:color="FFFFFF"/>
              <w:bottom w:val="nil"/>
              <w:right w:val="single" w:sz="4" w:space="0" w:color="FFFFFF"/>
            </w:tcBorders>
          </w:tcPr>
          <w:p w14:paraId="528F16EE" w14:textId="637A8413" w:rsidR="000407B9" w:rsidRPr="003706CD" w:rsidRDefault="000407B9" w:rsidP="001556E5">
            <w:pPr>
              <w:pStyle w:val="TableText"/>
              <w:spacing w:before="240"/>
              <w:jc w:val="left"/>
              <w:rPr>
                <w:i/>
                <w:iCs/>
              </w:rPr>
            </w:pPr>
          </w:p>
        </w:tc>
        <w:tc>
          <w:tcPr>
            <w:tcW w:w="3402" w:type="dxa"/>
            <w:gridSpan w:val="4"/>
            <w:tcBorders>
              <w:left w:val="single" w:sz="4" w:space="0" w:color="FFFFFF"/>
              <w:bottom w:val="nil"/>
              <w:right w:val="single" w:sz="4" w:space="0" w:color="FFFFFF"/>
            </w:tcBorders>
          </w:tcPr>
          <w:p w14:paraId="68405C25" w14:textId="74DCB816" w:rsidR="000407B9" w:rsidRPr="003706CD" w:rsidRDefault="000407B9" w:rsidP="001556E5">
            <w:pPr>
              <w:pStyle w:val="TableText"/>
              <w:spacing w:before="240"/>
              <w:jc w:val="left"/>
            </w:pPr>
          </w:p>
        </w:tc>
        <w:tc>
          <w:tcPr>
            <w:tcW w:w="4820" w:type="dxa"/>
            <w:gridSpan w:val="3"/>
            <w:tcBorders>
              <w:left w:val="single" w:sz="4" w:space="0" w:color="FFFFFF"/>
              <w:bottom w:val="nil"/>
              <w:right w:val="single" w:sz="4" w:space="0" w:color="FFFFFF"/>
            </w:tcBorders>
          </w:tcPr>
          <w:p w14:paraId="6708F4E5" w14:textId="121AF2A1" w:rsidR="000407B9" w:rsidRPr="003706CD" w:rsidRDefault="000407B9" w:rsidP="000407B9">
            <w:pPr>
              <w:pStyle w:val="TableText"/>
              <w:spacing w:before="240" w:line="240" w:lineRule="auto"/>
              <w:rPr>
                <w:vertAlign w:val="subscript"/>
              </w:rPr>
            </w:pPr>
            <w:r w:rsidRPr="003706CD">
              <w:t>Subset of paths by E</w:t>
            </w:r>
            <w:r w:rsidR="00A05B20" w:rsidRPr="003706CD">
              <w:t>R</w:t>
            </w:r>
            <w:r w:rsidRPr="003706CD">
              <w:rPr>
                <w:vertAlign w:val="subscript"/>
              </w:rPr>
              <w:t>+65dB</w:t>
            </w:r>
          </w:p>
        </w:tc>
      </w:tr>
      <w:tr w:rsidR="001556E5" w:rsidRPr="00CC2F87" w14:paraId="6F7FFB55" w14:textId="77777777" w:rsidTr="001D6EED">
        <w:trPr>
          <w:trHeight w:val="239"/>
        </w:trPr>
        <w:tc>
          <w:tcPr>
            <w:tcW w:w="1271" w:type="dxa"/>
            <w:tcBorders>
              <w:top w:val="nil"/>
              <w:left w:val="single" w:sz="4" w:space="0" w:color="FFFFFF"/>
              <w:bottom w:val="single" w:sz="4" w:space="0" w:color="auto"/>
              <w:right w:val="single" w:sz="4" w:space="0" w:color="FFFFFF"/>
            </w:tcBorders>
          </w:tcPr>
          <w:p w14:paraId="12956B3B" w14:textId="37E29E19" w:rsidR="001556E5" w:rsidRPr="003706CD" w:rsidRDefault="000407B9" w:rsidP="00EE619F">
            <w:pPr>
              <w:pStyle w:val="TableText"/>
              <w:spacing w:before="0" w:after="160"/>
              <w:jc w:val="left"/>
            </w:pPr>
            <w:r w:rsidRPr="003706CD">
              <w:t xml:space="preserve">Path </w:t>
            </w:r>
            <w:r w:rsidRPr="003706CD">
              <w:br/>
              <w:t>length (m)</w:t>
            </w:r>
          </w:p>
        </w:tc>
        <w:tc>
          <w:tcPr>
            <w:tcW w:w="3402" w:type="dxa"/>
            <w:gridSpan w:val="4"/>
            <w:tcBorders>
              <w:top w:val="nil"/>
              <w:left w:val="single" w:sz="4" w:space="0" w:color="FFFFFF"/>
              <w:bottom w:val="single" w:sz="4" w:space="0" w:color="auto"/>
              <w:right w:val="single" w:sz="4" w:space="0" w:color="FFFFFF"/>
            </w:tcBorders>
          </w:tcPr>
          <w:p w14:paraId="13F47FD6" w14:textId="792BF975" w:rsidR="001556E5" w:rsidRPr="003706CD" w:rsidRDefault="001556E5" w:rsidP="00EE619F">
            <w:pPr>
              <w:pStyle w:val="TableText"/>
              <w:spacing w:before="240" w:after="160"/>
              <w:jc w:val="left"/>
            </w:pPr>
            <w:r w:rsidRPr="003706CD">
              <w:t>Quiet path length difference (m)</w:t>
            </w:r>
          </w:p>
        </w:tc>
        <w:tc>
          <w:tcPr>
            <w:tcW w:w="1701" w:type="dxa"/>
            <w:tcBorders>
              <w:top w:val="nil"/>
              <w:left w:val="single" w:sz="4" w:space="0" w:color="FFFFFF"/>
              <w:bottom w:val="single" w:sz="4" w:space="0" w:color="auto"/>
              <w:right w:val="single" w:sz="4" w:space="0" w:color="FFFFFF"/>
            </w:tcBorders>
          </w:tcPr>
          <w:p w14:paraId="6A493E6B" w14:textId="3F34DACC" w:rsidR="001556E5" w:rsidRPr="003706CD" w:rsidRDefault="001556E5" w:rsidP="000407B9">
            <w:pPr>
              <w:pStyle w:val="TableText"/>
              <w:spacing w:before="240" w:after="160"/>
              <w:jc w:val="left"/>
            </w:pPr>
            <w:r w:rsidRPr="003706CD">
              <w:t>10–40 %</w:t>
            </w:r>
          </w:p>
        </w:tc>
        <w:tc>
          <w:tcPr>
            <w:tcW w:w="1559" w:type="dxa"/>
            <w:tcBorders>
              <w:top w:val="nil"/>
              <w:left w:val="single" w:sz="4" w:space="0" w:color="FFFFFF"/>
              <w:bottom w:val="single" w:sz="4" w:space="0" w:color="auto"/>
              <w:right w:val="single" w:sz="4" w:space="0" w:color="FFFFFF"/>
            </w:tcBorders>
          </w:tcPr>
          <w:p w14:paraId="16EC7B38" w14:textId="72F5FC29" w:rsidR="001556E5" w:rsidRPr="003706CD" w:rsidRDefault="001556E5" w:rsidP="000407B9">
            <w:pPr>
              <w:pStyle w:val="TableText"/>
              <w:spacing w:before="240" w:after="160"/>
              <w:jc w:val="left"/>
            </w:pPr>
            <w:r w:rsidRPr="003706CD">
              <w:t>40–70 %</w:t>
            </w:r>
          </w:p>
        </w:tc>
        <w:tc>
          <w:tcPr>
            <w:tcW w:w="1560" w:type="dxa"/>
            <w:tcBorders>
              <w:top w:val="nil"/>
              <w:left w:val="single" w:sz="4" w:space="0" w:color="FFFFFF"/>
              <w:bottom w:val="single" w:sz="4" w:space="0" w:color="auto"/>
              <w:right w:val="single" w:sz="4" w:space="0" w:color="FFFFFF"/>
            </w:tcBorders>
          </w:tcPr>
          <w:p w14:paraId="093FDFD9" w14:textId="61D7AD6C" w:rsidR="001556E5" w:rsidRPr="003706CD" w:rsidRDefault="001556E5" w:rsidP="000407B9">
            <w:pPr>
              <w:pStyle w:val="TableText"/>
              <w:spacing w:before="240" w:after="160"/>
              <w:jc w:val="left"/>
              <w:rPr>
                <w:vertAlign w:val="superscript"/>
              </w:rPr>
            </w:pPr>
            <w:r w:rsidRPr="003706CD">
              <w:t>70–100 %</w:t>
            </w:r>
          </w:p>
        </w:tc>
      </w:tr>
      <w:tr w:rsidR="00671C41" w:rsidRPr="00CC2F87" w14:paraId="48C1F28A" w14:textId="77777777" w:rsidTr="001D6EED">
        <w:trPr>
          <w:trHeight w:val="302"/>
        </w:trPr>
        <w:tc>
          <w:tcPr>
            <w:tcW w:w="1271" w:type="dxa"/>
            <w:tcBorders>
              <w:left w:val="single" w:sz="4" w:space="0" w:color="FFFFFF"/>
              <w:bottom w:val="single" w:sz="4" w:space="0" w:color="auto"/>
              <w:right w:val="single" w:sz="4" w:space="0" w:color="FFFFFF"/>
            </w:tcBorders>
          </w:tcPr>
          <w:p w14:paraId="5F64B19C" w14:textId="06BF0966" w:rsidR="00671C41" w:rsidRPr="003706CD" w:rsidRDefault="00F42FF2" w:rsidP="00A852B9">
            <w:pPr>
              <w:pStyle w:val="TableText"/>
              <w:spacing w:before="240" w:after="160"/>
            </w:pPr>
            <w:r w:rsidRPr="003706CD">
              <w:t>Range</w:t>
            </w:r>
          </w:p>
        </w:tc>
        <w:tc>
          <w:tcPr>
            <w:tcW w:w="851" w:type="dxa"/>
            <w:tcBorders>
              <w:left w:val="single" w:sz="4" w:space="0" w:color="FFFFFF"/>
              <w:bottom w:val="single" w:sz="4" w:space="0" w:color="auto"/>
              <w:right w:val="single" w:sz="4" w:space="0" w:color="FFFFFF"/>
            </w:tcBorders>
          </w:tcPr>
          <w:p w14:paraId="4681FA99" w14:textId="093F6079" w:rsidR="00671C41" w:rsidRPr="003706CD" w:rsidRDefault="00671C41" w:rsidP="00A852B9">
            <w:pPr>
              <w:pStyle w:val="TableText"/>
              <w:spacing w:before="240" w:after="160"/>
            </w:pPr>
            <w:r w:rsidRPr="003706CD">
              <w:t>Max</w:t>
            </w:r>
          </w:p>
        </w:tc>
        <w:tc>
          <w:tcPr>
            <w:tcW w:w="850" w:type="dxa"/>
            <w:tcBorders>
              <w:left w:val="single" w:sz="4" w:space="0" w:color="FFFFFF"/>
              <w:bottom w:val="single" w:sz="4" w:space="0" w:color="auto"/>
              <w:right w:val="single" w:sz="4" w:space="0" w:color="FFFFFF"/>
            </w:tcBorders>
          </w:tcPr>
          <w:p w14:paraId="0377A005" w14:textId="74C5C614" w:rsidR="00671C41" w:rsidRPr="003706CD" w:rsidRDefault="00671C41" w:rsidP="00A852B9">
            <w:pPr>
              <w:pStyle w:val="TableText"/>
              <w:spacing w:before="240" w:after="160"/>
            </w:pPr>
            <w:r w:rsidRPr="003706CD">
              <w:t>Mean</w:t>
            </w:r>
          </w:p>
        </w:tc>
        <w:tc>
          <w:tcPr>
            <w:tcW w:w="992" w:type="dxa"/>
            <w:tcBorders>
              <w:left w:val="single" w:sz="4" w:space="0" w:color="FFFFFF"/>
              <w:bottom w:val="single" w:sz="4" w:space="0" w:color="auto"/>
              <w:right w:val="single" w:sz="4" w:space="0" w:color="FFFFFF"/>
            </w:tcBorders>
          </w:tcPr>
          <w:p w14:paraId="3AC2FCC1" w14:textId="081AD672" w:rsidR="00671C41" w:rsidRPr="003706CD" w:rsidRDefault="00671C41" w:rsidP="00A852B9">
            <w:pPr>
              <w:pStyle w:val="TableText"/>
              <w:spacing w:before="240" w:after="160"/>
            </w:pPr>
            <w:r w:rsidRPr="003706CD">
              <w:t>Median</w:t>
            </w:r>
          </w:p>
        </w:tc>
        <w:tc>
          <w:tcPr>
            <w:tcW w:w="709" w:type="dxa"/>
            <w:tcBorders>
              <w:left w:val="single" w:sz="4" w:space="0" w:color="FFFFFF"/>
              <w:bottom w:val="single" w:sz="4" w:space="0" w:color="auto"/>
              <w:right w:val="single" w:sz="4" w:space="0" w:color="FFFFFF"/>
            </w:tcBorders>
          </w:tcPr>
          <w:p w14:paraId="0BCA8F9B" w14:textId="32C01FB3" w:rsidR="00671C41" w:rsidRPr="003706CD" w:rsidRDefault="00671C41" w:rsidP="00A852B9">
            <w:pPr>
              <w:pStyle w:val="TableText"/>
              <w:spacing w:before="240" w:after="160"/>
            </w:pPr>
            <w:r w:rsidRPr="003706CD">
              <w:t>SD</w:t>
            </w:r>
          </w:p>
        </w:tc>
        <w:tc>
          <w:tcPr>
            <w:tcW w:w="4820" w:type="dxa"/>
            <w:gridSpan w:val="3"/>
            <w:tcBorders>
              <w:left w:val="single" w:sz="4" w:space="0" w:color="FFFFFF"/>
              <w:bottom w:val="single" w:sz="4" w:space="0" w:color="auto"/>
              <w:right w:val="single" w:sz="4" w:space="0" w:color="FFFFFF"/>
            </w:tcBorders>
          </w:tcPr>
          <w:p w14:paraId="7D9F2C8D" w14:textId="67567F32" w:rsidR="00671C41" w:rsidRPr="003706CD" w:rsidRDefault="00671C41" w:rsidP="00A852B9">
            <w:pPr>
              <w:pStyle w:val="TableText"/>
              <w:spacing w:before="240" w:after="160"/>
            </w:pPr>
            <w:r w:rsidRPr="00CC092F">
              <w:t>Difference (%) in E</w:t>
            </w:r>
            <w:r w:rsidR="00CC092F">
              <w:t>R</w:t>
            </w:r>
            <w:r w:rsidRPr="00CC092F">
              <w:rPr>
                <w:vertAlign w:val="subscript"/>
              </w:rPr>
              <w:t>+65dB</w:t>
            </w:r>
            <w:r w:rsidRPr="003706CD">
              <w:t xml:space="preserve"> (mean, median, SD)</w:t>
            </w:r>
          </w:p>
        </w:tc>
      </w:tr>
      <w:tr w:rsidR="00F42FF2" w:rsidRPr="00CC2F87" w14:paraId="4F110809" w14:textId="77777777" w:rsidTr="001D6EED">
        <w:trPr>
          <w:trHeight w:val="97"/>
        </w:trPr>
        <w:tc>
          <w:tcPr>
            <w:tcW w:w="1271" w:type="dxa"/>
            <w:tcBorders>
              <w:top w:val="single" w:sz="4" w:space="0" w:color="auto"/>
              <w:left w:val="single" w:sz="4" w:space="0" w:color="FFFFFF"/>
              <w:bottom w:val="single" w:sz="4" w:space="0" w:color="FFFFFF" w:themeColor="background1"/>
              <w:right w:val="single" w:sz="4" w:space="0" w:color="FFFFFF"/>
            </w:tcBorders>
          </w:tcPr>
          <w:p w14:paraId="26A3DB9B" w14:textId="0E5D75F7" w:rsidR="00671C41" w:rsidRPr="00F42FF2" w:rsidRDefault="00F42FF2" w:rsidP="00671C41">
            <w:pPr>
              <w:pStyle w:val="TableText"/>
              <w:spacing w:line="240" w:lineRule="auto"/>
            </w:pPr>
            <w:r w:rsidRPr="00F42FF2">
              <w:lastRenderedPageBreak/>
              <w:t>300–600</w:t>
            </w:r>
          </w:p>
        </w:tc>
        <w:tc>
          <w:tcPr>
            <w:tcW w:w="851" w:type="dxa"/>
            <w:tcBorders>
              <w:top w:val="single" w:sz="4" w:space="0" w:color="auto"/>
              <w:left w:val="single" w:sz="4" w:space="0" w:color="FFFFFF"/>
              <w:bottom w:val="single" w:sz="4" w:space="0" w:color="FFFFFF" w:themeColor="background1"/>
              <w:right w:val="single" w:sz="4" w:space="0" w:color="FFFFFF"/>
            </w:tcBorders>
          </w:tcPr>
          <w:p w14:paraId="1BD9D1EF" w14:textId="34FE9B98" w:rsidR="00671C41" w:rsidRPr="00180FB1" w:rsidRDefault="00671C41" w:rsidP="00F42FF2">
            <w:pPr>
              <w:pStyle w:val="TableText"/>
              <w:spacing w:line="240" w:lineRule="auto"/>
              <w:rPr>
                <w:i/>
                <w:iCs/>
              </w:rPr>
            </w:pPr>
            <w:r>
              <w:rPr>
                <w:i/>
                <w:iCs/>
              </w:rPr>
              <w:t>&lt; 100</w:t>
            </w:r>
          </w:p>
        </w:tc>
        <w:tc>
          <w:tcPr>
            <w:tcW w:w="850" w:type="dxa"/>
            <w:tcBorders>
              <w:top w:val="single" w:sz="4" w:space="0" w:color="auto"/>
              <w:left w:val="single" w:sz="4" w:space="0" w:color="FFFFFF"/>
              <w:bottom w:val="single" w:sz="4" w:space="0" w:color="FFFFFF" w:themeColor="background1"/>
              <w:right w:val="single" w:sz="4" w:space="0" w:color="FFFFFF"/>
            </w:tcBorders>
          </w:tcPr>
          <w:p w14:paraId="0E578097" w14:textId="66294A4B" w:rsidR="00671C41" w:rsidRPr="00CC2F87" w:rsidRDefault="00DD3C06" w:rsidP="00F42FF2">
            <w:pPr>
              <w:pStyle w:val="TableText"/>
            </w:pPr>
            <w:r>
              <w:t>18</w:t>
            </w:r>
          </w:p>
        </w:tc>
        <w:tc>
          <w:tcPr>
            <w:tcW w:w="992" w:type="dxa"/>
            <w:tcBorders>
              <w:top w:val="single" w:sz="4" w:space="0" w:color="auto"/>
              <w:left w:val="single" w:sz="4" w:space="0" w:color="FFFFFF"/>
              <w:bottom w:val="single" w:sz="4" w:space="0" w:color="FFFFFF" w:themeColor="background1"/>
              <w:right w:val="single" w:sz="4" w:space="0" w:color="FFFFFF"/>
            </w:tcBorders>
          </w:tcPr>
          <w:p w14:paraId="47CE2EAA" w14:textId="1ABEB57B" w:rsidR="00671C41" w:rsidRPr="00AD13B0" w:rsidRDefault="00DD3C06" w:rsidP="00F42FF2">
            <w:pPr>
              <w:pStyle w:val="TableText"/>
            </w:pPr>
            <w:r>
              <w:t>0</w:t>
            </w:r>
          </w:p>
        </w:tc>
        <w:tc>
          <w:tcPr>
            <w:tcW w:w="709" w:type="dxa"/>
            <w:tcBorders>
              <w:top w:val="single" w:sz="4" w:space="0" w:color="auto"/>
              <w:left w:val="single" w:sz="4" w:space="0" w:color="FFFFFF"/>
              <w:bottom w:val="single" w:sz="4" w:space="0" w:color="FFFFFF" w:themeColor="background1"/>
              <w:right w:val="single" w:sz="4" w:space="0" w:color="FFFFFF"/>
            </w:tcBorders>
          </w:tcPr>
          <w:p w14:paraId="4E72E91E" w14:textId="1F2A1379" w:rsidR="00671C41" w:rsidRPr="00AD13B0" w:rsidRDefault="00DD3C06" w:rsidP="00F42FF2">
            <w:pPr>
              <w:pStyle w:val="TableText"/>
            </w:pPr>
            <w:r>
              <w:t>28</w:t>
            </w:r>
          </w:p>
        </w:tc>
        <w:tc>
          <w:tcPr>
            <w:tcW w:w="1701" w:type="dxa"/>
            <w:tcBorders>
              <w:top w:val="single" w:sz="4" w:space="0" w:color="auto"/>
              <w:left w:val="single" w:sz="4" w:space="0" w:color="FFFFFF"/>
              <w:bottom w:val="single" w:sz="4" w:space="0" w:color="FFFFFF" w:themeColor="background1"/>
              <w:right w:val="single" w:sz="4" w:space="0" w:color="FFFFFF"/>
            </w:tcBorders>
          </w:tcPr>
          <w:p w14:paraId="4DECCE43" w14:textId="7744CDF9" w:rsidR="00671C41" w:rsidRPr="00CC2F87" w:rsidRDefault="00671C41" w:rsidP="00F42FF2">
            <w:pPr>
              <w:pStyle w:val="TableText"/>
            </w:pPr>
            <w:r>
              <w:t>-</w:t>
            </w:r>
            <w:r w:rsidR="00DD3C06">
              <w:t>12</w:t>
            </w:r>
            <w:r>
              <w:t>, 0 (2</w:t>
            </w:r>
            <w:r w:rsidR="00DD3C06">
              <w:t>6</w:t>
            </w:r>
            <w:r>
              <w:t>)</w:t>
            </w:r>
          </w:p>
        </w:tc>
        <w:tc>
          <w:tcPr>
            <w:tcW w:w="1559" w:type="dxa"/>
            <w:tcBorders>
              <w:top w:val="single" w:sz="4" w:space="0" w:color="auto"/>
              <w:left w:val="single" w:sz="4" w:space="0" w:color="FFFFFF"/>
              <w:bottom w:val="single" w:sz="4" w:space="0" w:color="FFFFFF" w:themeColor="background1"/>
              <w:right w:val="single" w:sz="4" w:space="0" w:color="FFFFFF"/>
            </w:tcBorders>
          </w:tcPr>
          <w:p w14:paraId="10B1BD08" w14:textId="2CB9FABE" w:rsidR="00671C41" w:rsidRPr="00CC2F87" w:rsidRDefault="00671C41" w:rsidP="00F42FF2">
            <w:pPr>
              <w:pStyle w:val="TableText"/>
              <w:spacing w:line="240" w:lineRule="auto"/>
            </w:pPr>
            <w:r>
              <w:t>-</w:t>
            </w:r>
            <w:r w:rsidR="00DD3C06">
              <w:t>23</w:t>
            </w:r>
            <w:r>
              <w:t>, -</w:t>
            </w:r>
            <w:r w:rsidR="00DD3C06">
              <w:t>0</w:t>
            </w:r>
            <w:r>
              <w:t xml:space="preserve"> (31)</w:t>
            </w:r>
          </w:p>
        </w:tc>
        <w:tc>
          <w:tcPr>
            <w:tcW w:w="1560" w:type="dxa"/>
            <w:tcBorders>
              <w:top w:val="single" w:sz="4" w:space="0" w:color="auto"/>
              <w:left w:val="single" w:sz="4" w:space="0" w:color="FFFFFF"/>
              <w:bottom w:val="single" w:sz="4" w:space="0" w:color="FFFFFF" w:themeColor="background1"/>
              <w:right w:val="single" w:sz="4" w:space="0" w:color="FFFFFF"/>
            </w:tcBorders>
          </w:tcPr>
          <w:p w14:paraId="0DAD8379" w14:textId="55237EF9" w:rsidR="00671C41" w:rsidRPr="00CC2F87" w:rsidRDefault="00671C41" w:rsidP="00F42FF2">
            <w:pPr>
              <w:pStyle w:val="TableText"/>
              <w:spacing w:line="240" w:lineRule="auto"/>
            </w:pPr>
            <w:r>
              <w:t>-</w:t>
            </w:r>
            <w:r w:rsidR="00EA0BC1">
              <w:t>2</w:t>
            </w:r>
            <w:r>
              <w:t>0, -</w:t>
            </w:r>
            <w:r w:rsidR="00EA0BC1">
              <w:t>0</w:t>
            </w:r>
            <w:r>
              <w:t>, (2</w:t>
            </w:r>
            <w:r w:rsidR="00EA0BC1">
              <w:t>7</w:t>
            </w:r>
            <w:r>
              <w:t>)</w:t>
            </w:r>
          </w:p>
        </w:tc>
      </w:tr>
      <w:tr w:rsidR="00F42FF2" w:rsidRPr="00CC2F87" w14:paraId="0D2764FE" w14:textId="77777777" w:rsidTr="001D6EED">
        <w:trPr>
          <w:trHeight w:val="390"/>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1E12F81" w14:textId="10539E71" w:rsidR="00F42FF2" w:rsidRPr="003E2E00" w:rsidRDefault="00F42FF2" w:rsidP="00F42FF2">
            <w:pPr>
              <w:pStyle w:val="TableText"/>
              <w:spacing w:line="240" w:lineRule="auto"/>
              <w:rPr>
                <w:i/>
                <w:iCs/>
              </w:rPr>
            </w:pPr>
            <w:r w:rsidRPr="00F42FF2">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5B6E1C9B" w14:textId="772C846D" w:rsidR="00F42FF2" w:rsidRPr="003E2E00" w:rsidRDefault="00F42FF2" w:rsidP="00F42FF2">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A4C5042" w14:textId="00A303DB" w:rsidR="00F42FF2" w:rsidRPr="00CC2F87" w:rsidRDefault="00DD3C06" w:rsidP="00F42FF2">
            <w:pPr>
              <w:pStyle w:val="TableText"/>
            </w:pPr>
            <w:r>
              <w:t>44</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5D20662" w14:textId="07110FB3" w:rsidR="00F42FF2" w:rsidRPr="00AD13B0" w:rsidRDefault="00DD3C06" w:rsidP="00F42FF2">
            <w:pPr>
              <w:pStyle w:val="TableText"/>
            </w:pPr>
            <w:r>
              <w:t>12</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49708592" w14:textId="5750B85B" w:rsidR="00F42FF2" w:rsidRPr="00AD13B0" w:rsidRDefault="00DD3C06" w:rsidP="00F42FF2">
            <w:pPr>
              <w:pStyle w:val="TableText"/>
            </w:pPr>
            <w:r>
              <w:t>58</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CAFC7AC" w14:textId="0C711E01" w:rsidR="00F42FF2" w:rsidRPr="00CC2F87" w:rsidRDefault="00F42FF2" w:rsidP="00F42FF2">
            <w:pPr>
              <w:pStyle w:val="TableText"/>
            </w:pPr>
            <w:r>
              <w:t>-</w:t>
            </w:r>
            <w:r w:rsidR="00C80C1E">
              <w:t>16</w:t>
            </w:r>
            <w:r>
              <w:t>, -0 (</w:t>
            </w:r>
            <w:r w:rsidR="00C80C1E">
              <w:t>29</w:t>
            </w:r>
            <w:r>
              <w:t>)</w:t>
            </w:r>
          </w:p>
        </w:tc>
        <w:tc>
          <w:tcPr>
            <w:tcW w:w="1559" w:type="dxa"/>
            <w:tcBorders>
              <w:top w:val="single" w:sz="4" w:space="0" w:color="FFFFFF" w:themeColor="background1"/>
              <w:left w:val="single" w:sz="4" w:space="0" w:color="FFFFFF"/>
              <w:bottom w:val="single" w:sz="4" w:space="0" w:color="FFFFFF" w:themeColor="background1"/>
              <w:right w:val="single" w:sz="4" w:space="0" w:color="FFFFFF"/>
            </w:tcBorders>
          </w:tcPr>
          <w:p w14:paraId="0E8BE735" w14:textId="6A0DD0D7" w:rsidR="00F42FF2" w:rsidRPr="00CC2F87" w:rsidRDefault="00F42FF2" w:rsidP="00F42FF2">
            <w:pPr>
              <w:pStyle w:val="TableText"/>
            </w:pPr>
            <w:r>
              <w:t>-</w:t>
            </w:r>
            <w:r w:rsidR="00C80C1E">
              <w:t>32</w:t>
            </w:r>
            <w:r>
              <w:t>, -</w:t>
            </w:r>
            <w:r w:rsidR="00C80C1E">
              <w:t>26</w:t>
            </w:r>
            <w:r>
              <w:t xml:space="preserve"> (3</w:t>
            </w:r>
            <w:r w:rsidR="00C80C1E">
              <w:t>3</w:t>
            </w:r>
            <w:r>
              <w:t>)</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283187F0" w14:textId="39E9CFF5" w:rsidR="00F42FF2" w:rsidRPr="00CC2F87" w:rsidRDefault="00F42FF2" w:rsidP="00F42FF2">
            <w:pPr>
              <w:pStyle w:val="TableText"/>
              <w:spacing w:line="240" w:lineRule="auto"/>
            </w:pPr>
            <w:r>
              <w:t>-</w:t>
            </w:r>
            <w:r w:rsidR="00C80C1E">
              <w:t>31</w:t>
            </w:r>
            <w:r>
              <w:t>, -</w:t>
            </w:r>
            <w:r w:rsidR="00C80C1E">
              <w:t>28</w:t>
            </w:r>
            <w:r>
              <w:t>, (30)</w:t>
            </w:r>
          </w:p>
        </w:tc>
      </w:tr>
      <w:tr w:rsidR="00F42FF2" w:rsidRPr="00CC2F87" w14:paraId="2229A505" w14:textId="77777777" w:rsidTr="001D6EED">
        <w:trPr>
          <w:trHeight w:val="222"/>
        </w:trPr>
        <w:tc>
          <w:tcPr>
            <w:tcW w:w="1271" w:type="dxa"/>
            <w:tcBorders>
              <w:top w:val="single" w:sz="4" w:space="0" w:color="FFFFFF" w:themeColor="background1"/>
              <w:left w:val="single" w:sz="4" w:space="0" w:color="FFFFFF"/>
              <w:bottom w:val="dotted" w:sz="4" w:space="0" w:color="auto"/>
              <w:right w:val="single" w:sz="4" w:space="0" w:color="FFFFFF"/>
            </w:tcBorders>
          </w:tcPr>
          <w:p w14:paraId="019BA837" w14:textId="62BE5144" w:rsidR="00F42FF2" w:rsidRDefault="00F42FF2" w:rsidP="00403B7D">
            <w:pPr>
              <w:pStyle w:val="TableText"/>
              <w:spacing w:after="160" w:line="240" w:lineRule="auto"/>
              <w:rPr>
                <w:i/>
                <w:iCs/>
              </w:rPr>
            </w:pPr>
            <w:r w:rsidRPr="00F42FF2">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61F19788" w14:textId="36E81C8A" w:rsidR="00F42FF2" w:rsidRPr="00CC2F87" w:rsidRDefault="00F42FF2" w:rsidP="00403B7D">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0C4F2DED" w14:textId="48834164" w:rsidR="00F42FF2" w:rsidRPr="00CC2F87" w:rsidRDefault="00DD3C06" w:rsidP="00403B7D">
            <w:pPr>
              <w:pStyle w:val="TableText"/>
              <w:spacing w:after="160"/>
            </w:pPr>
            <w:r>
              <w:t>65</w:t>
            </w:r>
          </w:p>
        </w:tc>
        <w:tc>
          <w:tcPr>
            <w:tcW w:w="992" w:type="dxa"/>
            <w:tcBorders>
              <w:top w:val="single" w:sz="4" w:space="0" w:color="FFFFFF" w:themeColor="background1"/>
              <w:left w:val="single" w:sz="4" w:space="0" w:color="FFFFFF"/>
              <w:bottom w:val="dotted" w:sz="4" w:space="0" w:color="auto"/>
              <w:right w:val="single" w:sz="4" w:space="0" w:color="FFFFFF"/>
            </w:tcBorders>
          </w:tcPr>
          <w:p w14:paraId="3009526E" w14:textId="7C1E55BC" w:rsidR="00F42FF2" w:rsidRPr="00AD13B0" w:rsidRDefault="00DD3C06" w:rsidP="00403B7D">
            <w:pPr>
              <w:pStyle w:val="TableText"/>
              <w:spacing w:after="160"/>
            </w:pPr>
            <w:r>
              <w:t>21</w:t>
            </w:r>
          </w:p>
        </w:tc>
        <w:tc>
          <w:tcPr>
            <w:tcW w:w="709" w:type="dxa"/>
            <w:tcBorders>
              <w:top w:val="single" w:sz="4" w:space="0" w:color="FFFFFF" w:themeColor="background1"/>
              <w:left w:val="single" w:sz="4" w:space="0" w:color="FFFFFF"/>
              <w:bottom w:val="dotted" w:sz="4" w:space="0" w:color="auto"/>
              <w:right w:val="single" w:sz="4" w:space="0" w:color="FFFFFF"/>
            </w:tcBorders>
          </w:tcPr>
          <w:p w14:paraId="1810A476" w14:textId="5620DC6C" w:rsidR="00F42FF2" w:rsidRPr="00AD13B0" w:rsidRDefault="00DD3C06" w:rsidP="00403B7D">
            <w:pPr>
              <w:pStyle w:val="TableText"/>
              <w:spacing w:after="160"/>
            </w:pPr>
            <w:r>
              <w:t>8</w:t>
            </w:r>
            <w:r w:rsidR="00F42FF2">
              <w:t>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54A197B1" w14:textId="2F63E235" w:rsidR="00F42FF2" w:rsidRPr="00CC2F87" w:rsidRDefault="00F42FF2" w:rsidP="00403B7D">
            <w:pPr>
              <w:pStyle w:val="TableText"/>
              <w:spacing w:after="160"/>
            </w:pPr>
            <w:r>
              <w:t>-</w:t>
            </w:r>
            <w:r w:rsidR="009248F1">
              <w:t>18</w:t>
            </w:r>
            <w:r>
              <w:t>, -</w:t>
            </w:r>
            <w:r w:rsidR="009248F1">
              <w:t>0</w:t>
            </w:r>
            <w:r>
              <w:t>, (</w:t>
            </w:r>
            <w:r w:rsidR="009248F1">
              <w:t>30</w:t>
            </w:r>
            <w:r>
              <w:t>)</w:t>
            </w:r>
          </w:p>
        </w:tc>
        <w:tc>
          <w:tcPr>
            <w:tcW w:w="1559" w:type="dxa"/>
            <w:tcBorders>
              <w:top w:val="single" w:sz="4" w:space="0" w:color="FFFFFF" w:themeColor="background1"/>
              <w:left w:val="single" w:sz="4" w:space="0" w:color="FFFFFF"/>
              <w:bottom w:val="dotted" w:sz="4" w:space="0" w:color="auto"/>
              <w:right w:val="single" w:sz="4" w:space="0" w:color="FFFFFF"/>
            </w:tcBorders>
          </w:tcPr>
          <w:p w14:paraId="56453CCA" w14:textId="61B57A5F" w:rsidR="00F42FF2" w:rsidRPr="00CC2F87" w:rsidRDefault="00F42FF2" w:rsidP="00403B7D">
            <w:pPr>
              <w:pStyle w:val="TableText"/>
              <w:spacing w:after="160"/>
            </w:pPr>
            <w:r>
              <w:t>-</w:t>
            </w:r>
            <w:r w:rsidR="009248F1">
              <w:t>36</w:t>
            </w:r>
            <w:r>
              <w:t>, -</w:t>
            </w:r>
            <w:r w:rsidR="009248F1">
              <w:t>36</w:t>
            </w:r>
            <w:r>
              <w:t xml:space="preserve"> (</w:t>
            </w:r>
            <w:r w:rsidR="009248F1">
              <w:t>34</w:t>
            </w:r>
            <w:r>
              <w:t>)</w:t>
            </w:r>
          </w:p>
        </w:tc>
        <w:tc>
          <w:tcPr>
            <w:tcW w:w="1560" w:type="dxa"/>
            <w:tcBorders>
              <w:top w:val="single" w:sz="4" w:space="0" w:color="FFFFFF" w:themeColor="background1"/>
              <w:left w:val="single" w:sz="4" w:space="0" w:color="FFFFFF"/>
              <w:bottom w:val="dotted" w:sz="4" w:space="0" w:color="auto"/>
              <w:right w:val="single" w:sz="4" w:space="0" w:color="FFFFFF"/>
            </w:tcBorders>
          </w:tcPr>
          <w:p w14:paraId="3939E2E8" w14:textId="44D66112" w:rsidR="00F42FF2" w:rsidRPr="00CC2F87" w:rsidRDefault="00F42FF2" w:rsidP="00403B7D">
            <w:pPr>
              <w:pStyle w:val="TableText"/>
              <w:spacing w:after="160" w:line="240" w:lineRule="auto"/>
            </w:pPr>
            <w:r>
              <w:t>-</w:t>
            </w:r>
            <w:r w:rsidR="009248F1">
              <w:t>38</w:t>
            </w:r>
            <w:r>
              <w:t>, -</w:t>
            </w:r>
            <w:r w:rsidR="009248F1">
              <w:t>41</w:t>
            </w:r>
            <w:r>
              <w:t>, (</w:t>
            </w:r>
            <w:r w:rsidR="009248F1">
              <w:t>31</w:t>
            </w:r>
            <w:r>
              <w:t>)</w:t>
            </w:r>
          </w:p>
        </w:tc>
      </w:tr>
      <w:tr w:rsidR="00F42FF2" w:rsidRPr="00CC2F87" w14:paraId="4B7B88B0" w14:textId="77777777" w:rsidTr="001D6EED">
        <w:trPr>
          <w:trHeight w:val="132"/>
        </w:trPr>
        <w:tc>
          <w:tcPr>
            <w:tcW w:w="1271" w:type="dxa"/>
            <w:tcBorders>
              <w:top w:val="dotted" w:sz="4" w:space="0" w:color="auto"/>
              <w:left w:val="single" w:sz="4" w:space="0" w:color="FFFFFF"/>
              <w:bottom w:val="nil"/>
              <w:right w:val="single" w:sz="4" w:space="0" w:color="FFFFFF"/>
            </w:tcBorders>
          </w:tcPr>
          <w:p w14:paraId="4F135183" w14:textId="5E87ED8C" w:rsidR="00F42FF2" w:rsidRPr="00F42FF2" w:rsidRDefault="00F42FF2" w:rsidP="00403B7D">
            <w:pPr>
              <w:pStyle w:val="TableText"/>
              <w:spacing w:line="240" w:lineRule="auto"/>
            </w:pPr>
            <w:r>
              <w:t>700–1300</w:t>
            </w:r>
          </w:p>
        </w:tc>
        <w:tc>
          <w:tcPr>
            <w:tcW w:w="851" w:type="dxa"/>
            <w:tcBorders>
              <w:top w:val="dotted" w:sz="4" w:space="0" w:color="auto"/>
              <w:left w:val="single" w:sz="4" w:space="0" w:color="FFFFFF"/>
              <w:bottom w:val="nil"/>
              <w:right w:val="single" w:sz="4" w:space="0" w:color="FFFFFF"/>
            </w:tcBorders>
          </w:tcPr>
          <w:p w14:paraId="67C69816" w14:textId="3DB11F87" w:rsidR="00F42FF2" w:rsidRDefault="00F42FF2" w:rsidP="00403B7D">
            <w:pPr>
              <w:pStyle w:val="TableText"/>
              <w:spacing w:line="240" w:lineRule="auto"/>
              <w:rPr>
                <w:i/>
                <w:iCs/>
              </w:rPr>
            </w:pPr>
            <w:r>
              <w:rPr>
                <w:i/>
                <w:iCs/>
              </w:rPr>
              <w:t>&lt; 100</w:t>
            </w:r>
          </w:p>
        </w:tc>
        <w:tc>
          <w:tcPr>
            <w:tcW w:w="850" w:type="dxa"/>
            <w:tcBorders>
              <w:top w:val="dotted" w:sz="4" w:space="0" w:color="auto"/>
              <w:left w:val="single" w:sz="4" w:space="0" w:color="FFFFFF"/>
              <w:bottom w:val="nil"/>
              <w:right w:val="single" w:sz="4" w:space="0" w:color="FFFFFF"/>
            </w:tcBorders>
          </w:tcPr>
          <w:p w14:paraId="48C5610E" w14:textId="61E91507" w:rsidR="00F42FF2" w:rsidRPr="00400730" w:rsidRDefault="00F42FF2" w:rsidP="00403B7D">
            <w:pPr>
              <w:pStyle w:val="TableText"/>
            </w:pPr>
            <w:r>
              <w:t>30</w:t>
            </w:r>
          </w:p>
        </w:tc>
        <w:tc>
          <w:tcPr>
            <w:tcW w:w="992" w:type="dxa"/>
            <w:tcBorders>
              <w:top w:val="dotted" w:sz="4" w:space="0" w:color="auto"/>
              <w:left w:val="single" w:sz="4" w:space="0" w:color="FFFFFF"/>
              <w:bottom w:val="nil"/>
              <w:right w:val="single" w:sz="4" w:space="0" w:color="FFFFFF"/>
            </w:tcBorders>
          </w:tcPr>
          <w:p w14:paraId="5729207D" w14:textId="45D89B9D" w:rsidR="00F42FF2" w:rsidRDefault="00F42FF2" w:rsidP="00403B7D">
            <w:pPr>
              <w:pStyle w:val="TableText"/>
            </w:pPr>
            <w:r>
              <w:t>19</w:t>
            </w:r>
          </w:p>
        </w:tc>
        <w:tc>
          <w:tcPr>
            <w:tcW w:w="709" w:type="dxa"/>
            <w:tcBorders>
              <w:top w:val="dotted" w:sz="4" w:space="0" w:color="auto"/>
              <w:left w:val="single" w:sz="4" w:space="0" w:color="FFFFFF"/>
              <w:bottom w:val="nil"/>
              <w:right w:val="single" w:sz="4" w:space="0" w:color="FFFFFF"/>
            </w:tcBorders>
          </w:tcPr>
          <w:p w14:paraId="5FD04369" w14:textId="21D6A95C" w:rsidR="00F42FF2" w:rsidRDefault="00F42FF2" w:rsidP="00403B7D">
            <w:pPr>
              <w:pStyle w:val="TableText"/>
            </w:pPr>
            <w:r>
              <w:t>32</w:t>
            </w:r>
          </w:p>
        </w:tc>
        <w:tc>
          <w:tcPr>
            <w:tcW w:w="1701" w:type="dxa"/>
            <w:tcBorders>
              <w:top w:val="dotted" w:sz="4" w:space="0" w:color="auto"/>
              <w:left w:val="single" w:sz="4" w:space="0" w:color="FFFFFF"/>
              <w:bottom w:val="nil"/>
              <w:right w:val="single" w:sz="4" w:space="0" w:color="FFFFFF"/>
            </w:tcBorders>
          </w:tcPr>
          <w:p w14:paraId="53B6F17A" w14:textId="432BE14C" w:rsidR="00F42FF2" w:rsidRDefault="00F42FF2" w:rsidP="00403B7D">
            <w:pPr>
              <w:pStyle w:val="TableText"/>
            </w:pPr>
            <w:r>
              <w:t>-21, 0 (29)</w:t>
            </w:r>
          </w:p>
        </w:tc>
        <w:tc>
          <w:tcPr>
            <w:tcW w:w="1559" w:type="dxa"/>
            <w:tcBorders>
              <w:top w:val="dotted" w:sz="4" w:space="0" w:color="auto"/>
              <w:left w:val="single" w:sz="4" w:space="0" w:color="FFFFFF"/>
              <w:bottom w:val="nil"/>
              <w:right w:val="single" w:sz="4" w:space="0" w:color="FFFFFF"/>
            </w:tcBorders>
          </w:tcPr>
          <w:p w14:paraId="2C5AC976" w14:textId="056F0744" w:rsidR="00F42FF2" w:rsidRDefault="00F42FF2" w:rsidP="00403B7D">
            <w:pPr>
              <w:pStyle w:val="TableText"/>
            </w:pPr>
            <w:r>
              <w:t>-32, -28 (31)</w:t>
            </w:r>
          </w:p>
        </w:tc>
        <w:tc>
          <w:tcPr>
            <w:tcW w:w="1560" w:type="dxa"/>
            <w:tcBorders>
              <w:top w:val="dotted" w:sz="4" w:space="0" w:color="auto"/>
              <w:left w:val="single" w:sz="4" w:space="0" w:color="FFFFFF"/>
              <w:bottom w:val="nil"/>
              <w:right w:val="single" w:sz="4" w:space="0" w:color="FFFFFF"/>
            </w:tcBorders>
          </w:tcPr>
          <w:p w14:paraId="31EF7C2D" w14:textId="0F766956" w:rsidR="00F42FF2" w:rsidRDefault="00F42FF2" w:rsidP="00403B7D">
            <w:pPr>
              <w:pStyle w:val="TableText"/>
              <w:spacing w:line="240" w:lineRule="auto"/>
            </w:pPr>
            <w:r>
              <w:t>-30, -25, (29)</w:t>
            </w:r>
          </w:p>
        </w:tc>
      </w:tr>
      <w:tr w:rsidR="00F42FF2" w:rsidRPr="00CC2F87" w14:paraId="2670CA03" w14:textId="77777777" w:rsidTr="001D6EED">
        <w:trPr>
          <w:trHeight w:val="120"/>
        </w:trPr>
        <w:tc>
          <w:tcPr>
            <w:tcW w:w="1271" w:type="dxa"/>
            <w:tcBorders>
              <w:top w:val="nil"/>
              <w:left w:val="single" w:sz="4" w:space="0" w:color="FFFFFF"/>
              <w:bottom w:val="nil"/>
              <w:right w:val="single" w:sz="4" w:space="0" w:color="FFFFFF"/>
            </w:tcBorders>
          </w:tcPr>
          <w:p w14:paraId="12233E9E" w14:textId="64929B8E" w:rsidR="00F42FF2" w:rsidRPr="003E2E00" w:rsidRDefault="00F42FF2" w:rsidP="00F42FF2">
            <w:pPr>
              <w:pStyle w:val="TableText"/>
              <w:spacing w:line="240" w:lineRule="auto"/>
              <w:rPr>
                <w:i/>
                <w:iCs/>
              </w:rPr>
            </w:pPr>
            <w:r>
              <w:t>700–1300</w:t>
            </w:r>
          </w:p>
        </w:tc>
        <w:tc>
          <w:tcPr>
            <w:tcW w:w="851" w:type="dxa"/>
            <w:tcBorders>
              <w:top w:val="nil"/>
              <w:left w:val="single" w:sz="4" w:space="0" w:color="FFFFFF"/>
              <w:bottom w:val="nil"/>
              <w:right w:val="single" w:sz="4" w:space="0" w:color="FFFFFF"/>
            </w:tcBorders>
          </w:tcPr>
          <w:p w14:paraId="3E299546" w14:textId="332AF5C4" w:rsidR="00F42FF2" w:rsidRDefault="00F42FF2" w:rsidP="00F42FF2">
            <w:pPr>
              <w:pStyle w:val="TableText"/>
              <w:spacing w:line="240" w:lineRule="auto"/>
              <w:rPr>
                <w:i/>
                <w:iCs/>
              </w:rPr>
            </w:pPr>
            <w:r w:rsidRPr="003E2E00">
              <w:rPr>
                <w:i/>
                <w:iCs/>
              </w:rPr>
              <w:t>&lt; 200</w:t>
            </w:r>
          </w:p>
        </w:tc>
        <w:tc>
          <w:tcPr>
            <w:tcW w:w="850" w:type="dxa"/>
            <w:tcBorders>
              <w:top w:val="nil"/>
              <w:left w:val="single" w:sz="4" w:space="0" w:color="FFFFFF"/>
              <w:bottom w:val="nil"/>
              <w:right w:val="single" w:sz="4" w:space="0" w:color="FFFFFF"/>
            </w:tcBorders>
          </w:tcPr>
          <w:p w14:paraId="5C5071F9" w14:textId="29C48A85" w:rsidR="00F42FF2" w:rsidRPr="00400730" w:rsidRDefault="00F42FF2" w:rsidP="00F42FF2">
            <w:pPr>
              <w:pStyle w:val="TableText"/>
            </w:pPr>
            <w:r>
              <w:t>75</w:t>
            </w:r>
          </w:p>
        </w:tc>
        <w:tc>
          <w:tcPr>
            <w:tcW w:w="992" w:type="dxa"/>
            <w:tcBorders>
              <w:top w:val="nil"/>
              <w:left w:val="single" w:sz="4" w:space="0" w:color="FFFFFF"/>
              <w:bottom w:val="nil"/>
              <w:right w:val="single" w:sz="4" w:space="0" w:color="FFFFFF"/>
            </w:tcBorders>
          </w:tcPr>
          <w:p w14:paraId="15314B9B" w14:textId="7402E7AE" w:rsidR="00F42FF2" w:rsidRDefault="00F42FF2" w:rsidP="00F42FF2">
            <w:pPr>
              <w:pStyle w:val="TableText"/>
            </w:pPr>
            <w:r>
              <w:t>67</w:t>
            </w:r>
          </w:p>
        </w:tc>
        <w:tc>
          <w:tcPr>
            <w:tcW w:w="709" w:type="dxa"/>
            <w:tcBorders>
              <w:top w:val="nil"/>
              <w:left w:val="single" w:sz="4" w:space="0" w:color="FFFFFF"/>
              <w:bottom w:val="nil"/>
              <w:right w:val="single" w:sz="4" w:space="0" w:color="FFFFFF"/>
            </w:tcBorders>
          </w:tcPr>
          <w:p w14:paraId="1F2E2D3C" w14:textId="2E7EF679" w:rsidR="00F42FF2" w:rsidRDefault="00F42FF2" w:rsidP="00F42FF2">
            <w:pPr>
              <w:pStyle w:val="TableText"/>
            </w:pPr>
            <w:r>
              <w:t>63</w:t>
            </w:r>
          </w:p>
        </w:tc>
        <w:tc>
          <w:tcPr>
            <w:tcW w:w="1701" w:type="dxa"/>
            <w:tcBorders>
              <w:top w:val="nil"/>
              <w:left w:val="single" w:sz="4" w:space="0" w:color="FFFFFF"/>
              <w:bottom w:val="nil"/>
              <w:right w:val="single" w:sz="4" w:space="0" w:color="FFFFFF"/>
            </w:tcBorders>
          </w:tcPr>
          <w:p w14:paraId="498A2BEA" w14:textId="57C247F6" w:rsidR="00F42FF2" w:rsidRDefault="00F42FF2" w:rsidP="00F42FF2">
            <w:pPr>
              <w:pStyle w:val="TableText"/>
            </w:pPr>
            <w:r>
              <w:t>-29, -20 (32)</w:t>
            </w:r>
          </w:p>
        </w:tc>
        <w:tc>
          <w:tcPr>
            <w:tcW w:w="1559" w:type="dxa"/>
            <w:tcBorders>
              <w:top w:val="nil"/>
              <w:left w:val="single" w:sz="4" w:space="0" w:color="FFFFFF"/>
              <w:bottom w:val="nil"/>
              <w:right w:val="single" w:sz="4" w:space="0" w:color="FFFFFF"/>
            </w:tcBorders>
          </w:tcPr>
          <w:p w14:paraId="54C39709" w14:textId="534F978F" w:rsidR="00F42FF2" w:rsidRDefault="00F42FF2" w:rsidP="00F42FF2">
            <w:pPr>
              <w:pStyle w:val="TableText"/>
            </w:pPr>
            <w:r>
              <w:t>-46, -49 (31)</w:t>
            </w:r>
          </w:p>
        </w:tc>
        <w:tc>
          <w:tcPr>
            <w:tcW w:w="1560" w:type="dxa"/>
            <w:tcBorders>
              <w:top w:val="nil"/>
              <w:left w:val="single" w:sz="4" w:space="0" w:color="FFFFFF"/>
              <w:bottom w:val="nil"/>
              <w:right w:val="single" w:sz="4" w:space="0" w:color="FFFFFF"/>
            </w:tcBorders>
          </w:tcPr>
          <w:p w14:paraId="6E8604BD" w14:textId="2F763812" w:rsidR="00F42FF2" w:rsidRDefault="00F42FF2" w:rsidP="00F42FF2">
            <w:pPr>
              <w:pStyle w:val="TableText"/>
              <w:spacing w:line="240" w:lineRule="auto"/>
            </w:pPr>
            <w:r>
              <w:t>-46, -51, (30)</w:t>
            </w:r>
          </w:p>
        </w:tc>
      </w:tr>
      <w:tr w:rsidR="00F42FF2" w:rsidRPr="00CC2F87" w14:paraId="7E5DFEEC" w14:textId="77777777" w:rsidTr="001D6EED">
        <w:trPr>
          <w:trHeight w:val="71"/>
        </w:trPr>
        <w:tc>
          <w:tcPr>
            <w:tcW w:w="1271" w:type="dxa"/>
            <w:tcBorders>
              <w:top w:val="nil"/>
              <w:left w:val="single" w:sz="4" w:space="0" w:color="FFFFFF"/>
              <w:right w:val="single" w:sz="4" w:space="0" w:color="FFFFFF"/>
            </w:tcBorders>
          </w:tcPr>
          <w:p w14:paraId="615379D7" w14:textId="6766888D" w:rsidR="00F42FF2" w:rsidRDefault="00F42FF2" w:rsidP="00F42FF2">
            <w:pPr>
              <w:pStyle w:val="TableText"/>
              <w:spacing w:after="240" w:line="240" w:lineRule="auto"/>
              <w:rPr>
                <w:i/>
                <w:iCs/>
              </w:rPr>
            </w:pPr>
            <w:r>
              <w:t>700–1300</w:t>
            </w:r>
          </w:p>
        </w:tc>
        <w:tc>
          <w:tcPr>
            <w:tcW w:w="851" w:type="dxa"/>
            <w:tcBorders>
              <w:top w:val="nil"/>
              <w:left w:val="single" w:sz="4" w:space="0" w:color="FFFFFF"/>
              <w:right w:val="single" w:sz="4" w:space="0" w:color="FFFFFF"/>
            </w:tcBorders>
          </w:tcPr>
          <w:p w14:paraId="7CD8D85B" w14:textId="6D25E1C7" w:rsidR="00F42FF2" w:rsidRDefault="00F42FF2" w:rsidP="00F42FF2">
            <w:pPr>
              <w:pStyle w:val="TableText"/>
              <w:spacing w:after="240" w:line="240" w:lineRule="auto"/>
              <w:rPr>
                <w:i/>
                <w:iCs/>
              </w:rPr>
            </w:pPr>
            <w:r>
              <w:rPr>
                <w:i/>
                <w:iCs/>
              </w:rPr>
              <w:t>&lt; 300</w:t>
            </w:r>
          </w:p>
        </w:tc>
        <w:tc>
          <w:tcPr>
            <w:tcW w:w="850" w:type="dxa"/>
            <w:tcBorders>
              <w:top w:val="nil"/>
              <w:left w:val="single" w:sz="4" w:space="0" w:color="FFFFFF"/>
              <w:right w:val="single" w:sz="4" w:space="0" w:color="FFFFFF"/>
            </w:tcBorders>
          </w:tcPr>
          <w:p w14:paraId="25F12694" w14:textId="0E18786D" w:rsidR="00F42FF2" w:rsidRPr="00400730" w:rsidRDefault="00F42FF2" w:rsidP="00F42FF2">
            <w:pPr>
              <w:pStyle w:val="TableText"/>
              <w:spacing w:after="240"/>
            </w:pPr>
            <w:r w:rsidRPr="00400730">
              <w:t>1</w:t>
            </w:r>
            <w:r>
              <w:t>17</w:t>
            </w:r>
          </w:p>
        </w:tc>
        <w:tc>
          <w:tcPr>
            <w:tcW w:w="992" w:type="dxa"/>
            <w:tcBorders>
              <w:top w:val="nil"/>
              <w:left w:val="single" w:sz="4" w:space="0" w:color="FFFFFF"/>
              <w:right w:val="single" w:sz="4" w:space="0" w:color="FFFFFF"/>
            </w:tcBorders>
          </w:tcPr>
          <w:p w14:paraId="2F61B7A2" w14:textId="5BD0B321" w:rsidR="00F42FF2" w:rsidRDefault="00F42FF2" w:rsidP="00F42FF2">
            <w:pPr>
              <w:pStyle w:val="TableText"/>
              <w:spacing w:after="240"/>
            </w:pPr>
            <w:r>
              <w:t>107</w:t>
            </w:r>
          </w:p>
        </w:tc>
        <w:tc>
          <w:tcPr>
            <w:tcW w:w="709" w:type="dxa"/>
            <w:tcBorders>
              <w:top w:val="nil"/>
              <w:left w:val="single" w:sz="4" w:space="0" w:color="FFFFFF"/>
              <w:right w:val="single" w:sz="4" w:space="0" w:color="FFFFFF"/>
            </w:tcBorders>
          </w:tcPr>
          <w:p w14:paraId="52CEA0B6" w14:textId="7074E867" w:rsidR="00F42FF2" w:rsidRDefault="00F42FF2" w:rsidP="00F42FF2">
            <w:pPr>
              <w:pStyle w:val="TableText"/>
              <w:spacing w:after="240"/>
            </w:pPr>
            <w:r>
              <w:t>93</w:t>
            </w:r>
          </w:p>
        </w:tc>
        <w:tc>
          <w:tcPr>
            <w:tcW w:w="1701" w:type="dxa"/>
            <w:tcBorders>
              <w:top w:val="nil"/>
              <w:left w:val="single" w:sz="4" w:space="0" w:color="FFFFFF"/>
              <w:right w:val="single" w:sz="4" w:space="0" w:color="FFFFFF"/>
            </w:tcBorders>
          </w:tcPr>
          <w:p w14:paraId="5BF83E4E" w14:textId="5004BB71" w:rsidR="00F42FF2" w:rsidRDefault="00F42FF2" w:rsidP="00F42FF2">
            <w:pPr>
              <w:pStyle w:val="TableText"/>
              <w:spacing w:after="240"/>
            </w:pPr>
            <w:r>
              <w:t>-32, -27, (33)</w:t>
            </w:r>
          </w:p>
        </w:tc>
        <w:tc>
          <w:tcPr>
            <w:tcW w:w="1559" w:type="dxa"/>
            <w:tcBorders>
              <w:top w:val="nil"/>
              <w:left w:val="single" w:sz="4" w:space="0" w:color="FFFFFF"/>
              <w:right w:val="single" w:sz="4" w:space="0" w:color="FFFFFF"/>
            </w:tcBorders>
          </w:tcPr>
          <w:p w14:paraId="5D7B2E85" w14:textId="4B1ADFE4" w:rsidR="00F42FF2" w:rsidRDefault="00F42FF2" w:rsidP="00F42FF2">
            <w:pPr>
              <w:pStyle w:val="TableText"/>
              <w:spacing w:after="240"/>
            </w:pPr>
            <w:r>
              <w:t>-53, -59 (2</w:t>
            </w:r>
            <w:r w:rsidR="00525539">
              <w:t>9</w:t>
            </w:r>
            <w:r>
              <w:t>)</w:t>
            </w:r>
          </w:p>
        </w:tc>
        <w:tc>
          <w:tcPr>
            <w:tcW w:w="1560" w:type="dxa"/>
            <w:tcBorders>
              <w:top w:val="nil"/>
              <w:left w:val="single" w:sz="4" w:space="0" w:color="FFFFFF"/>
              <w:right w:val="single" w:sz="4" w:space="0" w:color="FFFFFF"/>
            </w:tcBorders>
          </w:tcPr>
          <w:p w14:paraId="59B48BA4" w14:textId="37C6F3E1" w:rsidR="00F42FF2" w:rsidRDefault="00F42FF2" w:rsidP="00F42FF2">
            <w:pPr>
              <w:pStyle w:val="TableText"/>
              <w:spacing w:after="240" w:line="240" w:lineRule="auto"/>
            </w:pPr>
            <w:r>
              <w:t>-55, -62, (27)</w:t>
            </w:r>
          </w:p>
        </w:tc>
      </w:tr>
    </w:tbl>
    <w:p w14:paraId="04C094F5" w14:textId="6C40FB55" w:rsidR="001556E5" w:rsidRDefault="001556E5">
      <w:pPr>
        <w:spacing w:after="0" w:line="240" w:lineRule="auto"/>
        <w:jc w:val="left"/>
      </w:pPr>
    </w:p>
    <w:p w14:paraId="5EBCFEFD" w14:textId="1DA38D18" w:rsidR="00131B2A" w:rsidRPr="000C3E11" w:rsidRDefault="00114954" w:rsidP="00114954">
      <w:pPr>
        <w:pStyle w:val="TableCaption"/>
        <w:rPr>
          <w:vertAlign w:val="subscript"/>
        </w:rPr>
      </w:pPr>
      <w:bookmarkStart w:id="91" w:name="_Ref21678541"/>
      <w:bookmarkStart w:id="92" w:name="_Toc19439342"/>
      <w:r>
        <w:t xml:space="preserve">Table </w:t>
      </w:r>
      <w:r>
        <w:fldChar w:fldCharType="begin"/>
      </w:r>
      <w:r>
        <w:instrText xml:space="preserve"> SEQ Table \* ARABIC </w:instrText>
      </w:r>
      <w:r>
        <w:fldChar w:fldCharType="separate"/>
      </w:r>
      <w:r w:rsidR="0003797C">
        <w:rPr>
          <w:noProof/>
        </w:rPr>
        <w:t>9</w:t>
      </w:r>
      <w:r>
        <w:fldChar w:fldCharType="end"/>
      </w:r>
      <w:bookmarkEnd w:id="91"/>
      <w:r>
        <w:t xml:space="preserve">. Statistics of quiet path performance by </w:t>
      </w:r>
      <w:r w:rsidR="00A852B9">
        <w:t xml:space="preserve">differences in </w:t>
      </w:r>
      <w:r>
        <w:t>dB</w:t>
      </w:r>
      <w:r>
        <w:rPr>
          <w:vertAlign w:val="subscript"/>
        </w:rPr>
        <w:t>mea</w:t>
      </w:r>
      <w:r w:rsidR="00A852B9">
        <w:rPr>
          <w:vertAlign w:val="subscript"/>
        </w:rPr>
        <w:t>n</w:t>
      </w:r>
      <w:r w:rsidR="000C3E11">
        <w:rPr>
          <w:vertAlign w:val="subscript"/>
        </w:rPr>
        <w:t>.</w:t>
      </w:r>
      <w:bookmarkEnd w:id="92"/>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851"/>
        <w:gridCol w:w="1701"/>
        <w:gridCol w:w="1701"/>
        <w:gridCol w:w="1701"/>
      </w:tblGrid>
      <w:tr w:rsidR="00FD4ADD" w:rsidRPr="0048697C" w14:paraId="551D4BA1" w14:textId="77777777" w:rsidTr="00CE197F">
        <w:trPr>
          <w:trHeight w:val="537"/>
        </w:trPr>
        <w:tc>
          <w:tcPr>
            <w:tcW w:w="1271" w:type="dxa"/>
            <w:tcBorders>
              <w:left w:val="single" w:sz="4" w:space="0" w:color="FFFFFF"/>
              <w:bottom w:val="nil"/>
              <w:right w:val="single" w:sz="4" w:space="0" w:color="FFFFFF"/>
            </w:tcBorders>
          </w:tcPr>
          <w:p w14:paraId="672C9216" w14:textId="5B848B66" w:rsidR="00FD4ADD" w:rsidRPr="003706CD" w:rsidRDefault="00FD4ADD" w:rsidP="005502BD">
            <w:pPr>
              <w:pStyle w:val="TableText"/>
              <w:spacing w:before="240"/>
              <w:jc w:val="left"/>
            </w:pPr>
          </w:p>
        </w:tc>
        <w:tc>
          <w:tcPr>
            <w:tcW w:w="3544" w:type="dxa"/>
            <w:gridSpan w:val="4"/>
            <w:tcBorders>
              <w:left w:val="single" w:sz="4" w:space="0" w:color="FFFFFF"/>
              <w:bottom w:val="nil"/>
              <w:right w:val="single" w:sz="4" w:space="0" w:color="FFFFFF"/>
            </w:tcBorders>
          </w:tcPr>
          <w:p w14:paraId="5EB8E9EA" w14:textId="54FC1E8B" w:rsidR="00FD4ADD" w:rsidRPr="003706CD" w:rsidRDefault="00FD4ADD" w:rsidP="00FD4ADD">
            <w:pPr>
              <w:pStyle w:val="TableText"/>
              <w:spacing w:before="240"/>
              <w:jc w:val="left"/>
            </w:pPr>
          </w:p>
        </w:tc>
        <w:tc>
          <w:tcPr>
            <w:tcW w:w="5103" w:type="dxa"/>
            <w:gridSpan w:val="3"/>
            <w:tcBorders>
              <w:left w:val="single" w:sz="4" w:space="0" w:color="FFFFFF"/>
              <w:bottom w:val="nil"/>
              <w:right w:val="single" w:sz="4" w:space="0" w:color="FFFFFF"/>
            </w:tcBorders>
          </w:tcPr>
          <w:p w14:paraId="76F2A127" w14:textId="44664543" w:rsidR="00FD4ADD" w:rsidRPr="003706CD" w:rsidRDefault="00FD4ADD" w:rsidP="00FD4ADD">
            <w:pPr>
              <w:pStyle w:val="TableText"/>
              <w:spacing w:before="240" w:line="240" w:lineRule="auto"/>
              <w:rPr>
                <w:vertAlign w:val="subscript"/>
              </w:rPr>
            </w:pPr>
            <w:r w:rsidRPr="003706CD">
              <w:t>Subset of paths by dB</w:t>
            </w:r>
            <w:r w:rsidRPr="003706CD">
              <w:rPr>
                <w:vertAlign w:val="subscript"/>
              </w:rPr>
              <w:t>mean</w:t>
            </w:r>
          </w:p>
        </w:tc>
      </w:tr>
      <w:tr w:rsidR="00FD4ADD" w:rsidRPr="00B9250C" w14:paraId="1C7A9FA3" w14:textId="77777777" w:rsidTr="00CE197F">
        <w:trPr>
          <w:trHeight w:val="157"/>
        </w:trPr>
        <w:tc>
          <w:tcPr>
            <w:tcW w:w="1271" w:type="dxa"/>
            <w:tcBorders>
              <w:top w:val="nil"/>
              <w:left w:val="single" w:sz="4" w:space="0" w:color="FFFFFF"/>
              <w:right w:val="single" w:sz="4" w:space="0" w:color="FFFFFF"/>
            </w:tcBorders>
          </w:tcPr>
          <w:p w14:paraId="2F4219AE" w14:textId="06E49FA6" w:rsidR="00FD4ADD" w:rsidRPr="003706CD" w:rsidRDefault="005502BD" w:rsidP="005502BD">
            <w:pPr>
              <w:pStyle w:val="TableText"/>
              <w:spacing w:before="0" w:after="160"/>
              <w:jc w:val="left"/>
            </w:pPr>
            <w:r w:rsidRPr="003706CD">
              <w:t>Path length (m)</w:t>
            </w:r>
          </w:p>
        </w:tc>
        <w:tc>
          <w:tcPr>
            <w:tcW w:w="3544" w:type="dxa"/>
            <w:gridSpan w:val="4"/>
            <w:tcBorders>
              <w:top w:val="nil"/>
              <w:left w:val="single" w:sz="4" w:space="0" w:color="FFFFFF"/>
              <w:right w:val="single" w:sz="4" w:space="0" w:color="FFFFFF"/>
            </w:tcBorders>
          </w:tcPr>
          <w:p w14:paraId="5FEB4012" w14:textId="4AC6E278" w:rsidR="00FD4ADD" w:rsidRPr="003706CD" w:rsidRDefault="00FD4ADD" w:rsidP="005502BD">
            <w:pPr>
              <w:pStyle w:val="TableText"/>
              <w:spacing w:before="240" w:after="160"/>
              <w:jc w:val="left"/>
            </w:pPr>
            <w:r w:rsidRPr="003706CD">
              <w:t>Quiet path length difference (m)</w:t>
            </w:r>
          </w:p>
        </w:tc>
        <w:tc>
          <w:tcPr>
            <w:tcW w:w="1701" w:type="dxa"/>
            <w:tcBorders>
              <w:top w:val="nil"/>
              <w:left w:val="single" w:sz="4" w:space="0" w:color="FFFFFF"/>
              <w:right w:val="single" w:sz="4" w:space="0" w:color="FFFFFF"/>
            </w:tcBorders>
          </w:tcPr>
          <w:p w14:paraId="5F05D18C" w14:textId="7C3E3863" w:rsidR="00FD4ADD" w:rsidRPr="003706CD" w:rsidRDefault="00FD4ADD" w:rsidP="005502BD">
            <w:pPr>
              <w:pStyle w:val="TableText"/>
              <w:spacing w:before="240" w:after="160"/>
              <w:jc w:val="left"/>
            </w:pPr>
            <w:r w:rsidRPr="003706CD">
              <w:t>55–60 dB</w:t>
            </w:r>
            <w:r w:rsidRPr="003706CD">
              <w:rPr>
                <w:vertAlign w:val="subscript"/>
              </w:rPr>
              <w:t>mean</w:t>
            </w:r>
          </w:p>
        </w:tc>
        <w:tc>
          <w:tcPr>
            <w:tcW w:w="1701" w:type="dxa"/>
            <w:tcBorders>
              <w:top w:val="nil"/>
              <w:left w:val="single" w:sz="4" w:space="0" w:color="FFFFFF"/>
              <w:right w:val="single" w:sz="4" w:space="0" w:color="FFFFFF"/>
            </w:tcBorders>
          </w:tcPr>
          <w:p w14:paraId="7D44CDFC" w14:textId="7A062998" w:rsidR="00FD4ADD" w:rsidRPr="003706CD" w:rsidRDefault="00FD4ADD" w:rsidP="005502BD">
            <w:pPr>
              <w:pStyle w:val="TableText"/>
              <w:spacing w:before="240" w:after="160"/>
              <w:jc w:val="left"/>
            </w:pPr>
            <w:r w:rsidRPr="003706CD">
              <w:t>60–65 dB</w:t>
            </w:r>
            <w:r w:rsidRPr="003706CD">
              <w:rPr>
                <w:vertAlign w:val="subscript"/>
              </w:rPr>
              <w:t>mean</w:t>
            </w:r>
          </w:p>
        </w:tc>
        <w:tc>
          <w:tcPr>
            <w:tcW w:w="1701" w:type="dxa"/>
            <w:tcBorders>
              <w:top w:val="nil"/>
              <w:left w:val="single" w:sz="4" w:space="0" w:color="FFFFFF"/>
              <w:right w:val="single" w:sz="4" w:space="0" w:color="FFFFFF"/>
            </w:tcBorders>
          </w:tcPr>
          <w:p w14:paraId="539F2C7D" w14:textId="5976A155" w:rsidR="00FD4ADD" w:rsidRPr="003706CD" w:rsidRDefault="00FD4ADD" w:rsidP="005502BD">
            <w:pPr>
              <w:pStyle w:val="TableText"/>
              <w:spacing w:before="240" w:after="160"/>
              <w:jc w:val="left"/>
            </w:pPr>
            <w:r w:rsidRPr="003706CD">
              <w:t>65–80 dB</w:t>
            </w:r>
            <w:r w:rsidRPr="003706CD">
              <w:rPr>
                <w:vertAlign w:val="subscript"/>
              </w:rPr>
              <w:t>mean</w:t>
            </w:r>
          </w:p>
        </w:tc>
      </w:tr>
      <w:tr w:rsidR="00A852B9" w:rsidRPr="00B9250C" w14:paraId="5311CD86" w14:textId="77777777" w:rsidTr="00CE197F">
        <w:trPr>
          <w:trHeight w:val="561"/>
        </w:trPr>
        <w:tc>
          <w:tcPr>
            <w:tcW w:w="1271" w:type="dxa"/>
            <w:tcBorders>
              <w:left w:val="single" w:sz="4" w:space="0" w:color="FFFFFF"/>
              <w:right w:val="single" w:sz="4" w:space="0" w:color="FFFFFF"/>
            </w:tcBorders>
          </w:tcPr>
          <w:p w14:paraId="4A4EC5D7" w14:textId="7730685E" w:rsidR="00A852B9" w:rsidRPr="003706CD" w:rsidRDefault="00A852B9" w:rsidP="002A36D8">
            <w:pPr>
              <w:pStyle w:val="TableText"/>
              <w:spacing w:before="240" w:after="160"/>
            </w:pPr>
            <w:r w:rsidRPr="003706CD">
              <w:t>Range</w:t>
            </w:r>
          </w:p>
        </w:tc>
        <w:tc>
          <w:tcPr>
            <w:tcW w:w="851" w:type="dxa"/>
            <w:tcBorders>
              <w:left w:val="single" w:sz="4" w:space="0" w:color="FFFFFF"/>
              <w:right w:val="single" w:sz="4" w:space="0" w:color="FFFFFF"/>
            </w:tcBorders>
          </w:tcPr>
          <w:p w14:paraId="274AFD18" w14:textId="15DFEB33" w:rsidR="00A852B9" w:rsidRPr="003706CD" w:rsidRDefault="00A852B9" w:rsidP="002A36D8">
            <w:pPr>
              <w:pStyle w:val="TableText"/>
              <w:spacing w:before="240" w:after="160"/>
            </w:pPr>
            <w:r w:rsidRPr="003706CD">
              <w:t>Max</w:t>
            </w:r>
          </w:p>
        </w:tc>
        <w:tc>
          <w:tcPr>
            <w:tcW w:w="850" w:type="dxa"/>
            <w:tcBorders>
              <w:left w:val="single" w:sz="4" w:space="0" w:color="FFFFFF"/>
              <w:right w:val="single" w:sz="4" w:space="0" w:color="FFFFFF"/>
            </w:tcBorders>
          </w:tcPr>
          <w:p w14:paraId="02DC4323" w14:textId="77777777" w:rsidR="00A852B9" w:rsidRPr="003706CD" w:rsidRDefault="00A852B9" w:rsidP="002A36D8">
            <w:pPr>
              <w:pStyle w:val="TableText"/>
              <w:spacing w:before="240" w:after="160"/>
            </w:pPr>
            <w:r w:rsidRPr="003706CD">
              <w:t>Mean</w:t>
            </w:r>
          </w:p>
        </w:tc>
        <w:tc>
          <w:tcPr>
            <w:tcW w:w="992" w:type="dxa"/>
            <w:tcBorders>
              <w:left w:val="single" w:sz="4" w:space="0" w:color="FFFFFF"/>
              <w:right w:val="single" w:sz="4" w:space="0" w:color="FFFFFF"/>
            </w:tcBorders>
          </w:tcPr>
          <w:p w14:paraId="570838C8" w14:textId="77777777" w:rsidR="00A852B9" w:rsidRPr="003706CD" w:rsidRDefault="00A852B9" w:rsidP="002A36D8">
            <w:pPr>
              <w:pStyle w:val="TableText"/>
              <w:spacing w:before="240" w:after="160"/>
            </w:pPr>
            <w:r w:rsidRPr="003706CD">
              <w:t>Median</w:t>
            </w:r>
          </w:p>
        </w:tc>
        <w:tc>
          <w:tcPr>
            <w:tcW w:w="851" w:type="dxa"/>
            <w:tcBorders>
              <w:left w:val="single" w:sz="4" w:space="0" w:color="FFFFFF"/>
              <w:right w:val="single" w:sz="4" w:space="0" w:color="FFFFFF"/>
            </w:tcBorders>
          </w:tcPr>
          <w:p w14:paraId="71772ACB" w14:textId="77777777" w:rsidR="00A852B9" w:rsidRPr="003706CD" w:rsidRDefault="00A852B9" w:rsidP="002A36D8">
            <w:pPr>
              <w:pStyle w:val="TableText"/>
              <w:spacing w:before="240" w:after="160"/>
            </w:pPr>
            <w:r w:rsidRPr="003706CD">
              <w:t>SD</w:t>
            </w:r>
          </w:p>
        </w:tc>
        <w:tc>
          <w:tcPr>
            <w:tcW w:w="5103" w:type="dxa"/>
            <w:gridSpan w:val="3"/>
            <w:tcBorders>
              <w:left w:val="single" w:sz="4" w:space="0" w:color="FFFFFF"/>
              <w:right w:val="single" w:sz="4" w:space="0" w:color="FFFFFF"/>
            </w:tcBorders>
          </w:tcPr>
          <w:p w14:paraId="03B1B24C" w14:textId="1023F2E3" w:rsidR="00A852B9" w:rsidRPr="003706CD" w:rsidRDefault="00A852B9" w:rsidP="002A36D8">
            <w:pPr>
              <w:pStyle w:val="TableText"/>
              <w:spacing w:before="240" w:after="160"/>
            </w:pPr>
            <w:r w:rsidRPr="003706CD">
              <w:t>Difference (dB) in dB</w:t>
            </w:r>
            <w:r w:rsidRPr="003706CD">
              <w:rPr>
                <w:vertAlign w:val="subscript"/>
              </w:rPr>
              <w:t>mean</w:t>
            </w:r>
            <w:r w:rsidRPr="003706CD">
              <w:t xml:space="preserve"> (mean, median, SD)</w:t>
            </w:r>
          </w:p>
        </w:tc>
      </w:tr>
      <w:tr w:rsidR="00A852B9" w:rsidRPr="00CC2F87" w14:paraId="06691F9D" w14:textId="77777777" w:rsidTr="00CE197F">
        <w:trPr>
          <w:trHeight w:val="466"/>
        </w:trPr>
        <w:tc>
          <w:tcPr>
            <w:tcW w:w="1271" w:type="dxa"/>
            <w:tcBorders>
              <w:top w:val="single" w:sz="4" w:space="0" w:color="FFFFFF"/>
              <w:left w:val="single" w:sz="4" w:space="0" w:color="FFFFFF"/>
              <w:bottom w:val="single" w:sz="4" w:space="0" w:color="FFFFFF" w:themeColor="background1"/>
              <w:right w:val="single" w:sz="4" w:space="0" w:color="FFFFFF"/>
            </w:tcBorders>
          </w:tcPr>
          <w:p w14:paraId="23F2E003" w14:textId="2CB7F5D5" w:rsidR="00A852B9" w:rsidRPr="00A852B9" w:rsidRDefault="00A852B9" w:rsidP="002A36D8">
            <w:pPr>
              <w:pStyle w:val="TableText"/>
              <w:spacing w:before="240" w:line="240" w:lineRule="auto"/>
            </w:pPr>
            <w:r>
              <w:t>300–600</w:t>
            </w:r>
          </w:p>
        </w:tc>
        <w:tc>
          <w:tcPr>
            <w:tcW w:w="851" w:type="dxa"/>
            <w:tcBorders>
              <w:top w:val="single" w:sz="4" w:space="0" w:color="FFFFFF"/>
              <w:left w:val="single" w:sz="4" w:space="0" w:color="FFFFFF"/>
              <w:bottom w:val="single" w:sz="4" w:space="0" w:color="FFFFFF" w:themeColor="background1"/>
              <w:right w:val="single" w:sz="4" w:space="0" w:color="FFFFFF"/>
            </w:tcBorders>
          </w:tcPr>
          <w:p w14:paraId="6D066532" w14:textId="4B08996E" w:rsidR="00A852B9" w:rsidRPr="00180FB1" w:rsidRDefault="00A852B9" w:rsidP="002A36D8">
            <w:pPr>
              <w:pStyle w:val="TableText"/>
              <w:spacing w:before="240" w:line="240" w:lineRule="auto"/>
              <w:rPr>
                <w:i/>
                <w:iCs/>
              </w:rPr>
            </w:pPr>
            <w:r>
              <w:rPr>
                <w:i/>
                <w:iCs/>
              </w:rPr>
              <w:t>&lt; 1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9650F00" w14:textId="768F2D06" w:rsidR="00A852B9" w:rsidRPr="00CC2F87" w:rsidRDefault="00B81F67" w:rsidP="002A36D8">
            <w:pPr>
              <w:pStyle w:val="TableText"/>
              <w:spacing w:before="240"/>
            </w:pPr>
            <w:r>
              <w:t>1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24FD32C4" w14:textId="4DF1BBB8" w:rsidR="00A852B9" w:rsidRPr="00AD13B0" w:rsidRDefault="00B81F67" w:rsidP="002A36D8">
            <w:pPr>
              <w:pStyle w:val="TableText"/>
              <w:spacing w:before="240"/>
            </w:pPr>
            <w:r>
              <w:t>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09152C9" w14:textId="537A6BED" w:rsidR="00A852B9" w:rsidRPr="00AD13B0" w:rsidRDefault="00B81F67" w:rsidP="002A36D8">
            <w:pPr>
              <w:pStyle w:val="TableText"/>
              <w:spacing w:before="240"/>
            </w:pPr>
            <w:r>
              <w:t>2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221AABC" w14:textId="5327CB56" w:rsidR="00A852B9" w:rsidRPr="00CC2F87" w:rsidRDefault="00A852B9" w:rsidP="002A36D8">
            <w:pPr>
              <w:pStyle w:val="TableText"/>
              <w:spacing w:before="240"/>
            </w:pPr>
            <w:r>
              <w:t>-</w:t>
            </w:r>
            <w:r w:rsidR="006210A7">
              <w:t>1</w:t>
            </w:r>
            <w:r>
              <w:t>.</w:t>
            </w:r>
            <w:r w:rsidR="006210A7">
              <w:t>6</w:t>
            </w:r>
            <w:r>
              <w:t>, -</w:t>
            </w:r>
            <w:r w:rsidR="006210A7">
              <w:t>0</w:t>
            </w:r>
            <w:r>
              <w:t>.</w:t>
            </w:r>
            <w:r w:rsidR="006210A7">
              <w:t>0</w:t>
            </w:r>
            <w:r>
              <w:t xml:space="preserve"> (2.</w:t>
            </w:r>
            <w:r w:rsidR="006210A7">
              <w:t>5</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09FAD3C" w14:textId="4EF97665" w:rsidR="00A852B9" w:rsidRPr="00CC2F87" w:rsidRDefault="00A852B9" w:rsidP="002A36D8">
            <w:pPr>
              <w:pStyle w:val="TableText"/>
              <w:spacing w:before="240" w:line="240" w:lineRule="auto"/>
            </w:pPr>
            <w:r>
              <w:t>-</w:t>
            </w:r>
            <w:r w:rsidR="006210A7">
              <w:t>2</w:t>
            </w:r>
            <w:r>
              <w:t>.</w:t>
            </w:r>
            <w:r w:rsidR="00254FAA">
              <w:t>6</w:t>
            </w:r>
            <w:r>
              <w:t>, -</w:t>
            </w:r>
            <w:r w:rsidR="006210A7">
              <w:t>0</w:t>
            </w:r>
            <w:r>
              <w:t>.</w:t>
            </w:r>
            <w:r w:rsidR="006210A7">
              <w:t>0</w:t>
            </w:r>
            <w:r>
              <w:t xml:space="preserve"> (3.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8C5C6D1" w14:textId="4BC0EEA5" w:rsidR="00A852B9" w:rsidRPr="00CC2F87" w:rsidRDefault="00A852B9" w:rsidP="002A36D8">
            <w:pPr>
              <w:pStyle w:val="TableText"/>
              <w:spacing w:before="240" w:line="240" w:lineRule="auto"/>
            </w:pPr>
            <w:r>
              <w:t>-</w:t>
            </w:r>
            <w:r w:rsidR="006210A7">
              <w:t>2</w:t>
            </w:r>
            <w:r>
              <w:t>.</w:t>
            </w:r>
            <w:r w:rsidR="006210A7">
              <w:t>8</w:t>
            </w:r>
            <w:r>
              <w:t>, -</w:t>
            </w:r>
            <w:r w:rsidR="006210A7">
              <w:t>0</w:t>
            </w:r>
            <w:r>
              <w:t>.</w:t>
            </w:r>
            <w:r w:rsidR="006210A7">
              <w:t>0</w:t>
            </w:r>
            <w:r>
              <w:t>, (</w:t>
            </w:r>
            <w:r w:rsidR="00023769">
              <w:t>4</w:t>
            </w:r>
            <w:r>
              <w:t>.</w:t>
            </w:r>
            <w:r w:rsidR="00023769">
              <w:t>0</w:t>
            </w:r>
            <w:r>
              <w:t>)</w:t>
            </w:r>
          </w:p>
        </w:tc>
      </w:tr>
      <w:tr w:rsidR="00A852B9" w:rsidRPr="00CC2F87" w14:paraId="7622C7ED" w14:textId="77777777" w:rsidTr="00CE197F">
        <w:trPr>
          <w:trHeight w:val="399"/>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F3FB094" w14:textId="33CE848E" w:rsidR="00A852B9" w:rsidRPr="003E2E00" w:rsidRDefault="00A852B9" w:rsidP="002A36D8">
            <w:pPr>
              <w:pStyle w:val="TableText"/>
              <w:spacing w:line="240" w:lineRule="auto"/>
              <w:rPr>
                <w:i/>
                <w:iCs/>
              </w:rPr>
            </w:pPr>
            <w:r>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09EE7BCB" w14:textId="37889EC5" w:rsidR="00A852B9" w:rsidRPr="003E2E00" w:rsidRDefault="00A852B9" w:rsidP="002A36D8">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1D0FBF3D" w14:textId="721111A2" w:rsidR="00A852B9" w:rsidRPr="00CC2F87" w:rsidRDefault="00B81F67" w:rsidP="002A36D8">
            <w:pPr>
              <w:pStyle w:val="TableText"/>
            </w:pPr>
            <w:r>
              <w:t>47</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0284C40" w14:textId="510C8FA4" w:rsidR="00A852B9" w:rsidRPr="00AD13B0" w:rsidRDefault="00B81F67" w:rsidP="002A36D8">
            <w:pPr>
              <w:pStyle w:val="TableText"/>
            </w:pPr>
            <w:r>
              <w:t>16</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501D27F" w14:textId="002A562D" w:rsidR="00A852B9" w:rsidRPr="00AD13B0" w:rsidRDefault="00B81F67" w:rsidP="002A36D8">
            <w:pPr>
              <w:pStyle w:val="TableText"/>
            </w:pPr>
            <w:r>
              <w:t>5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1F52229" w14:textId="236336D5" w:rsidR="00A852B9" w:rsidRPr="00CC2F87" w:rsidRDefault="00A852B9" w:rsidP="002A36D8">
            <w:pPr>
              <w:pStyle w:val="TableText"/>
            </w:pPr>
            <w:r>
              <w:t>-</w:t>
            </w:r>
            <w:r w:rsidR="009A32ED">
              <w:t>2</w:t>
            </w:r>
            <w:r>
              <w:t>.</w:t>
            </w:r>
            <w:r w:rsidR="00C015FF">
              <w:t>4</w:t>
            </w:r>
            <w:r>
              <w:t>, -</w:t>
            </w:r>
            <w:r w:rsidR="009A32ED">
              <w:t>0</w:t>
            </w:r>
            <w:r>
              <w:t>.</w:t>
            </w:r>
            <w:r w:rsidR="009A32ED">
              <w:t>5</w:t>
            </w:r>
            <w:r>
              <w:t xml:space="preserve"> (3.</w:t>
            </w:r>
            <w:r w:rsidR="004F60D3">
              <w:t>1</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42C66D2" w14:textId="70463075" w:rsidR="00A852B9" w:rsidRPr="00CC2F87" w:rsidRDefault="00A852B9" w:rsidP="002A36D8">
            <w:pPr>
              <w:pStyle w:val="TableText"/>
            </w:pPr>
            <w:r>
              <w:t>-</w:t>
            </w:r>
            <w:r w:rsidR="009A32ED">
              <w:t>4</w:t>
            </w:r>
            <w:r>
              <w:t>.</w:t>
            </w:r>
            <w:r w:rsidR="009A32ED">
              <w:t>3</w:t>
            </w:r>
            <w:r>
              <w:t>, -</w:t>
            </w:r>
            <w:r w:rsidR="009A32ED">
              <w:t>3</w:t>
            </w:r>
            <w:r>
              <w:t>.</w:t>
            </w:r>
            <w:r w:rsidR="009A32ED">
              <w:t>0</w:t>
            </w:r>
            <w:r>
              <w:t xml:space="preserve"> (4.</w:t>
            </w:r>
            <w:r w:rsidR="009A32ED">
              <w:t>6</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6715DA7" w14:textId="5CD31439" w:rsidR="00A852B9" w:rsidRPr="00CC2F87" w:rsidRDefault="00A852B9" w:rsidP="002A36D8">
            <w:pPr>
              <w:pStyle w:val="TableText"/>
              <w:spacing w:line="240" w:lineRule="auto"/>
            </w:pPr>
            <w:r>
              <w:t>-</w:t>
            </w:r>
            <w:r w:rsidR="0058770D">
              <w:t>5</w:t>
            </w:r>
            <w:r>
              <w:t>.</w:t>
            </w:r>
            <w:r w:rsidR="0058770D">
              <w:t>0</w:t>
            </w:r>
            <w:r>
              <w:t>, -</w:t>
            </w:r>
            <w:r w:rsidR="0058770D">
              <w:t>3</w:t>
            </w:r>
            <w:r>
              <w:t>.</w:t>
            </w:r>
            <w:r w:rsidR="005623E7">
              <w:t>6</w:t>
            </w:r>
            <w:r>
              <w:t>, (5.</w:t>
            </w:r>
            <w:r w:rsidR="0058770D">
              <w:t>2</w:t>
            </w:r>
            <w:r>
              <w:t>)</w:t>
            </w:r>
          </w:p>
        </w:tc>
      </w:tr>
      <w:tr w:rsidR="00A852B9" w:rsidRPr="00CC2F87" w14:paraId="0E87EE2E" w14:textId="77777777" w:rsidTr="00CE197F">
        <w:trPr>
          <w:trHeight w:val="587"/>
        </w:trPr>
        <w:tc>
          <w:tcPr>
            <w:tcW w:w="1271" w:type="dxa"/>
            <w:tcBorders>
              <w:top w:val="single" w:sz="4" w:space="0" w:color="FFFFFF" w:themeColor="background1"/>
              <w:left w:val="single" w:sz="4" w:space="0" w:color="FFFFFF"/>
              <w:bottom w:val="dotted" w:sz="4" w:space="0" w:color="auto"/>
              <w:right w:val="single" w:sz="4" w:space="0" w:color="FFFFFF"/>
            </w:tcBorders>
          </w:tcPr>
          <w:p w14:paraId="73C555EC" w14:textId="14C019D9" w:rsidR="00A852B9" w:rsidRDefault="00A852B9" w:rsidP="00A852B9">
            <w:pPr>
              <w:pStyle w:val="TableText"/>
              <w:spacing w:after="160" w:line="240" w:lineRule="auto"/>
              <w:rPr>
                <w:i/>
                <w:iCs/>
              </w:rPr>
            </w:pPr>
            <w:r>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2F5CBD78" w14:textId="1965DC69" w:rsidR="00A852B9" w:rsidRPr="00CC2F87" w:rsidRDefault="00A852B9" w:rsidP="00A852B9">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13DD6D81" w14:textId="79588E6E" w:rsidR="00A852B9" w:rsidRPr="00CC2F87" w:rsidRDefault="00B81F67" w:rsidP="00A852B9">
            <w:pPr>
              <w:pStyle w:val="TableText"/>
              <w:spacing w:after="160"/>
            </w:pPr>
            <w:r>
              <w:t>72</w:t>
            </w:r>
          </w:p>
        </w:tc>
        <w:tc>
          <w:tcPr>
            <w:tcW w:w="992" w:type="dxa"/>
            <w:tcBorders>
              <w:top w:val="single" w:sz="4" w:space="0" w:color="FFFFFF" w:themeColor="background1"/>
              <w:left w:val="single" w:sz="4" w:space="0" w:color="FFFFFF"/>
              <w:bottom w:val="dotted" w:sz="4" w:space="0" w:color="auto"/>
              <w:right w:val="single" w:sz="4" w:space="0" w:color="FFFFFF"/>
            </w:tcBorders>
          </w:tcPr>
          <w:p w14:paraId="30BE973A" w14:textId="734260D3" w:rsidR="00A852B9" w:rsidRPr="00AD13B0" w:rsidRDefault="00B81F67" w:rsidP="00A852B9">
            <w:pPr>
              <w:pStyle w:val="TableText"/>
              <w:spacing w:after="160"/>
            </w:pPr>
            <w:r>
              <w:t>32</w:t>
            </w:r>
          </w:p>
        </w:tc>
        <w:tc>
          <w:tcPr>
            <w:tcW w:w="851" w:type="dxa"/>
            <w:tcBorders>
              <w:top w:val="single" w:sz="4" w:space="0" w:color="FFFFFF" w:themeColor="background1"/>
              <w:left w:val="single" w:sz="4" w:space="0" w:color="FFFFFF"/>
              <w:bottom w:val="dotted" w:sz="4" w:space="0" w:color="auto"/>
              <w:right w:val="single" w:sz="4" w:space="0" w:color="FFFFFF"/>
            </w:tcBorders>
          </w:tcPr>
          <w:p w14:paraId="1ABC49BD" w14:textId="1F240981" w:rsidR="00A852B9" w:rsidRPr="00AD13B0" w:rsidRDefault="00B81F67" w:rsidP="00A852B9">
            <w:pPr>
              <w:pStyle w:val="TableText"/>
              <w:spacing w:after="160"/>
            </w:pPr>
            <w:r>
              <w:t>86</w:t>
            </w:r>
          </w:p>
        </w:tc>
        <w:tc>
          <w:tcPr>
            <w:tcW w:w="1701" w:type="dxa"/>
            <w:tcBorders>
              <w:top w:val="single" w:sz="4" w:space="0" w:color="FFFFFF" w:themeColor="background1"/>
              <w:left w:val="single" w:sz="4" w:space="0" w:color="FFFFFF"/>
              <w:bottom w:val="dotted" w:sz="4" w:space="0" w:color="auto"/>
              <w:right w:val="single" w:sz="4" w:space="0" w:color="FFFFFF"/>
            </w:tcBorders>
          </w:tcPr>
          <w:p w14:paraId="44659DF1" w14:textId="23FED0C3" w:rsidR="00A852B9" w:rsidRPr="00CC2F87" w:rsidRDefault="00A852B9" w:rsidP="00A852B9">
            <w:pPr>
              <w:pStyle w:val="TableText"/>
              <w:spacing w:after="160"/>
            </w:pPr>
            <w:r>
              <w:t>-</w:t>
            </w:r>
            <w:r w:rsidR="000E480C">
              <w:t>2</w:t>
            </w:r>
            <w:r>
              <w:t>.</w:t>
            </w:r>
            <w:r w:rsidR="000E480C">
              <w:t>8</w:t>
            </w:r>
            <w:r>
              <w:t>, -</w:t>
            </w:r>
            <w:r w:rsidR="000E480C">
              <w:t>1</w:t>
            </w:r>
            <w:r>
              <w:t>.</w:t>
            </w:r>
            <w:r w:rsidR="00833B39">
              <w:t>2</w:t>
            </w:r>
            <w:r>
              <w:t>, (3.</w:t>
            </w:r>
            <w:r w:rsidR="000E480C">
              <w:t>3</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09690EEE" w14:textId="1A7947D4" w:rsidR="00A852B9" w:rsidRPr="00CC2F87" w:rsidRDefault="00A852B9" w:rsidP="00A852B9">
            <w:pPr>
              <w:pStyle w:val="TableText"/>
              <w:spacing w:after="160"/>
            </w:pPr>
            <w:r>
              <w:t>-</w:t>
            </w:r>
            <w:r w:rsidR="000E480C">
              <w:t>5</w:t>
            </w:r>
            <w:r>
              <w:t>.</w:t>
            </w:r>
            <w:r w:rsidR="00413CA8">
              <w:t>2</w:t>
            </w:r>
            <w:r>
              <w:t>, -</w:t>
            </w:r>
            <w:r w:rsidR="000E480C">
              <w:t>5</w:t>
            </w:r>
            <w:r>
              <w:t>.0 (</w:t>
            </w:r>
            <w:r w:rsidR="000E480C">
              <w:t>4</w:t>
            </w:r>
            <w:r>
              <w:t>.</w:t>
            </w:r>
            <w:r w:rsidR="000E480C">
              <w:t>9</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1E6E74EA" w14:textId="2527F325" w:rsidR="00A852B9" w:rsidRPr="00CC2F87" w:rsidRDefault="00A852B9" w:rsidP="00A852B9">
            <w:pPr>
              <w:pStyle w:val="TableText"/>
              <w:spacing w:after="160" w:line="240" w:lineRule="auto"/>
            </w:pPr>
            <w:r>
              <w:t>-</w:t>
            </w:r>
            <w:r w:rsidR="007D75B5">
              <w:t>6</w:t>
            </w:r>
            <w:r>
              <w:t>.</w:t>
            </w:r>
            <w:r w:rsidR="007D75B5">
              <w:t>4</w:t>
            </w:r>
            <w:r>
              <w:t>, -</w:t>
            </w:r>
            <w:r w:rsidR="008410DF">
              <w:t>5</w:t>
            </w:r>
            <w:r>
              <w:t>.</w:t>
            </w:r>
            <w:r w:rsidR="008410DF">
              <w:t>9</w:t>
            </w:r>
            <w:r>
              <w:t>, (5.</w:t>
            </w:r>
            <w:r w:rsidR="008410DF">
              <w:t>8</w:t>
            </w:r>
            <w:r>
              <w:t>)</w:t>
            </w:r>
          </w:p>
        </w:tc>
      </w:tr>
      <w:tr w:rsidR="003B1A00" w:rsidRPr="00CC2F87" w14:paraId="453CC6B4" w14:textId="77777777" w:rsidTr="00CE197F">
        <w:trPr>
          <w:trHeight w:val="154"/>
        </w:trPr>
        <w:tc>
          <w:tcPr>
            <w:tcW w:w="1271" w:type="dxa"/>
            <w:tcBorders>
              <w:top w:val="dotted" w:sz="4" w:space="0" w:color="auto"/>
              <w:left w:val="single" w:sz="4" w:space="0" w:color="FFFFFF"/>
              <w:bottom w:val="single" w:sz="4" w:space="0" w:color="FFFFFF" w:themeColor="background1"/>
              <w:right w:val="single" w:sz="4" w:space="0" w:color="FFFFFF"/>
            </w:tcBorders>
          </w:tcPr>
          <w:p w14:paraId="2A27702D" w14:textId="42E4429A" w:rsidR="003B1A00" w:rsidRDefault="003B1A00" w:rsidP="003B1A00">
            <w:pPr>
              <w:pStyle w:val="TableText"/>
              <w:spacing w:line="240" w:lineRule="auto"/>
              <w:rPr>
                <w:i/>
                <w:iCs/>
              </w:rPr>
            </w:pPr>
            <w:r>
              <w:t>700–1300</w:t>
            </w:r>
          </w:p>
        </w:tc>
        <w:tc>
          <w:tcPr>
            <w:tcW w:w="851" w:type="dxa"/>
            <w:tcBorders>
              <w:top w:val="dotted" w:sz="4" w:space="0" w:color="auto"/>
              <w:left w:val="single" w:sz="4" w:space="0" w:color="FFFFFF"/>
              <w:bottom w:val="single" w:sz="4" w:space="0" w:color="FFFFFF" w:themeColor="background1"/>
              <w:right w:val="single" w:sz="4" w:space="0" w:color="FFFFFF"/>
            </w:tcBorders>
          </w:tcPr>
          <w:p w14:paraId="49747D7B" w14:textId="10C8B06D" w:rsidR="003B1A00" w:rsidRDefault="003B1A00" w:rsidP="003B1A00">
            <w:pPr>
              <w:pStyle w:val="TableText"/>
              <w:spacing w:line="240" w:lineRule="auto"/>
              <w:rPr>
                <w:i/>
                <w:iCs/>
              </w:rPr>
            </w:pPr>
            <w:r>
              <w:rPr>
                <w:i/>
                <w:iCs/>
              </w:rPr>
              <w:t>&lt; 100</w:t>
            </w:r>
          </w:p>
        </w:tc>
        <w:tc>
          <w:tcPr>
            <w:tcW w:w="850" w:type="dxa"/>
            <w:tcBorders>
              <w:top w:val="dotted" w:sz="4" w:space="0" w:color="auto"/>
              <w:left w:val="single" w:sz="4" w:space="0" w:color="FFFFFF"/>
              <w:bottom w:val="single" w:sz="4" w:space="0" w:color="FFFFFF" w:themeColor="background1"/>
              <w:right w:val="single" w:sz="4" w:space="0" w:color="FFFFFF"/>
            </w:tcBorders>
          </w:tcPr>
          <w:p w14:paraId="14FEA144" w14:textId="7E250189" w:rsidR="003B1A00" w:rsidRPr="00400730" w:rsidRDefault="003B1A00" w:rsidP="003B1A00">
            <w:pPr>
              <w:pStyle w:val="TableText"/>
            </w:pPr>
            <w:r>
              <w:t>31</w:t>
            </w:r>
          </w:p>
        </w:tc>
        <w:tc>
          <w:tcPr>
            <w:tcW w:w="992" w:type="dxa"/>
            <w:tcBorders>
              <w:top w:val="dotted" w:sz="4" w:space="0" w:color="auto"/>
              <w:left w:val="single" w:sz="4" w:space="0" w:color="FFFFFF"/>
              <w:bottom w:val="single" w:sz="4" w:space="0" w:color="FFFFFF" w:themeColor="background1"/>
              <w:right w:val="single" w:sz="4" w:space="0" w:color="FFFFFF"/>
            </w:tcBorders>
          </w:tcPr>
          <w:p w14:paraId="077D6F6B" w14:textId="6CB8F0F5" w:rsidR="003B1A00" w:rsidRDefault="003B1A00" w:rsidP="003B1A00">
            <w:pPr>
              <w:pStyle w:val="TableText"/>
            </w:pPr>
            <w:r>
              <w:t>21</w:t>
            </w:r>
          </w:p>
        </w:tc>
        <w:tc>
          <w:tcPr>
            <w:tcW w:w="851" w:type="dxa"/>
            <w:tcBorders>
              <w:top w:val="dotted" w:sz="4" w:space="0" w:color="auto"/>
              <w:left w:val="single" w:sz="4" w:space="0" w:color="FFFFFF"/>
              <w:bottom w:val="single" w:sz="4" w:space="0" w:color="FFFFFF" w:themeColor="background1"/>
              <w:right w:val="single" w:sz="4" w:space="0" w:color="FFFFFF"/>
            </w:tcBorders>
          </w:tcPr>
          <w:p w14:paraId="72281ACF" w14:textId="0E00E184" w:rsidR="003B1A00" w:rsidRDefault="003B1A00" w:rsidP="003B1A00">
            <w:pPr>
              <w:pStyle w:val="TableText"/>
            </w:pPr>
            <w:r>
              <w:t>32</w:t>
            </w:r>
          </w:p>
        </w:tc>
        <w:tc>
          <w:tcPr>
            <w:tcW w:w="1701" w:type="dxa"/>
            <w:tcBorders>
              <w:top w:val="dotted" w:sz="4" w:space="0" w:color="auto"/>
              <w:left w:val="single" w:sz="4" w:space="0" w:color="FFFFFF"/>
              <w:bottom w:val="single" w:sz="4" w:space="0" w:color="FFFFFF" w:themeColor="background1"/>
              <w:right w:val="single" w:sz="4" w:space="0" w:color="FFFFFF"/>
            </w:tcBorders>
          </w:tcPr>
          <w:p w14:paraId="07996739" w14:textId="1EC3F21B" w:rsidR="003B1A00" w:rsidRDefault="003B1A00" w:rsidP="003B1A00">
            <w:pPr>
              <w:pStyle w:val="TableText"/>
            </w:pPr>
            <w:r>
              <w:t>-2.</w:t>
            </w:r>
            <w:r w:rsidR="00194305">
              <w:t>3</w:t>
            </w:r>
            <w:r>
              <w:t>, -1.3 (2.7)</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319981A" w14:textId="2040A5F3" w:rsidR="003B1A00" w:rsidRDefault="003B1A00" w:rsidP="003B1A00">
            <w:pPr>
              <w:pStyle w:val="TableText"/>
            </w:pPr>
            <w:r>
              <w:t>-3.5, -2.</w:t>
            </w:r>
            <w:r w:rsidR="00FB12A3">
              <w:t>4</w:t>
            </w:r>
            <w:r>
              <w:t xml:space="preserve"> (3.9)</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7ECDF3C" w14:textId="5120C21D" w:rsidR="003B1A00" w:rsidRDefault="003B1A00" w:rsidP="003B1A00">
            <w:pPr>
              <w:pStyle w:val="TableText"/>
              <w:spacing w:line="240" w:lineRule="auto"/>
            </w:pPr>
            <w:r>
              <w:t>-4.5, -3.1, (4.8)</w:t>
            </w:r>
          </w:p>
        </w:tc>
      </w:tr>
      <w:tr w:rsidR="003B1A00" w:rsidRPr="00CC2F87" w14:paraId="536314B3" w14:textId="77777777" w:rsidTr="00CE197F">
        <w:trPr>
          <w:trHeight w:val="61"/>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1C80D81E" w14:textId="2FBF581A" w:rsidR="003B1A00" w:rsidRDefault="003B1A00" w:rsidP="003B1A00">
            <w:pPr>
              <w:pStyle w:val="TableText"/>
              <w:spacing w:line="240" w:lineRule="auto"/>
              <w:rPr>
                <w:i/>
                <w:iCs/>
              </w:rPr>
            </w:pPr>
            <w:r>
              <w:t>700–13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40F0E6A9" w14:textId="2147E78E" w:rsidR="003B1A00" w:rsidRDefault="003B1A00" w:rsidP="003B1A00">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74CDB191" w14:textId="5E8AE3AA" w:rsidR="003B1A00" w:rsidRPr="00400730" w:rsidRDefault="003B1A00" w:rsidP="003B1A00">
            <w:pPr>
              <w:pStyle w:val="TableText"/>
            </w:pPr>
            <w:r>
              <w:t>7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221EF28" w14:textId="114CC9A0" w:rsidR="003B1A00" w:rsidRDefault="003B1A00" w:rsidP="003B1A00">
            <w:pPr>
              <w:pStyle w:val="TableText"/>
            </w:pPr>
            <w:r>
              <w:t>75</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3AE07F2A" w14:textId="49DFC2EF" w:rsidR="003B1A00" w:rsidRDefault="003B1A00" w:rsidP="003B1A00">
            <w:pPr>
              <w:pStyle w:val="TableText"/>
            </w:pPr>
            <w:r>
              <w:t>64</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17B397C" w14:textId="59B2FB8F" w:rsidR="003B1A00" w:rsidRDefault="003B1A00" w:rsidP="003B1A00">
            <w:pPr>
              <w:pStyle w:val="TableText"/>
            </w:pPr>
            <w:r>
              <w:t>-3.</w:t>
            </w:r>
            <w:r w:rsidR="008D3961">
              <w:t>5</w:t>
            </w:r>
            <w:r>
              <w:t>, -3.0 (3.0)</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F5931F8" w14:textId="4C22EE93" w:rsidR="003B1A00" w:rsidRDefault="003B1A00" w:rsidP="003B1A00">
            <w:pPr>
              <w:pStyle w:val="TableText"/>
            </w:pPr>
            <w:r>
              <w:t>-5.6, -5.3 (4.</w:t>
            </w:r>
            <w:r w:rsidR="005F419E">
              <w:t>3</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1BDEF4D3" w14:textId="46FE54D0" w:rsidR="003B1A00" w:rsidRDefault="003B1A00" w:rsidP="003B1A00">
            <w:pPr>
              <w:pStyle w:val="TableText"/>
              <w:spacing w:line="240" w:lineRule="auto"/>
            </w:pPr>
            <w:r>
              <w:t>-7.5, -7.7, (5.4)</w:t>
            </w:r>
          </w:p>
        </w:tc>
      </w:tr>
      <w:tr w:rsidR="003B1A00" w:rsidRPr="00CC2F87" w14:paraId="68D94CCD" w14:textId="77777777" w:rsidTr="00CE197F">
        <w:trPr>
          <w:trHeight w:val="587"/>
        </w:trPr>
        <w:tc>
          <w:tcPr>
            <w:tcW w:w="1271" w:type="dxa"/>
            <w:tcBorders>
              <w:top w:val="single" w:sz="4" w:space="0" w:color="FFFFFF" w:themeColor="background1"/>
              <w:left w:val="single" w:sz="4" w:space="0" w:color="FFFFFF"/>
              <w:bottom w:val="single" w:sz="4" w:space="0" w:color="auto"/>
              <w:right w:val="single" w:sz="4" w:space="0" w:color="FFFFFF"/>
            </w:tcBorders>
          </w:tcPr>
          <w:p w14:paraId="288A1DFA" w14:textId="097B981A" w:rsidR="003B1A00" w:rsidRDefault="003B1A00" w:rsidP="003B1A00">
            <w:pPr>
              <w:pStyle w:val="TableText"/>
              <w:spacing w:after="240" w:line="240" w:lineRule="auto"/>
              <w:rPr>
                <w:i/>
                <w:iCs/>
              </w:rPr>
            </w:pPr>
            <w:r>
              <w:t>700–1300</w:t>
            </w:r>
          </w:p>
        </w:tc>
        <w:tc>
          <w:tcPr>
            <w:tcW w:w="851" w:type="dxa"/>
            <w:tcBorders>
              <w:top w:val="single" w:sz="4" w:space="0" w:color="FFFFFF" w:themeColor="background1"/>
              <w:left w:val="single" w:sz="4" w:space="0" w:color="FFFFFF"/>
              <w:bottom w:val="single" w:sz="4" w:space="0" w:color="auto"/>
              <w:right w:val="single" w:sz="4" w:space="0" w:color="FFFFFF"/>
            </w:tcBorders>
          </w:tcPr>
          <w:p w14:paraId="5B327150" w14:textId="2E5E5F2E" w:rsidR="003B1A00" w:rsidRDefault="003B1A00" w:rsidP="003B1A00">
            <w:pPr>
              <w:pStyle w:val="TableText"/>
              <w:spacing w:after="240" w:line="240" w:lineRule="auto"/>
              <w:rPr>
                <w:i/>
                <w:iCs/>
              </w:rPr>
            </w:pPr>
            <w:r>
              <w:rPr>
                <w:i/>
                <w:iCs/>
              </w:rPr>
              <w:t>&lt; 300</w:t>
            </w:r>
          </w:p>
        </w:tc>
        <w:tc>
          <w:tcPr>
            <w:tcW w:w="850" w:type="dxa"/>
            <w:tcBorders>
              <w:top w:val="single" w:sz="4" w:space="0" w:color="FFFFFF" w:themeColor="background1"/>
              <w:left w:val="single" w:sz="4" w:space="0" w:color="FFFFFF"/>
              <w:bottom w:val="single" w:sz="4" w:space="0" w:color="auto"/>
              <w:right w:val="single" w:sz="4" w:space="0" w:color="FFFFFF"/>
            </w:tcBorders>
          </w:tcPr>
          <w:p w14:paraId="3931ED1E" w14:textId="75763AF4" w:rsidR="003B1A00" w:rsidRPr="00400730" w:rsidRDefault="003B1A00" w:rsidP="003B1A00">
            <w:pPr>
              <w:pStyle w:val="TableText"/>
              <w:spacing w:after="240"/>
            </w:pPr>
            <w:r w:rsidRPr="00400730">
              <w:t>1</w:t>
            </w:r>
            <w:r>
              <w:t>26</w:t>
            </w:r>
          </w:p>
        </w:tc>
        <w:tc>
          <w:tcPr>
            <w:tcW w:w="992" w:type="dxa"/>
            <w:tcBorders>
              <w:top w:val="single" w:sz="4" w:space="0" w:color="FFFFFF" w:themeColor="background1"/>
              <w:left w:val="single" w:sz="4" w:space="0" w:color="FFFFFF"/>
              <w:bottom w:val="single" w:sz="4" w:space="0" w:color="auto"/>
              <w:right w:val="single" w:sz="4" w:space="0" w:color="FFFFFF"/>
            </w:tcBorders>
          </w:tcPr>
          <w:p w14:paraId="4B6276AF" w14:textId="53C09B46" w:rsidR="003B1A00" w:rsidRDefault="003B1A00" w:rsidP="003B1A00">
            <w:pPr>
              <w:pStyle w:val="TableText"/>
              <w:spacing w:after="240"/>
            </w:pPr>
            <w:r>
              <w:t>122</w:t>
            </w:r>
          </w:p>
        </w:tc>
        <w:tc>
          <w:tcPr>
            <w:tcW w:w="851" w:type="dxa"/>
            <w:tcBorders>
              <w:top w:val="single" w:sz="4" w:space="0" w:color="FFFFFF" w:themeColor="background1"/>
              <w:left w:val="single" w:sz="4" w:space="0" w:color="FFFFFF"/>
              <w:bottom w:val="single" w:sz="4" w:space="0" w:color="auto"/>
              <w:right w:val="single" w:sz="4" w:space="0" w:color="FFFFFF"/>
            </w:tcBorders>
          </w:tcPr>
          <w:p w14:paraId="1B6FE8CD" w14:textId="1F11B75B" w:rsidR="003B1A00" w:rsidRDefault="003B1A00" w:rsidP="003B1A00">
            <w:pPr>
              <w:pStyle w:val="TableText"/>
              <w:spacing w:after="240"/>
            </w:pPr>
            <w:r>
              <w:t>93</w:t>
            </w:r>
          </w:p>
        </w:tc>
        <w:tc>
          <w:tcPr>
            <w:tcW w:w="1701" w:type="dxa"/>
            <w:tcBorders>
              <w:top w:val="single" w:sz="4" w:space="0" w:color="FFFFFF" w:themeColor="background1"/>
              <w:left w:val="single" w:sz="4" w:space="0" w:color="FFFFFF"/>
              <w:bottom w:val="single" w:sz="4" w:space="0" w:color="auto"/>
              <w:right w:val="single" w:sz="4" w:space="0" w:color="FFFFFF"/>
            </w:tcBorders>
          </w:tcPr>
          <w:p w14:paraId="2F42B00E" w14:textId="05B3D941" w:rsidR="003B1A00" w:rsidRDefault="003B1A00" w:rsidP="003B1A00">
            <w:pPr>
              <w:pStyle w:val="TableText"/>
              <w:spacing w:after="240"/>
            </w:pPr>
            <w:r>
              <w:t>-4.1, -3.9, (3.2)</w:t>
            </w:r>
          </w:p>
        </w:tc>
        <w:tc>
          <w:tcPr>
            <w:tcW w:w="1701" w:type="dxa"/>
            <w:tcBorders>
              <w:top w:val="single" w:sz="4" w:space="0" w:color="FFFFFF" w:themeColor="background1"/>
              <w:left w:val="single" w:sz="4" w:space="0" w:color="FFFFFF"/>
              <w:bottom w:val="single" w:sz="4" w:space="0" w:color="auto"/>
              <w:right w:val="single" w:sz="4" w:space="0" w:color="FFFFFF"/>
            </w:tcBorders>
          </w:tcPr>
          <w:p w14:paraId="2C68C9AD" w14:textId="5FA2591F" w:rsidR="003B1A00" w:rsidRDefault="003B1A00" w:rsidP="003B1A00">
            <w:pPr>
              <w:pStyle w:val="TableText"/>
              <w:spacing w:after="240"/>
            </w:pPr>
            <w:r>
              <w:t>-6.9, -7.0 (4.3)</w:t>
            </w:r>
          </w:p>
        </w:tc>
        <w:tc>
          <w:tcPr>
            <w:tcW w:w="1701" w:type="dxa"/>
            <w:tcBorders>
              <w:top w:val="single" w:sz="4" w:space="0" w:color="FFFFFF" w:themeColor="background1"/>
              <w:left w:val="single" w:sz="4" w:space="0" w:color="FFFFFF"/>
              <w:bottom w:val="single" w:sz="4" w:space="0" w:color="auto"/>
              <w:right w:val="single" w:sz="4" w:space="0" w:color="FFFFFF"/>
            </w:tcBorders>
          </w:tcPr>
          <w:p w14:paraId="4B0DBB5A" w14:textId="7241D12D" w:rsidR="003B1A00" w:rsidRDefault="003B1A00" w:rsidP="003B1A00">
            <w:pPr>
              <w:pStyle w:val="TableText"/>
              <w:spacing w:after="240" w:line="240" w:lineRule="auto"/>
            </w:pPr>
            <w:r>
              <w:t>-9.4, -10.1, (5.4)</w:t>
            </w:r>
          </w:p>
        </w:tc>
      </w:tr>
    </w:tbl>
    <w:p w14:paraId="633EF58E" w14:textId="4BE7F99C" w:rsidR="000A7305" w:rsidRDefault="000A7305" w:rsidP="00B17DC1"/>
    <w:p w14:paraId="52AFF5BD" w14:textId="77777777" w:rsidR="00575A13" w:rsidRPr="00B17DC1" w:rsidRDefault="00575A13" w:rsidP="00B17DC1"/>
    <w:p w14:paraId="4AF0906D" w14:textId="38DE35CC" w:rsidR="00CC2301" w:rsidRPr="00CC2F87" w:rsidRDefault="006D2492" w:rsidP="00A369AA">
      <w:pPr>
        <w:pStyle w:val="Heading2"/>
      </w:pPr>
      <w:bookmarkStart w:id="93" w:name="_Toc19439295"/>
      <w:r w:rsidRPr="00CC2F87">
        <w:t>Quiet path route planner web application</w:t>
      </w:r>
      <w:bookmarkEnd w:id="93"/>
    </w:p>
    <w:p w14:paraId="5A3B651D" w14:textId="495CE8E8" w:rsidR="00D0504C" w:rsidRPr="00CC2F87" w:rsidRDefault="00D0504C" w:rsidP="00D0504C">
      <w:r w:rsidRPr="00CC2F87">
        <w:t xml:space="preserve">A typical user story that demonstrates the core functionality of the quiet path route planner application is presented in </w:t>
      </w:r>
      <w:r w:rsidRPr="00CC2F87">
        <w:fldChar w:fldCharType="begin"/>
      </w:r>
      <w:r w:rsidRPr="00CC2F87">
        <w:instrText xml:space="preserve"> REF _Ref9602518 \h </w:instrText>
      </w:r>
      <w:r w:rsidRPr="00CC2F87">
        <w:fldChar w:fldCharType="separate"/>
      </w:r>
      <w:r w:rsidR="0003797C" w:rsidRPr="00CC2F87">
        <w:t xml:space="preserve">Figure </w:t>
      </w:r>
      <w:r w:rsidR="0003797C">
        <w:rPr>
          <w:noProof/>
        </w:rPr>
        <w:t>20</w:t>
      </w:r>
      <w:r w:rsidRPr="00CC2F87">
        <w:fldChar w:fldCharType="end"/>
      </w:r>
      <w:r w:rsidRPr="00CC2F87">
        <w:t xml:space="preserve">. The user story covers a basic usage of the application, starting from defining origin and destination </w:t>
      </w:r>
      <w:r w:rsidR="008425FC">
        <w:t xml:space="preserve">locations </w:t>
      </w:r>
      <w:r w:rsidRPr="00CC2F87">
        <w:t xml:space="preserve">and finishing at choosing </w:t>
      </w:r>
      <w:r w:rsidR="00F71402">
        <w:t>a</w:t>
      </w:r>
      <w:r w:rsidRPr="00CC2F87">
        <w:t xml:space="preserve"> path to take. </w:t>
      </w:r>
    </w:p>
    <w:p w14:paraId="262788EE" w14:textId="15C2F3EB" w:rsidR="00604364" w:rsidRDefault="00D0504C" w:rsidP="00D0504C">
      <w:r w:rsidRPr="00CC2F87">
        <w:t xml:space="preserve">User can select origin and destination by clicking on the map. </w:t>
      </w:r>
      <w:r w:rsidR="00AD43E3">
        <w:t>Implementation of</w:t>
      </w:r>
      <w:r w:rsidR="00B964D2">
        <w:t xml:space="preserve"> i</w:t>
      </w:r>
      <w:r w:rsidR="00604364">
        <w:t>nputs for address geocoding were left outside of the scope of the project since</w:t>
      </w:r>
      <w:r w:rsidR="00967BC2">
        <w:t xml:space="preserve"> </w:t>
      </w:r>
      <w:r w:rsidR="00AE30D5">
        <w:t xml:space="preserve">its main </w:t>
      </w:r>
      <w:r w:rsidR="00BE45A9">
        <w:t xml:space="preserve">objective </w:t>
      </w:r>
      <w:r w:rsidR="00604364">
        <w:t xml:space="preserve">was </w:t>
      </w:r>
      <w:r w:rsidR="005B09E7">
        <w:t xml:space="preserve">not to </w:t>
      </w:r>
      <w:r w:rsidR="00BE45A9">
        <w:t xml:space="preserve">build </w:t>
      </w:r>
      <w:r w:rsidR="00394FF9">
        <w:t xml:space="preserve">a </w:t>
      </w:r>
      <w:r w:rsidR="00140FA2">
        <w:lastRenderedPageBreak/>
        <w:t xml:space="preserve">feature </w:t>
      </w:r>
      <w:r w:rsidR="005B09E7">
        <w:t>complete alternative for any existing routing application</w:t>
      </w:r>
      <w:r w:rsidR="0004538D">
        <w:t>,</w:t>
      </w:r>
      <w:r w:rsidR="005B09E7">
        <w:t xml:space="preserve"> but to </w:t>
      </w:r>
      <w:r w:rsidR="00371718">
        <w:t xml:space="preserve">enable </w:t>
      </w:r>
      <w:r w:rsidR="00604364">
        <w:t>demonstrat</w:t>
      </w:r>
      <w:r w:rsidR="00371718">
        <w:t xml:space="preserve">ing </w:t>
      </w:r>
      <w:r w:rsidR="00604364">
        <w:t xml:space="preserve">the opportunities of the quiet path optimization method in practical use cases. </w:t>
      </w:r>
    </w:p>
    <w:p w14:paraId="0A3BF416" w14:textId="77777777" w:rsidR="00D0504C" w:rsidRPr="00CC2F87" w:rsidRDefault="00D0504C" w:rsidP="00D0504C">
      <w:pPr>
        <w:keepNext/>
      </w:pPr>
      <w:r w:rsidRPr="00CC2F87">
        <w:rPr>
          <w:noProof/>
        </w:rPr>
        <w:drawing>
          <wp:inline distT="0" distB="0" distL="0" distR="0" wp14:anchorId="2871FF18" wp14:editId="03B02E70">
            <wp:extent cx="5573052" cy="5250180"/>
            <wp:effectExtent l="12700" t="12700" r="1524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573052" cy="5250180"/>
                    </a:xfrm>
                    <a:prstGeom prst="rect">
                      <a:avLst/>
                    </a:prstGeom>
                    <a:ln>
                      <a:solidFill>
                        <a:schemeClr val="tx1"/>
                      </a:solidFill>
                    </a:ln>
                  </pic:spPr>
                </pic:pic>
              </a:graphicData>
            </a:graphic>
          </wp:inline>
        </w:drawing>
      </w:r>
    </w:p>
    <w:p w14:paraId="390FA677" w14:textId="59B005FD" w:rsidR="00D0504C" w:rsidRPr="00CC2F87" w:rsidRDefault="00D0504C" w:rsidP="00D0504C">
      <w:pPr>
        <w:pStyle w:val="Caption"/>
      </w:pPr>
      <w:bookmarkStart w:id="94" w:name="_Ref9602518"/>
      <w:bookmarkStart w:id="95" w:name="_Ref9602513"/>
      <w:bookmarkStart w:id="96" w:name="_Toc19439327"/>
      <w:r w:rsidRPr="00CC2F87">
        <w:t xml:space="preserve">Figure </w:t>
      </w:r>
      <w:r w:rsidRPr="00CC2F87">
        <w:fldChar w:fldCharType="begin"/>
      </w:r>
      <w:r w:rsidRPr="00CC2F87">
        <w:instrText xml:space="preserve"> SEQ Figure \* ARABIC </w:instrText>
      </w:r>
      <w:r w:rsidRPr="00CC2F87">
        <w:fldChar w:fldCharType="separate"/>
      </w:r>
      <w:r w:rsidR="0031221D">
        <w:rPr>
          <w:noProof/>
        </w:rPr>
        <w:t>23</w:t>
      </w:r>
      <w:r w:rsidRPr="00CC2F87">
        <w:fldChar w:fldCharType="end"/>
      </w:r>
      <w:bookmarkEnd w:id="94"/>
      <w:r w:rsidRPr="00CC2F87">
        <w:t xml:space="preserve">. Typical user story demonstrating the </w:t>
      </w:r>
      <w:r w:rsidR="007615B5" w:rsidRPr="00CC2F87">
        <w:t>basic</w:t>
      </w:r>
      <w:r w:rsidRPr="00CC2F87">
        <w:t xml:space="preserve"> functionality of the quiet path route planner web application.</w:t>
      </w:r>
      <w:bookmarkEnd w:id="95"/>
      <w:r w:rsidRPr="00CC2F87">
        <w:t xml:space="preserve"> (Blue</w:t>
      </w:r>
      <w:r w:rsidR="00F3774C" w:rsidRPr="00CC2F87">
        <w:t xml:space="preserve"> </w:t>
      </w:r>
      <w:r w:rsidR="00901A9A" w:rsidRPr="00CC2F87">
        <w:t>/</w:t>
      </w:r>
      <w:r w:rsidR="00F3774C" w:rsidRPr="00CC2F87">
        <w:t xml:space="preserve"> </w:t>
      </w:r>
      <w:r w:rsidR="00901A9A" w:rsidRPr="00CC2F87">
        <w:t xml:space="preserve">green </w:t>
      </w:r>
      <w:r w:rsidRPr="00CC2F87">
        <w:t xml:space="preserve">= user’s actions; grey = </w:t>
      </w:r>
      <w:r w:rsidR="005119ED" w:rsidRPr="00CC2F87">
        <w:t xml:space="preserve">actions </w:t>
      </w:r>
      <w:r w:rsidR="00DC3878" w:rsidRPr="00CC2F87">
        <w:t>of</w:t>
      </w:r>
      <w:r w:rsidRPr="00CC2F87">
        <w:t xml:space="preserve"> </w:t>
      </w:r>
      <w:r w:rsidR="005119ED" w:rsidRPr="00CC2F87">
        <w:t xml:space="preserve">the user </w:t>
      </w:r>
      <w:r w:rsidRPr="00CC2F87">
        <w:t>interface; white = components of the routing service).</w:t>
      </w:r>
      <w:bookmarkEnd w:id="96"/>
      <w:r w:rsidRPr="00CC2F87">
        <w:t xml:space="preserve"> </w:t>
      </w:r>
    </w:p>
    <w:p w14:paraId="3FC29EF0" w14:textId="77777777" w:rsidR="00D0504C" w:rsidRPr="00CC2F87" w:rsidRDefault="00D0504C" w:rsidP="00D0504C"/>
    <w:p w14:paraId="398F735E" w14:textId="77777777" w:rsidR="001968E1" w:rsidRPr="00CC2F87" w:rsidRDefault="001968E1" w:rsidP="001968E1">
      <w:pPr>
        <w:keepNext/>
      </w:pPr>
      <w:r w:rsidRPr="00CC2F87">
        <w:rPr>
          <w:noProof/>
        </w:rPr>
        <w:lastRenderedPageBreak/>
        <w:drawing>
          <wp:inline distT="0" distB="0" distL="0" distR="0" wp14:anchorId="11D9ECF9" wp14:editId="57704EC1">
            <wp:extent cx="3257992" cy="3472778"/>
            <wp:effectExtent l="12700" t="12700" r="6350" b="7620"/>
            <wp:docPr id="14" name="Picture 1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qp_planner_1.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301225" cy="3518861"/>
                    </a:xfrm>
                    <a:prstGeom prst="rect">
                      <a:avLst/>
                    </a:prstGeom>
                    <a:ln>
                      <a:solidFill>
                        <a:schemeClr val="tx1"/>
                      </a:solidFill>
                    </a:ln>
                  </pic:spPr>
                </pic:pic>
              </a:graphicData>
            </a:graphic>
          </wp:inline>
        </w:drawing>
      </w:r>
    </w:p>
    <w:p w14:paraId="1F00F1A4" w14:textId="5DF7194B" w:rsidR="008B68D6" w:rsidRPr="00CC2F87" w:rsidRDefault="001968E1" w:rsidP="00020EA1">
      <w:pPr>
        <w:pStyle w:val="Caption"/>
      </w:pPr>
      <w:bookmarkStart w:id="97" w:name="_Toc1943932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31221D">
        <w:rPr>
          <w:noProof/>
        </w:rPr>
        <w:t>24</w:t>
      </w:r>
      <w:r w:rsidR="004F023F" w:rsidRPr="00CC2F87">
        <w:fldChar w:fldCharType="end"/>
      </w:r>
      <w:r w:rsidRPr="00CC2F87">
        <w:t>. Landing page of the quiet path route planner.</w:t>
      </w:r>
      <w:bookmarkEnd w:id="97"/>
    </w:p>
    <w:p w14:paraId="467B8618" w14:textId="77777777" w:rsidR="0039683F" w:rsidRPr="00CC2F87" w:rsidRDefault="0039683F" w:rsidP="0039683F">
      <w:pPr>
        <w:keepNext/>
      </w:pPr>
      <w:r w:rsidRPr="00CC2F87">
        <w:rPr>
          <w:noProof/>
        </w:rPr>
        <w:drawing>
          <wp:inline distT="0" distB="0" distL="0" distR="0" wp14:anchorId="31788C8E" wp14:editId="0D24FC9F">
            <wp:extent cx="3795507" cy="3856192"/>
            <wp:effectExtent l="12700" t="12700" r="14605" b="1778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qp_planner_5.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829545" cy="3890774"/>
                    </a:xfrm>
                    <a:prstGeom prst="rect">
                      <a:avLst/>
                    </a:prstGeom>
                    <a:ln>
                      <a:solidFill>
                        <a:schemeClr val="tx1"/>
                      </a:solidFill>
                    </a:ln>
                  </pic:spPr>
                </pic:pic>
              </a:graphicData>
            </a:graphic>
          </wp:inline>
        </w:drawing>
      </w:r>
    </w:p>
    <w:p w14:paraId="17143056" w14:textId="405D52E8" w:rsidR="0039683F" w:rsidRPr="00CC2F87" w:rsidRDefault="0039683F" w:rsidP="00020EA1">
      <w:pPr>
        <w:pStyle w:val="Caption"/>
      </w:pPr>
      <w:bookmarkStart w:id="98" w:name="_Toc19439329"/>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31221D">
        <w:rPr>
          <w:noProof/>
        </w:rPr>
        <w:t>25</w:t>
      </w:r>
      <w:r w:rsidR="004F023F" w:rsidRPr="00CC2F87">
        <w:fldChar w:fldCharType="end"/>
      </w:r>
      <w:r w:rsidRPr="00CC2F87">
        <w:t>. Display of path options and exposures to noise along the alternative paths.</w:t>
      </w:r>
      <w:bookmarkEnd w:id="98"/>
      <w:r w:rsidRPr="00CC2F87">
        <w:t xml:space="preserve"> </w:t>
      </w:r>
    </w:p>
    <w:p w14:paraId="36ECB188" w14:textId="77777777" w:rsidR="00E31FB7" w:rsidRPr="00CC2F87" w:rsidRDefault="00E31FB7" w:rsidP="00E31FB7">
      <w:pPr>
        <w:keepNext/>
      </w:pPr>
      <w:r w:rsidRPr="00CC2F87">
        <w:rPr>
          <w:noProof/>
        </w:rPr>
        <w:lastRenderedPageBreak/>
        <w:drawing>
          <wp:inline distT="0" distB="0" distL="0" distR="0" wp14:anchorId="02E7190F" wp14:editId="620402A5">
            <wp:extent cx="5844819" cy="5535345"/>
            <wp:effectExtent l="12700" t="12700" r="10160" b="14605"/>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qp_planner_4.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888016" cy="5576255"/>
                    </a:xfrm>
                    <a:prstGeom prst="rect">
                      <a:avLst/>
                    </a:prstGeom>
                    <a:ln>
                      <a:solidFill>
                        <a:schemeClr val="tx1"/>
                      </a:solidFill>
                    </a:ln>
                  </pic:spPr>
                </pic:pic>
              </a:graphicData>
            </a:graphic>
          </wp:inline>
        </w:drawing>
      </w:r>
    </w:p>
    <w:p w14:paraId="2A62C904" w14:textId="74C068BD" w:rsidR="00E31FB7" w:rsidRPr="00CC2F87" w:rsidRDefault="00E31FB7" w:rsidP="00020EA1">
      <w:pPr>
        <w:pStyle w:val="Caption"/>
      </w:pPr>
      <w:bookmarkStart w:id="99" w:name="_Toc19439330"/>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31221D">
        <w:rPr>
          <w:noProof/>
        </w:rPr>
        <w:t>26</w:t>
      </w:r>
      <w:r w:rsidR="004F023F" w:rsidRPr="00CC2F87">
        <w:fldChar w:fldCharType="end"/>
      </w:r>
      <w:r w:rsidRPr="00CC2F87">
        <w:t>. Display of path alternatives.</w:t>
      </w:r>
      <w:bookmarkEnd w:id="99"/>
      <w:r w:rsidR="0054715B" w:rsidRPr="00CC2F87">
        <w:t xml:space="preserve"> </w:t>
      </w:r>
    </w:p>
    <w:p w14:paraId="75DDE971" w14:textId="77777777" w:rsidR="000E1B52" w:rsidRPr="00CC2F87" w:rsidRDefault="000E1B52" w:rsidP="000E1B52">
      <w:pPr>
        <w:keepNext/>
      </w:pPr>
      <w:r w:rsidRPr="00CC2F87">
        <w:rPr>
          <w:noProof/>
        </w:rPr>
        <w:lastRenderedPageBreak/>
        <w:drawing>
          <wp:inline distT="0" distB="0" distL="0" distR="0" wp14:anchorId="45EC67A0" wp14:editId="368FC4F2">
            <wp:extent cx="4891809" cy="5454531"/>
            <wp:effectExtent l="12700" t="12700" r="10795" b="6985"/>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qp_planner_6.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957659" cy="5527956"/>
                    </a:xfrm>
                    <a:prstGeom prst="rect">
                      <a:avLst/>
                    </a:prstGeom>
                    <a:ln>
                      <a:solidFill>
                        <a:schemeClr val="tx1"/>
                      </a:solidFill>
                    </a:ln>
                  </pic:spPr>
                </pic:pic>
              </a:graphicData>
            </a:graphic>
          </wp:inline>
        </w:drawing>
      </w:r>
    </w:p>
    <w:p w14:paraId="7FD89DDC" w14:textId="4F69DA39" w:rsidR="00E31FB7" w:rsidRPr="00CC2F87" w:rsidRDefault="000E1B52" w:rsidP="00020EA1">
      <w:pPr>
        <w:pStyle w:val="Caption"/>
      </w:pPr>
      <w:bookmarkStart w:id="100" w:name="_Toc19439331"/>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31221D">
        <w:rPr>
          <w:noProof/>
        </w:rPr>
        <w:t>27</w:t>
      </w:r>
      <w:r w:rsidR="004F023F" w:rsidRPr="00CC2F87">
        <w:fldChar w:fldCharType="end"/>
      </w:r>
      <w:r w:rsidRPr="00CC2F87">
        <w:t>. Display of the route planner in a situation where no alternative quiet paths were found.</w:t>
      </w:r>
      <w:bookmarkEnd w:id="100"/>
      <w:r w:rsidR="0054715B" w:rsidRPr="00CC2F87">
        <w:t xml:space="preserve"> </w:t>
      </w:r>
    </w:p>
    <w:p w14:paraId="62A528CB" w14:textId="77777777" w:rsidR="00A0624D" w:rsidRPr="00CC2F87" w:rsidRDefault="00A0624D" w:rsidP="002415F7"/>
    <w:p w14:paraId="792E42D2" w14:textId="24AA2757" w:rsidR="00BC2DD7" w:rsidRPr="00CC2F87" w:rsidRDefault="00BC2DD7" w:rsidP="00B31DAC">
      <w:pPr>
        <w:pStyle w:val="Heading1"/>
      </w:pPr>
      <w:bookmarkStart w:id="101" w:name="_Toc19439296"/>
      <w:r w:rsidRPr="00CC2F87">
        <w:t>Discussion</w:t>
      </w:r>
      <w:bookmarkEnd w:id="101"/>
    </w:p>
    <w:p w14:paraId="5138BF85" w14:textId="35ECA658" w:rsidR="00A90258" w:rsidRPr="00CC2F87" w:rsidRDefault="00AE2896" w:rsidP="00A90258">
      <w:pPr>
        <w:pStyle w:val="Heading2"/>
      </w:pPr>
      <w:bookmarkStart w:id="102" w:name="_Toc19439297"/>
      <w:r w:rsidRPr="00CC2F87">
        <w:t xml:space="preserve">Technical assessment – </w:t>
      </w:r>
      <w:r w:rsidR="007D4385">
        <w:t>quality</w:t>
      </w:r>
      <w:r w:rsidRPr="00CC2F87">
        <w:t xml:space="preserve"> of </w:t>
      </w:r>
      <w:r w:rsidR="007D4385">
        <w:t xml:space="preserve">the </w:t>
      </w:r>
      <w:r w:rsidRPr="00CC2F87">
        <w:t xml:space="preserve">shortest </w:t>
      </w:r>
      <w:r w:rsidR="007D4385">
        <w:t xml:space="preserve">and quiet </w:t>
      </w:r>
      <w:r w:rsidRPr="00CC2F87">
        <w:t>pat</w:t>
      </w:r>
      <w:bookmarkEnd w:id="102"/>
      <w:r w:rsidR="007D4385">
        <w:t>hs</w:t>
      </w:r>
    </w:p>
    <w:p w14:paraId="6BFDB84C" w14:textId="50BBBADA" w:rsidR="003D57A2" w:rsidRDefault="003D57A2" w:rsidP="00EE1ECB">
      <w:r>
        <w:t xml:space="preserve">One of the objectives of the thesis was to assess the performance of the quiet path optimization method developed as part of the thesis. </w:t>
      </w:r>
      <w:r w:rsidR="00851609">
        <w:t xml:space="preserve">Since the </w:t>
      </w:r>
      <w:r w:rsidR="00EF11A5">
        <w:t xml:space="preserve">defined </w:t>
      </w:r>
      <w:r w:rsidR="00851609">
        <w:t xml:space="preserve">performance of the quiet path optimization included comparison of exposure to noise between the shortest and quiet paths, quality of the shortest paths </w:t>
      </w:r>
      <w:r w:rsidR="00FB0A5F">
        <w:t>needed to be assessed as well</w:t>
      </w:r>
      <w:r w:rsidR="00851609">
        <w:t xml:space="preserve">. </w:t>
      </w:r>
    </w:p>
    <w:p w14:paraId="76B1ADC1" w14:textId="6C479927" w:rsidR="00EC364F" w:rsidRDefault="00DA1C61" w:rsidP="00EE1ECB">
      <w:r>
        <w:lastRenderedPageBreak/>
        <w:t xml:space="preserve">The components of the analysis enabled comparison of shortest path distances </w:t>
      </w:r>
      <w:r w:rsidR="00585E53">
        <w:t xml:space="preserve">to </w:t>
      </w:r>
      <w:r w:rsidR="00C528A2">
        <w:t>the parallel</w:t>
      </w:r>
      <w:r w:rsidR="00585E53">
        <w:t xml:space="preserve"> ones calculated with </w:t>
      </w:r>
      <w:r>
        <w:t xml:space="preserve">the </w:t>
      </w:r>
      <w:r w:rsidR="00585E53">
        <w:t xml:space="preserve">route planner </w:t>
      </w:r>
      <w:r>
        <w:t>by Helsinki Region Transport</w:t>
      </w:r>
      <w:r w:rsidR="005B6E40">
        <w:t xml:space="preserve"> (HRT)</w:t>
      </w:r>
      <w:r w:rsidR="00386E1E">
        <w:t xml:space="preserve"> (</w:t>
      </w:r>
      <w:r w:rsidR="00386E1E">
        <w:fldChar w:fldCharType="begin"/>
      </w:r>
      <w:r w:rsidR="00386E1E">
        <w:instrText xml:space="preserve"> REF _Ref23670715 \h </w:instrText>
      </w:r>
      <w:r w:rsidR="00386E1E">
        <w:fldChar w:fldCharType="separate"/>
      </w:r>
      <w:r w:rsidR="00386E1E" w:rsidRPr="00CC2F87">
        <w:t xml:space="preserve">Table </w:t>
      </w:r>
      <w:r w:rsidR="00386E1E">
        <w:rPr>
          <w:noProof/>
        </w:rPr>
        <w:t>10</w:t>
      </w:r>
      <w:r w:rsidR="00386E1E">
        <w:fldChar w:fldCharType="end"/>
      </w:r>
      <w:r w:rsidR="00386E1E">
        <w:t>)</w:t>
      </w:r>
      <w:r>
        <w:t xml:space="preserve">. </w:t>
      </w:r>
      <w:r w:rsidR="00F74E56">
        <w:t>Mean and median difference in shortest path distances were little (</w:t>
      </w:r>
      <w:r w:rsidR="00AA4407">
        <w:t>&gt;</w:t>
      </w:r>
      <w:r w:rsidR="00F74E56">
        <w:t xml:space="preserve"> </w:t>
      </w:r>
      <w:r w:rsidR="00AA4407">
        <w:t>–</w:t>
      </w:r>
      <w:r w:rsidR="00F74E56">
        <w:t xml:space="preserve">1 % or </w:t>
      </w:r>
      <w:r w:rsidR="00AA4407">
        <w:t>–</w:t>
      </w:r>
      <w:r w:rsidR="00F74E56">
        <w:t xml:space="preserve">9 m) indicating that a typical shortest path calculated </w:t>
      </w:r>
      <w:r w:rsidR="003C72E5">
        <w:t>with</w:t>
      </w:r>
      <w:r w:rsidR="00F74E56">
        <w:t xml:space="preserve"> the routing tool of the thesis was</w:t>
      </w:r>
      <w:r w:rsidR="005B6E40">
        <w:t xml:space="preserve"> shorter than </w:t>
      </w:r>
      <w:r w:rsidR="00753B8A">
        <w:t xml:space="preserve">the corresponding </w:t>
      </w:r>
      <w:r w:rsidR="00ED0901">
        <w:t>path</w:t>
      </w:r>
      <w:r w:rsidR="005B6E40">
        <w:t xml:space="preserve"> </w:t>
      </w:r>
      <w:r w:rsidR="000C7E3A">
        <w:t xml:space="preserve">by </w:t>
      </w:r>
      <w:r w:rsidR="005B6E40">
        <w:t xml:space="preserve">the route planner of HRT. </w:t>
      </w:r>
      <w:r w:rsidR="000C7E3A">
        <w:t>T</w:t>
      </w:r>
      <w:r w:rsidR="00AA4407">
        <w:t xml:space="preserve">he standard deviation of these length differences was as high as 16 % or 74.8 m, suggesting that the paths </w:t>
      </w:r>
      <w:r w:rsidR="002618A1">
        <w:t xml:space="preserve">calculated by the two routing tools were often significantly different in </w:t>
      </w:r>
      <w:r w:rsidR="00D60296">
        <w:t xml:space="preserve">total </w:t>
      </w:r>
      <w:r w:rsidR="002618A1">
        <w:t>distance.</w:t>
      </w:r>
      <w:r w:rsidR="008D75FF">
        <w:t xml:space="preserve"> However, the 10</w:t>
      </w:r>
      <w:r w:rsidR="008D75FF" w:rsidRPr="008D75FF">
        <w:rPr>
          <w:vertAlign w:val="superscript"/>
        </w:rPr>
        <w:t>th</w:t>
      </w:r>
      <w:r w:rsidR="008D75FF">
        <w:t xml:space="preserve"> and 90</w:t>
      </w:r>
      <w:r w:rsidR="008D75FF" w:rsidRPr="008D75FF">
        <w:rPr>
          <w:vertAlign w:val="superscript"/>
        </w:rPr>
        <w:t>th</w:t>
      </w:r>
      <w:r w:rsidR="008D75FF">
        <w:t xml:space="preserve"> percentiles were </w:t>
      </w:r>
      <w:r w:rsidR="003C72E5">
        <w:t xml:space="preserve">still </w:t>
      </w:r>
      <w:r w:rsidR="008D75FF">
        <w:t>moderate, -58.2 m (-7.1 %) and 29 m (4.2 %), showing that the difference in length was small for majority of the paths.</w:t>
      </w:r>
      <w:r w:rsidR="003C72E5">
        <w:t xml:space="preserve"> </w:t>
      </w:r>
      <w:r w:rsidR="001B22AD">
        <w:t xml:space="preserve">Considering </w:t>
      </w:r>
      <w:r w:rsidR="003C72E5">
        <w:t>these results</w:t>
      </w:r>
      <w:r w:rsidR="001B22AD">
        <w:t>,</w:t>
      </w:r>
      <w:r w:rsidR="003C72E5">
        <w:t xml:space="preserve"> it</w:t>
      </w:r>
      <w:r w:rsidR="00B74B8C">
        <w:t xml:space="preserve"> can</w:t>
      </w:r>
      <w:r w:rsidR="003C72E5">
        <w:t xml:space="preserve"> be concluded that the routing tool of the thesis could perform well in most situations, when using the route planner of HRT as a </w:t>
      </w:r>
      <w:r w:rsidR="00616C38">
        <w:t>comparison</w:t>
      </w:r>
      <w:r w:rsidR="003C72E5">
        <w:t xml:space="preserve">. </w:t>
      </w:r>
    </w:p>
    <w:p w14:paraId="7185B03C" w14:textId="31B67B6F" w:rsidR="00EE1ECB" w:rsidRPr="00CC2F87" w:rsidRDefault="006F0294" w:rsidP="00EE1ECB">
      <w:r>
        <w:t xml:space="preserve">The quality assessment of the shortest path optimization enabled efficiently improving the application by exploring the revealed problems in pathfinding. </w:t>
      </w:r>
      <w:r w:rsidR="00EC364F">
        <w:t xml:space="preserve">Where higher differences in distance were found, the paths were inspected in GIS software to </w:t>
      </w:r>
      <w:r w:rsidR="009D5F00">
        <w:t xml:space="preserve">catch </w:t>
      </w:r>
      <w:r w:rsidR="00EC364F">
        <w:t>possible</w:t>
      </w:r>
      <w:r w:rsidR="002D6893">
        <w:t xml:space="preserve"> </w:t>
      </w:r>
      <w:r w:rsidR="00806115">
        <w:t>faults</w:t>
      </w:r>
      <w:r w:rsidR="00EC364F">
        <w:t xml:space="preserve"> in the routing application</w:t>
      </w:r>
      <w:r w:rsidR="009D5F00">
        <w:t xml:space="preserve"> or </w:t>
      </w:r>
      <w:r w:rsidR="00973478">
        <w:t xml:space="preserve">in </w:t>
      </w:r>
      <w:r w:rsidR="00B667BD">
        <w:t>the</w:t>
      </w:r>
      <w:r w:rsidR="00973478">
        <w:t xml:space="preserve"> integrated</w:t>
      </w:r>
      <w:r w:rsidR="00B667BD">
        <w:t xml:space="preserve"> </w:t>
      </w:r>
      <w:r w:rsidR="009D5F00">
        <w:t>street network graph</w:t>
      </w:r>
      <w:r w:rsidR="00EC364F">
        <w:t xml:space="preserve">. </w:t>
      </w:r>
      <w:r w:rsidR="009D5F00">
        <w:t xml:space="preserve">By this method, some </w:t>
      </w:r>
      <w:r w:rsidR="00B667BD">
        <w:t>critical</w:t>
      </w:r>
      <w:r w:rsidR="00747AEA">
        <w:t xml:space="preserve">, yet </w:t>
      </w:r>
      <w:r w:rsidR="00B667BD">
        <w:t>rare</w:t>
      </w:r>
      <w:r w:rsidR="00747AEA">
        <w:t>,</w:t>
      </w:r>
      <w:r w:rsidR="009D5F00">
        <w:t xml:space="preserve"> bugs were discovered</w:t>
      </w:r>
      <w:r w:rsidR="00B667BD">
        <w:t xml:space="preserve">. These were caused by having unwanted street segments, </w:t>
      </w:r>
      <w:r w:rsidR="00847798">
        <w:t>such as</w:t>
      </w:r>
      <w:r w:rsidR="00B667BD">
        <w:t xml:space="preserve"> underground service roads</w:t>
      </w:r>
      <w:r w:rsidR="00847798">
        <w:t xml:space="preserve">, </w:t>
      </w:r>
      <w:r w:rsidR="00847798">
        <w:t>as edges in the graph</w:t>
      </w:r>
      <w:r w:rsidR="00B667BD">
        <w:t>.</w:t>
      </w:r>
      <w:r w:rsidR="00847798">
        <w:t xml:space="preserve"> Since the few unwanted edges were not highly connected to the rest of the graph, majority of the paths calculated in the routing analysis were unaffected by them. </w:t>
      </w:r>
      <w:r w:rsidR="00590D00">
        <w:t xml:space="preserve">Problems arose in situations where </w:t>
      </w:r>
      <w:r w:rsidR="00DE27F3">
        <w:t xml:space="preserve">the closest edge to either origin or destination location was one of the unwanted </w:t>
      </w:r>
      <w:r w:rsidR="00590D00">
        <w:t xml:space="preserve">ones. </w:t>
      </w:r>
      <w:r w:rsidR="00AB387C">
        <w:t xml:space="preserve">The graph was fixed through </w:t>
      </w:r>
      <w:r w:rsidR="00747AEA">
        <w:t xml:space="preserve">an iterative process </w:t>
      </w:r>
      <w:r w:rsidR="00C551B1">
        <w:t xml:space="preserve">of two repeated three: 1) revising the </w:t>
      </w:r>
      <w:r w:rsidR="00747AEA">
        <w:t>graph construction script</w:t>
      </w:r>
      <w:r w:rsidR="005D7A50">
        <w:t xml:space="preserve">, </w:t>
      </w:r>
      <w:r w:rsidR="00C551B1">
        <w:t>2) if necessary</w:t>
      </w:r>
      <w:r w:rsidR="007D409A">
        <w:t>,</w:t>
      </w:r>
      <w:r w:rsidR="00C551B1">
        <w:t xml:space="preserve"> revising the application logic in path optimization 3) re-running the extensive routing analysis and 4) assessing the shortest path quality (as described above)</w:t>
      </w:r>
      <w:r w:rsidR="00747AEA">
        <w:t>.</w:t>
      </w:r>
      <w:r w:rsidR="005F5442">
        <w:t xml:space="preserve"> </w:t>
      </w:r>
      <w:r w:rsidR="00EC21F5">
        <w:t xml:space="preserve">Two key improvements were made to the application through this process: 1) </w:t>
      </w:r>
      <w:r w:rsidR="005F5442">
        <w:t>functionali</w:t>
      </w:r>
      <w:r w:rsidR="005D7A50">
        <w:t>ties</w:t>
      </w:r>
      <w:r w:rsidR="005F5442">
        <w:t xml:space="preserve"> for filtering out service tunnels</w:t>
      </w:r>
      <w:r w:rsidR="005D7A50">
        <w:t xml:space="preserve"> and validating the graph</w:t>
      </w:r>
      <w:r w:rsidR="005F5442">
        <w:t xml:space="preserve"> </w:t>
      </w:r>
      <w:r w:rsidR="005D7A50">
        <w:t xml:space="preserve">topology were </w:t>
      </w:r>
      <w:r w:rsidR="005F5442">
        <w:t>integrated as part of the graph construction</w:t>
      </w:r>
      <w:r w:rsidR="00EC21F5">
        <w:t xml:space="preserve"> script </w:t>
      </w:r>
      <w:r w:rsidR="002F4222">
        <w:t>and 2) search radius and logic was adjusted in nearest edge searc</w:t>
      </w:r>
      <w:r w:rsidR="00956DCB">
        <w:t xml:space="preserve">h. </w:t>
      </w:r>
    </w:p>
    <w:p w14:paraId="632B1322" w14:textId="11E0ADCD" w:rsidR="00621C16" w:rsidRPr="00CC2F87" w:rsidRDefault="002053DA" w:rsidP="00EE1ECB">
      <w:pPr>
        <w:pStyle w:val="TableCaption"/>
      </w:pPr>
      <w:bookmarkStart w:id="103" w:name="_Toc19439343"/>
      <w:bookmarkStart w:id="104" w:name="_Ref23670715"/>
      <w:r w:rsidRPr="00CC2F87">
        <w:t xml:space="preserve">Table </w:t>
      </w:r>
      <w:r w:rsidRPr="00CC2F87">
        <w:fldChar w:fldCharType="begin"/>
      </w:r>
      <w:r w:rsidRPr="00CC2F87">
        <w:instrText xml:space="preserve"> SEQ Table \* ARABIC </w:instrText>
      </w:r>
      <w:r w:rsidRPr="00CC2F87">
        <w:fldChar w:fldCharType="separate"/>
      </w:r>
      <w:r w:rsidR="0003797C">
        <w:rPr>
          <w:noProof/>
        </w:rPr>
        <w:t>10</w:t>
      </w:r>
      <w:r w:rsidRPr="00CC2F87">
        <w:fldChar w:fldCharType="end"/>
      </w:r>
      <w:bookmarkEnd w:id="104"/>
      <w:r w:rsidRPr="00CC2F87">
        <w:t xml:space="preserve">. </w:t>
      </w:r>
      <w:r w:rsidR="00EF14E2">
        <w:t>D</w:t>
      </w:r>
      <w:r w:rsidRPr="00CC2F87">
        <w:t xml:space="preserve">ifferences </w:t>
      </w:r>
      <w:r w:rsidR="00EF14E2">
        <w:t xml:space="preserve">in path lengths between the calculated shortest paths and the </w:t>
      </w:r>
      <w:r w:rsidRPr="00CC2F87">
        <w:t>reference paths</w:t>
      </w:r>
      <w:r w:rsidR="00085389" w:rsidRPr="00CC2F87">
        <w:t xml:space="preserve"> (n=</w:t>
      </w:r>
      <w:commentRangeStart w:id="105"/>
      <w:r w:rsidR="00350147" w:rsidRPr="00CC2F87">
        <w:t>3122</w:t>
      </w:r>
      <w:r w:rsidR="00EC2E21" w:rsidRPr="00CC2F87">
        <w:t>8</w:t>
      </w:r>
      <w:commentRangeEnd w:id="105"/>
      <w:r w:rsidR="00EC2E21" w:rsidRPr="00CC2F87">
        <w:rPr>
          <w:rStyle w:val="CommentReference"/>
          <w:iCs w:val="0"/>
          <w:color w:val="auto"/>
        </w:rPr>
        <w:commentReference w:id="105"/>
      </w:r>
      <w:r w:rsidR="00085389" w:rsidRPr="00CC2F87">
        <w:t>)</w:t>
      </w:r>
      <w:r w:rsidRPr="00CC2F87">
        <w:t>.</w:t>
      </w:r>
      <w:bookmarkEnd w:id="103"/>
      <w:r w:rsidR="0001214D">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4C3B16" w:rsidRPr="00CC2F87" w14:paraId="7899C4ED" w14:textId="6BE11BFC" w:rsidTr="002C79FB">
        <w:trPr>
          <w:trHeight w:val="561"/>
        </w:trPr>
        <w:tc>
          <w:tcPr>
            <w:tcW w:w="3397" w:type="dxa"/>
            <w:tcBorders>
              <w:left w:val="single" w:sz="4" w:space="0" w:color="FFFFFF"/>
              <w:right w:val="single" w:sz="4" w:space="0" w:color="FFFFFF"/>
            </w:tcBorders>
          </w:tcPr>
          <w:p w14:paraId="63D0B1E4" w14:textId="7A0C7E38" w:rsidR="004C3B16" w:rsidRPr="00CC2F87" w:rsidRDefault="004C3B16" w:rsidP="00A90258">
            <w:pPr>
              <w:pStyle w:val="TableText"/>
              <w:spacing w:before="240" w:after="160"/>
            </w:pPr>
            <w:r w:rsidRPr="00CC2F87">
              <w:t>Difference to reference length</w:t>
            </w:r>
          </w:p>
        </w:tc>
        <w:tc>
          <w:tcPr>
            <w:tcW w:w="1985" w:type="dxa"/>
            <w:tcBorders>
              <w:left w:val="single" w:sz="4" w:space="0" w:color="FFFFFF"/>
              <w:right w:val="single" w:sz="4" w:space="0" w:color="FFFFFF"/>
            </w:tcBorders>
          </w:tcPr>
          <w:p w14:paraId="584560A7" w14:textId="021A4C64" w:rsidR="004C3B16" w:rsidRPr="00CC2F87" w:rsidRDefault="00423341" w:rsidP="00A90258">
            <w:pPr>
              <w:pStyle w:val="TableText"/>
              <w:spacing w:before="240" w:after="160"/>
            </w:pPr>
            <w:r w:rsidRPr="00CC2F87">
              <w:t>meters</w:t>
            </w:r>
          </w:p>
        </w:tc>
        <w:tc>
          <w:tcPr>
            <w:tcW w:w="2835" w:type="dxa"/>
            <w:tcBorders>
              <w:left w:val="single" w:sz="4" w:space="0" w:color="FFFFFF"/>
              <w:right w:val="single" w:sz="4" w:space="0" w:color="FFFFFF"/>
            </w:tcBorders>
          </w:tcPr>
          <w:p w14:paraId="35FB87A9" w14:textId="00EE3BA5" w:rsidR="004C3B16" w:rsidRPr="00CC2F87" w:rsidRDefault="004C3B16" w:rsidP="00A90258">
            <w:pPr>
              <w:pStyle w:val="TableText"/>
              <w:spacing w:before="240" w:after="160"/>
            </w:pPr>
            <w:r w:rsidRPr="00CC2F87">
              <w:t>%</w:t>
            </w:r>
          </w:p>
        </w:tc>
      </w:tr>
      <w:tr w:rsidR="004C3B16" w:rsidRPr="00CC2F87" w14:paraId="5552E9F9" w14:textId="0D9034A4" w:rsidTr="002C79FB">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Pr="00CC2F87" w:rsidRDefault="004C3B16" w:rsidP="00A90258">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69D51A21" w:rsidR="004C3B16" w:rsidRPr="00CC2F87" w:rsidRDefault="004C3B16" w:rsidP="00A90258">
            <w:pPr>
              <w:pStyle w:val="TableText"/>
              <w:spacing w:before="240" w:line="240" w:lineRule="auto"/>
            </w:pPr>
            <w:r w:rsidRPr="00CC2F87">
              <w:t>–</w:t>
            </w:r>
            <w:r w:rsidR="00423341" w:rsidRPr="00CC2F87">
              <w:t>8.7</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769D2CD8" w:rsidR="004C3B16" w:rsidRPr="00CC2F87" w:rsidRDefault="00795E6E" w:rsidP="00A90258">
            <w:pPr>
              <w:pStyle w:val="TableText"/>
              <w:spacing w:before="240" w:line="240" w:lineRule="auto"/>
            </w:pPr>
            <w:r w:rsidRPr="00CC2F87">
              <w:t>–</w:t>
            </w:r>
            <w:r w:rsidR="00423341" w:rsidRPr="00CC2F87">
              <w:t>0.35</w:t>
            </w:r>
          </w:p>
        </w:tc>
      </w:tr>
      <w:tr w:rsidR="004C3B16" w:rsidRPr="00CC2F87" w14:paraId="5F33956C" w14:textId="6925253B"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Pr="00CC2F87" w:rsidRDefault="004C3B16" w:rsidP="00A90258">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71CD9BD2" w:rsidR="004C3B16" w:rsidRPr="00CC2F87" w:rsidRDefault="004C3B16" w:rsidP="00A90258">
            <w:pPr>
              <w:pStyle w:val="TableText"/>
              <w:spacing w:line="240" w:lineRule="auto"/>
            </w:pPr>
            <w:r w:rsidRPr="00CC2F87">
              <w:t>–</w:t>
            </w:r>
            <w:r w:rsidR="00423341" w:rsidRPr="00CC2F87">
              <w:t>4.9</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33AC7DD4" w:rsidR="004C3B16" w:rsidRPr="00CC2F87" w:rsidRDefault="00795E6E" w:rsidP="00A90258">
            <w:pPr>
              <w:pStyle w:val="TableText"/>
              <w:spacing w:line="240" w:lineRule="auto"/>
            </w:pPr>
            <w:r w:rsidRPr="00CC2F87">
              <w:t>–0.</w:t>
            </w:r>
            <w:r w:rsidR="004D5B90" w:rsidRPr="00CC2F87">
              <w:t>66</w:t>
            </w:r>
          </w:p>
        </w:tc>
      </w:tr>
      <w:tr w:rsidR="004C3B16" w:rsidRPr="00CC2F87" w14:paraId="7192BB03" w14:textId="410CD9D7"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Pr="00CC2F87" w:rsidRDefault="004C3B16" w:rsidP="00A90258">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3D9BBC82" w:rsidR="004C3B16" w:rsidRPr="00CC2F87" w:rsidRDefault="00350147" w:rsidP="00A90258">
            <w:pPr>
              <w:pStyle w:val="TableText"/>
              <w:spacing w:line="240" w:lineRule="auto"/>
            </w:pPr>
            <w:r w:rsidRPr="00CC2F87">
              <w:t>7</w:t>
            </w:r>
            <w:r w:rsidR="00423341" w:rsidRPr="00CC2F87">
              <w:t>4</w:t>
            </w:r>
            <w:r w:rsidR="004C3B16" w:rsidRPr="00CC2F87">
              <w:t>.</w:t>
            </w:r>
            <w:r w:rsidR="00423341" w:rsidRPr="00CC2F87">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29C91E47" w:rsidR="004C3B16" w:rsidRPr="00CC2F87" w:rsidRDefault="000056E5" w:rsidP="00A90258">
            <w:pPr>
              <w:pStyle w:val="TableText"/>
              <w:spacing w:line="240" w:lineRule="auto"/>
            </w:pPr>
            <w:r w:rsidRPr="00CC2F87">
              <w:t>1</w:t>
            </w:r>
            <w:r w:rsidR="004D5B90" w:rsidRPr="00CC2F87">
              <w:t>6.0</w:t>
            </w:r>
          </w:p>
        </w:tc>
      </w:tr>
      <w:tr w:rsidR="004C3B16" w:rsidRPr="00CC2F87" w14:paraId="799F2722" w14:textId="232D8EE5"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Pr="00CC2F87" w:rsidRDefault="004C3B16" w:rsidP="00A90258">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5DD84DDB" w:rsidR="004C3B16" w:rsidRPr="00CC2F87" w:rsidRDefault="004C3B16" w:rsidP="00A90258">
            <w:pPr>
              <w:pStyle w:val="TableText"/>
              <w:spacing w:line="240" w:lineRule="auto"/>
            </w:pPr>
            <w:r w:rsidRPr="00CC2F87">
              <w:t>–5</w:t>
            </w:r>
            <w:r w:rsidR="000056E5" w:rsidRPr="00CC2F87">
              <w:t>8</w:t>
            </w:r>
            <w:r w:rsidRPr="00CC2F87">
              <w:t>.</w:t>
            </w:r>
            <w:r w:rsidR="00423341" w:rsidRPr="00CC2F87">
              <w:t>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1A475B2A" w:rsidR="004C3B16" w:rsidRPr="00CC2F87" w:rsidRDefault="00795E6E" w:rsidP="00A90258">
            <w:pPr>
              <w:pStyle w:val="TableText"/>
              <w:spacing w:line="240" w:lineRule="auto"/>
            </w:pPr>
            <w:r w:rsidRPr="00CC2F87">
              <w:t>–7.</w:t>
            </w:r>
            <w:r w:rsidR="004D5B90" w:rsidRPr="00CC2F87">
              <w:t>1</w:t>
            </w:r>
          </w:p>
        </w:tc>
      </w:tr>
      <w:tr w:rsidR="004C3B16" w:rsidRPr="00CC2F87" w14:paraId="784DC63C" w14:textId="2D07EEC5" w:rsidTr="002C79FB">
        <w:trPr>
          <w:trHeight w:val="587"/>
        </w:trPr>
        <w:tc>
          <w:tcPr>
            <w:tcW w:w="3397" w:type="dxa"/>
            <w:tcBorders>
              <w:top w:val="single" w:sz="4" w:space="0" w:color="FFFFFF" w:themeColor="background1"/>
              <w:left w:val="single" w:sz="4" w:space="0" w:color="FFFFFF"/>
              <w:right w:val="single" w:sz="4" w:space="0" w:color="FFFFFF"/>
            </w:tcBorders>
          </w:tcPr>
          <w:p w14:paraId="69AD4859" w14:textId="6BFF4A20" w:rsidR="004C3B16" w:rsidRPr="00CC2F87" w:rsidRDefault="004C3B16" w:rsidP="00A90258">
            <w:pPr>
              <w:pStyle w:val="TableText"/>
              <w:spacing w:after="240" w:line="240" w:lineRule="auto"/>
            </w:pPr>
            <w:r w:rsidRPr="00CC2F87">
              <w:lastRenderedPageBreak/>
              <w:t>p90</w:t>
            </w:r>
          </w:p>
        </w:tc>
        <w:tc>
          <w:tcPr>
            <w:tcW w:w="1985" w:type="dxa"/>
            <w:tcBorders>
              <w:top w:val="single" w:sz="4" w:space="0" w:color="FFFFFF" w:themeColor="background1"/>
              <w:left w:val="single" w:sz="4" w:space="0" w:color="FFFFFF"/>
              <w:right w:val="single" w:sz="4" w:space="0" w:color="FFFFFF"/>
            </w:tcBorders>
          </w:tcPr>
          <w:p w14:paraId="37BD680F" w14:textId="73C904F1" w:rsidR="004C3B16" w:rsidRPr="00CC2F87" w:rsidRDefault="004C3B16" w:rsidP="00A90258">
            <w:pPr>
              <w:pStyle w:val="TableText"/>
              <w:spacing w:line="240" w:lineRule="auto"/>
            </w:pPr>
            <w:r w:rsidRPr="00CC2F87">
              <w:t>29.</w:t>
            </w:r>
            <w:r w:rsidR="000056E5" w:rsidRPr="00CC2F87">
              <w:t>0</w:t>
            </w:r>
          </w:p>
        </w:tc>
        <w:tc>
          <w:tcPr>
            <w:tcW w:w="2835" w:type="dxa"/>
            <w:tcBorders>
              <w:top w:val="single" w:sz="4" w:space="0" w:color="FFFFFF" w:themeColor="background1"/>
              <w:left w:val="single" w:sz="4" w:space="0" w:color="FFFFFF"/>
              <w:right w:val="single" w:sz="4" w:space="0" w:color="FFFFFF"/>
            </w:tcBorders>
          </w:tcPr>
          <w:p w14:paraId="245FD34F" w14:textId="7BBE8B83" w:rsidR="004C3B16" w:rsidRPr="00CC2F87" w:rsidRDefault="00795E6E" w:rsidP="00A90258">
            <w:pPr>
              <w:pStyle w:val="TableText"/>
              <w:spacing w:line="240" w:lineRule="auto"/>
            </w:pPr>
            <w:r w:rsidRPr="00CC2F87">
              <w:t>4.</w:t>
            </w:r>
            <w:r w:rsidR="004D5B90" w:rsidRPr="00CC2F87">
              <w:t>2</w:t>
            </w:r>
          </w:p>
        </w:tc>
      </w:tr>
    </w:tbl>
    <w:p w14:paraId="38CE75AF" w14:textId="6F430DA1" w:rsidR="004B2C49" w:rsidRDefault="004B2C49" w:rsidP="004B2C49">
      <w:pPr>
        <w:keepNext/>
      </w:pPr>
    </w:p>
    <w:p w14:paraId="7A6EC1B6" w14:textId="5C349539" w:rsidR="00AF771A" w:rsidRDefault="00AF771A" w:rsidP="00AF771A">
      <w:r>
        <w:t>Also, the</w:t>
      </w:r>
      <w:r>
        <w:t xml:space="preserve"> paths with length difference greater than </w:t>
      </w:r>
      <w:r>
        <w:t xml:space="preserve">30 m </w:t>
      </w:r>
      <w:r>
        <w:t xml:space="preserve">(to a reference path) </w:t>
      </w:r>
      <w:r>
        <w:t>were inspected manually using GIS software</w:t>
      </w:r>
      <w:r>
        <w:t xml:space="preserve"> to explore possible faults in shortest and quiet path optimization.</w:t>
      </w:r>
      <w:r w:rsidR="00553004">
        <w:t xml:space="preserve"> Several reasons for length differences were found:</w:t>
      </w:r>
    </w:p>
    <w:p w14:paraId="684D9D4C" w14:textId="5FC27EBA" w:rsidR="00553004" w:rsidRDefault="00553004" w:rsidP="002F44AF">
      <w:pPr>
        <w:pStyle w:val="ListParagraph"/>
        <w:numPr>
          <w:ilvl w:val="0"/>
          <w:numId w:val="14"/>
        </w:numPr>
      </w:pPr>
      <w:r>
        <w:t>A different nearest edge to origin or destination was found and hence the path</w:t>
      </w:r>
      <w:r w:rsidR="008D09B6">
        <w:t>s</w:t>
      </w:r>
      <w:r>
        <w:t xml:space="preserve"> differed. This was assessed also statistically </w:t>
      </w:r>
      <w:r w:rsidR="00925373">
        <w:t xml:space="preserve">by </w:t>
      </w:r>
      <w:r>
        <w:t xml:space="preserve">comparing the distances between </w:t>
      </w:r>
      <w:r w:rsidR="008D09B6">
        <w:t xml:space="preserve">respective </w:t>
      </w:r>
      <w:r>
        <w:t xml:space="preserve">origin and destination points </w:t>
      </w:r>
      <w:r w:rsidR="003130B0">
        <w:t>of</w:t>
      </w:r>
      <w:r>
        <w:t xml:space="preserve"> each path - reference path pair</w:t>
      </w:r>
      <w:r w:rsidR="00E14D75">
        <w:t xml:space="preserve"> (</w:t>
      </w:r>
      <w:r w:rsidR="00E14D75">
        <w:fldChar w:fldCharType="begin"/>
      </w:r>
      <w:r w:rsidR="00E14D75">
        <w:instrText xml:space="preserve"> REF _Ref23696639 \h </w:instrText>
      </w:r>
      <w:r w:rsidR="00E14D75">
        <w:fldChar w:fldCharType="separate"/>
      </w:r>
      <w:r w:rsidR="00E14D75" w:rsidRPr="00CC2F87">
        <w:t xml:space="preserve">Table </w:t>
      </w:r>
      <w:r w:rsidR="00E14D75">
        <w:rPr>
          <w:noProof/>
        </w:rPr>
        <w:t>11</w:t>
      </w:r>
      <w:r w:rsidR="00E14D75">
        <w:fldChar w:fldCharType="end"/>
      </w:r>
      <w:r w:rsidR="00E14D75">
        <w:t>)</w:t>
      </w:r>
      <w:r>
        <w:t xml:space="preserve">. </w:t>
      </w:r>
    </w:p>
    <w:p w14:paraId="588393A0" w14:textId="58FCA593" w:rsidR="00553004" w:rsidRDefault="00553004" w:rsidP="002F44AF">
      <w:pPr>
        <w:pStyle w:val="ListParagraph"/>
        <w:numPr>
          <w:ilvl w:val="0"/>
          <w:numId w:val="14"/>
        </w:numPr>
      </w:pPr>
      <w:r>
        <w:t xml:space="preserve">The </w:t>
      </w:r>
      <w:r w:rsidR="00D00C7D">
        <w:t>path took a detour around a residential area</w:t>
      </w:r>
      <w:r w:rsidR="003A2AC7">
        <w:t xml:space="preserve"> and was hence longer than the reference path. </w:t>
      </w:r>
      <w:r w:rsidR="003A2AC7">
        <w:t xml:space="preserve">In HRT’s route planner, these segments are allowed at the start or end of a walk – but not as short cuts in the middle of the walk. </w:t>
      </w:r>
      <w:r w:rsidR="003A2AC7">
        <w:t>In the quiet path optimization app, all</w:t>
      </w:r>
      <w:r w:rsidR="00D00C7D">
        <w:t xml:space="preserve"> street segments with tag [access: private] were filtered out in graph construction</w:t>
      </w:r>
      <w:r w:rsidR="003A2AC7">
        <w:t xml:space="preserve"> to </w:t>
      </w:r>
      <w:r w:rsidR="00871E38">
        <w:t xml:space="preserve">prevent </w:t>
      </w:r>
      <w:r w:rsidR="003A2AC7">
        <w:t>pathfinding through private residential areas</w:t>
      </w:r>
      <w:r w:rsidR="00D00C7D">
        <w:t xml:space="preserve">. </w:t>
      </w:r>
    </w:p>
    <w:p w14:paraId="2712A1FF" w14:textId="00DB2378" w:rsidR="00EF789D" w:rsidRDefault="00817E52" w:rsidP="002F44AF">
      <w:pPr>
        <w:pStyle w:val="ListParagraph"/>
        <w:numPr>
          <w:ilvl w:val="0"/>
          <w:numId w:val="14"/>
        </w:numPr>
      </w:pPr>
      <w:r>
        <w:t xml:space="preserve">The path took a detour around a continuous walkable area. </w:t>
      </w:r>
      <w:r w:rsidR="00EF789D">
        <w:t xml:space="preserve">The used graph construction method did not include </w:t>
      </w:r>
      <w:r w:rsidR="002B0D56">
        <w:t>extraction of</w:t>
      </w:r>
      <w:r w:rsidR="00EF789D">
        <w:t xml:space="preserve"> virtual walkable street segments from walkable areas (with polygon geometry).</w:t>
      </w:r>
      <w:r w:rsidR="00EF789D">
        <w:t xml:space="preserve"> This can be considered an additional yet often worthwhile process in order to construct a complete walkable street network graph from OpenStreetMap data. </w:t>
      </w:r>
      <w:r w:rsidR="00CB7159">
        <w:t xml:space="preserve">The implementation of </w:t>
      </w:r>
      <w:r w:rsidR="009D5153">
        <w:t xml:space="preserve">importing virtual street segments from walkable areas (with polygon geometry) was left outside the scope of the thesis since the quality of majority of the shortest paths </w:t>
      </w:r>
      <w:r w:rsidR="008746FF">
        <w:t>was</w:t>
      </w:r>
      <w:r w:rsidR="009D5153">
        <w:t xml:space="preserve"> better than sufficient. </w:t>
      </w:r>
      <w:r w:rsidR="008F4606">
        <w:t>Pathfinding was affected by</w:t>
      </w:r>
      <w:r w:rsidR="00795C3A">
        <w:t xml:space="preserve"> the</w:t>
      </w:r>
      <w:r w:rsidR="008F4606">
        <w:t xml:space="preserve"> missing walkable areas</w:t>
      </w:r>
      <w:r w:rsidR="007652C1">
        <w:t xml:space="preserve"> only </w:t>
      </w:r>
      <w:r w:rsidR="0095721C">
        <w:t xml:space="preserve">a little </w:t>
      </w:r>
      <w:r w:rsidR="008F4606">
        <w:t xml:space="preserve">and only </w:t>
      </w:r>
      <w:r w:rsidR="007652C1">
        <w:t>in some places such</w:t>
      </w:r>
      <w:r w:rsidR="008F4606">
        <w:t xml:space="preserve"> as around</w:t>
      </w:r>
      <w:r w:rsidR="007652C1">
        <w:t xml:space="preserve"> Helsinki Central Railway Station</w:t>
      </w:r>
      <w:r w:rsidR="00E81009">
        <w:t xml:space="preserve"> and </w:t>
      </w:r>
      <w:r w:rsidR="008F4606">
        <w:t xml:space="preserve">other </w:t>
      </w:r>
      <w:r w:rsidR="00E81009">
        <w:t>squares</w:t>
      </w:r>
      <w:r w:rsidR="006475D9">
        <w:t xml:space="preserve">. </w:t>
      </w:r>
    </w:p>
    <w:p w14:paraId="6F68F083" w14:textId="39B670D0" w:rsidR="00817E52" w:rsidRPr="00CC2F87" w:rsidRDefault="00A83455" w:rsidP="000B1E61">
      <w:pPr>
        <w:pStyle w:val="placeholder"/>
      </w:pPr>
      <w:r>
        <w:t xml:space="preserve">The graph was constructed using </w:t>
      </w:r>
      <w:proofErr w:type="spellStart"/>
      <w:r>
        <w:t>OSMnx</w:t>
      </w:r>
      <w:proofErr w:type="spellEnd"/>
      <w:r>
        <w:t xml:space="preserve"> package that provided convenient endpoint to Overpass API from where OpenStreetMap data can be downloaded using composite queries.</w:t>
      </w:r>
      <w:r w:rsidR="00572ED5">
        <w:t xml:space="preserve"> </w:t>
      </w:r>
    </w:p>
    <w:p w14:paraId="53CB8A57" w14:textId="51D4EF24" w:rsidR="00EE1ECB" w:rsidRPr="00CC2F87" w:rsidRDefault="00EE1ECB" w:rsidP="00EE1ECB">
      <w:pPr>
        <w:pStyle w:val="TableCaption"/>
      </w:pPr>
      <w:bookmarkStart w:id="106" w:name="_Toc19439344"/>
      <w:bookmarkStart w:id="107" w:name="_Ref23696639"/>
      <w:r w:rsidRPr="00CC2F87">
        <w:t xml:space="preserve">Table </w:t>
      </w:r>
      <w:r w:rsidRPr="00CC2F87">
        <w:fldChar w:fldCharType="begin"/>
      </w:r>
      <w:r w:rsidRPr="00CC2F87">
        <w:instrText xml:space="preserve"> SEQ Table \* ARABIC </w:instrText>
      </w:r>
      <w:r w:rsidRPr="00CC2F87">
        <w:fldChar w:fldCharType="separate"/>
      </w:r>
      <w:r w:rsidR="0003797C">
        <w:rPr>
          <w:noProof/>
        </w:rPr>
        <w:t>11</w:t>
      </w:r>
      <w:r w:rsidRPr="00CC2F87">
        <w:fldChar w:fldCharType="end"/>
      </w:r>
      <w:bookmarkEnd w:id="107"/>
      <w:r w:rsidRPr="00CC2F87">
        <w:t xml:space="preserve">. </w:t>
      </w:r>
      <w:r w:rsidR="00716D05" w:rsidRPr="00CC2F87">
        <w:t>Statistics of o</w:t>
      </w:r>
      <w:r w:rsidRPr="00CC2F87">
        <w:t>ffsets (</w:t>
      </w:r>
      <w:r w:rsidR="00716D05" w:rsidRPr="00CC2F87">
        <w:t>distances</w:t>
      </w:r>
      <w:r w:rsidRPr="00CC2F87">
        <w:t xml:space="preserve">) </w:t>
      </w:r>
      <w:r w:rsidR="00716D05" w:rsidRPr="00CC2F87">
        <w:t>from</w:t>
      </w:r>
      <w:r w:rsidRPr="00CC2F87">
        <w:t xml:space="preserve"> origin and destination points to origin and destination points of the reference paths.</w:t>
      </w:r>
      <w:bookmarkEnd w:id="106"/>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268"/>
      </w:tblGrid>
      <w:tr w:rsidR="00EE1ECB" w:rsidRPr="00CC2F87" w14:paraId="134CED4E" w14:textId="77777777" w:rsidTr="00553004">
        <w:trPr>
          <w:trHeight w:val="561"/>
        </w:trPr>
        <w:tc>
          <w:tcPr>
            <w:tcW w:w="3397" w:type="dxa"/>
            <w:tcBorders>
              <w:left w:val="single" w:sz="4" w:space="0" w:color="FFFFFF"/>
              <w:right w:val="single" w:sz="4" w:space="0" w:color="FFFFFF"/>
            </w:tcBorders>
          </w:tcPr>
          <w:p w14:paraId="099AE48B" w14:textId="49DB9A8A" w:rsidR="00EE1ECB" w:rsidRPr="00CC2F87" w:rsidRDefault="00013743" w:rsidP="00013743">
            <w:pPr>
              <w:pStyle w:val="TableText"/>
              <w:spacing w:before="240" w:after="160"/>
            </w:pPr>
            <w:r w:rsidRPr="00CC2F87">
              <w:t>Offset from reference paths’</w:t>
            </w:r>
          </w:p>
        </w:tc>
        <w:tc>
          <w:tcPr>
            <w:tcW w:w="1985" w:type="dxa"/>
            <w:tcBorders>
              <w:left w:val="single" w:sz="4" w:space="0" w:color="FFFFFF"/>
              <w:right w:val="single" w:sz="4" w:space="0" w:color="FFFFFF"/>
            </w:tcBorders>
          </w:tcPr>
          <w:p w14:paraId="163E6232" w14:textId="08C483DE" w:rsidR="00EE1ECB" w:rsidRPr="00CC2F87" w:rsidRDefault="00013743" w:rsidP="00013743">
            <w:pPr>
              <w:pStyle w:val="TableText"/>
              <w:spacing w:before="240" w:after="160"/>
            </w:pPr>
            <w:r w:rsidRPr="00CC2F87">
              <w:t>origins (m)</w:t>
            </w:r>
          </w:p>
        </w:tc>
        <w:tc>
          <w:tcPr>
            <w:tcW w:w="2268" w:type="dxa"/>
            <w:tcBorders>
              <w:left w:val="single" w:sz="4" w:space="0" w:color="FFFFFF"/>
              <w:right w:val="single" w:sz="4" w:space="0" w:color="FFFFFF"/>
            </w:tcBorders>
          </w:tcPr>
          <w:p w14:paraId="7249C664" w14:textId="7603860E" w:rsidR="00EE1ECB" w:rsidRPr="00CC2F87" w:rsidRDefault="00013743" w:rsidP="00013743">
            <w:pPr>
              <w:pStyle w:val="TableText"/>
              <w:spacing w:before="240" w:after="160"/>
            </w:pPr>
            <w:r w:rsidRPr="00CC2F87">
              <w:t>destinations (m)</w:t>
            </w:r>
          </w:p>
        </w:tc>
      </w:tr>
      <w:tr w:rsidR="00EE1ECB" w:rsidRPr="00CC2F87" w14:paraId="1EBBA062" w14:textId="77777777" w:rsidTr="00553004">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938904C" w14:textId="77777777" w:rsidR="00EE1ECB" w:rsidRPr="00CC2F87" w:rsidRDefault="00EE1ECB" w:rsidP="00013743">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A04679C" w14:textId="15C8D77E" w:rsidR="00EE1ECB" w:rsidRPr="00CC2F87" w:rsidRDefault="00013743" w:rsidP="00013743">
            <w:pPr>
              <w:pStyle w:val="TableText"/>
              <w:spacing w:before="240" w:line="240" w:lineRule="auto"/>
            </w:pPr>
            <w:r w:rsidRPr="00CC2F87">
              <w:t>3.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607A7C1" w14:textId="3F4681EE" w:rsidR="00EE1ECB" w:rsidRPr="00CC2F87" w:rsidRDefault="00013743" w:rsidP="00013743">
            <w:pPr>
              <w:pStyle w:val="TableText"/>
              <w:spacing w:before="240" w:line="240" w:lineRule="auto"/>
            </w:pPr>
            <w:r w:rsidRPr="00CC2F87">
              <w:t>3.9</w:t>
            </w:r>
          </w:p>
        </w:tc>
      </w:tr>
      <w:tr w:rsidR="00EE1ECB" w:rsidRPr="00CC2F87" w14:paraId="7E023A79"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1F04A074" w14:textId="77777777" w:rsidR="00EE1ECB" w:rsidRPr="00CC2F87" w:rsidRDefault="00EE1ECB" w:rsidP="00013743">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0F8C353F" w14:textId="6C37917E" w:rsidR="00EE1ECB" w:rsidRPr="00CC2F87" w:rsidRDefault="00013743" w:rsidP="00013743">
            <w:pPr>
              <w:pStyle w:val="TableText"/>
              <w:spacing w:line="240" w:lineRule="auto"/>
            </w:pPr>
            <w:r w:rsidRPr="00CC2F87">
              <w:t>0.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0E360B8" w14:textId="13FB1A69" w:rsidR="00EE1ECB" w:rsidRPr="00CC2F87" w:rsidRDefault="00013743" w:rsidP="00013743">
            <w:pPr>
              <w:pStyle w:val="TableText"/>
              <w:spacing w:line="240" w:lineRule="auto"/>
            </w:pPr>
            <w:r w:rsidRPr="00CC2F87">
              <w:t>1.3</w:t>
            </w:r>
          </w:p>
        </w:tc>
      </w:tr>
      <w:tr w:rsidR="00EE1ECB" w:rsidRPr="00CC2F87" w14:paraId="66094DF1"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68A26AC" w14:textId="77777777" w:rsidR="00EE1ECB" w:rsidRPr="00CC2F87" w:rsidRDefault="00EE1ECB" w:rsidP="00013743">
            <w:pPr>
              <w:pStyle w:val="TableText"/>
              <w:spacing w:line="240" w:lineRule="auto"/>
            </w:pPr>
            <w:r w:rsidRPr="00CC2F87">
              <w:lastRenderedPageBreak/>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CFA71EB" w14:textId="54EBD413" w:rsidR="00EE1ECB" w:rsidRPr="00CC2F87" w:rsidRDefault="00013743" w:rsidP="00013743">
            <w:pPr>
              <w:pStyle w:val="TableText"/>
              <w:spacing w:line="240" w:lineRule="auto"/>
            </w:pPr>
            <w:r w:rsidRPr="00CC2F87">
              <w:t>9.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EF1319D" w14:textId="07AF81AF" w:rsidR="00EE1ECB" w:rsidRPr="00CC2F87" w:rsidRDefault="00013743" w:rsidP="00013743">
            <w:pPr>
              <w:pStyle w:val="TableText"/>
              <w:spacing w:line="240" w:lineRule="auto"/>
            </w:pPr>
            <w:r w:rsidRPr="00CC2F87">
              <w:t>12.0</w:t>
            </w:r>
          </w:p>
        </w:tc>
      </w:tr>
      <w:tr w:rsidR="00EE1ECB" w:rsidRPr="00CC2F87" w14:paraId="602FF480"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E0004B3" w14:textId="5460FE90" w:rsidR="00EE1ECB" w:rsidRPr="00CC2F87" w:rsidRDefault="00EE1ECB" w:rsidP="00013743">
            <w:pPr>
              <w:pStyle w:val="TableText"/>
              <w:spacing w:line="240" w:lineRule="auto"/>
            </w:pPr>
            <w:r w:rsidRPr="00CC2F87">
              <w:t>p</w:t>
            </w:r>
            <w:r w:rsidR="00013743" w:rsidRPr="00CC2F87">
              <w:t>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1C0FAF4" w14:textId="29D8842B" w:rsidR="00EE1ECB" w:rsidRPr="00CC2F87" w:rsidRDefault="00013743" w:rsidP="00013743">
            <w:pPr>
              <w:pStyle w:val="TableText"/>
              <w:spacing w:line="240" w:lineRule="auto"/>
            </w:pPr>
            <w:r w:rsidRPr="00CC2F87">
              <w:t>0.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36837C2" w14:textId="68A5D64B" w:rsidR="00EE1ECB" w:rsidRPr="00CC2F87" w:rsidRDefault="00013743" w:rsidP="00013743">
            <w:pPr>
              <w:pStyle w:val="TableText"/>
              <w:spacing w:line="240" w:lineRule="auto"/>
            </w:pPr>
            <w:r w:rsidRPr="00CC2F87">
              <w:t>0.1</w:t>
            </w:r>
          </w:p>
        </w:tc>
      </w:tr>
      <w:tr w:rsidR="00013743" w:rsidRPr="00CC2F87" w14:paraId="3B92FE2A"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436C2C5" w14:textId="5D654AD9" w:rsidR="00013743" w:rsidRPr="00CC2F87" w:rsidRDefault="00013743" w:rsidP="00013743">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3DAEACA" w14:textId="7173618B" w:rsidR="00013743" w:rsidRPr="00CC2F87" w:rsidRDefault="00013743" w:rsidP="00013743">
            <w:pPr>
              <w:pStyle w:val="TableText"/>
              <w:spacing w:line="240" w:lineRule="auto"/>
            </w:pPr>
            <w:r w:rsidRPr="00CC2F87">
              <w:t>0.1</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6E1E74" w14:textId="35587F79" w:rsidR="00013743" w:rsidRPr="00CC2F87" w:rsidRDefault="00013743" w:rsidP="00013743">
            <w:pPr>
              <w:pStyle w:val="TableText"/>
              <w:spacing w:line="240" w:lineRule="auto"/>
            </w:pPr>
            <w:r w:rsidRPr="00CC2F87">
              <w:t>0.2</w:t>
            </w:r>
          </w:p>
        </w:tc>
      </w:tr>
      <w:tr w:rsidR="00013743" w:rsidRPr="00CC2F87" w14:paraId="509B1D12"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FA6BCB" w14:textId="6DAFCE0E" w:rsidR="00013743" w:rsidRPr="00CC2F87" w:rsidRDefault="00013743" w:rsidP="00013743">
            <w:pPr>
              <w:pStyle w:val="TableText"/>
              <w:spacing w:line="240" w:lineRule="auto"/>
            </w:pPr>
            <w:r w:rsidRPr="00CC2F87">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062868" w14:textId="0AE774CB" w:rsidR="00013743" w:rsidRPr="00CC2F87" w:rsidRDefault="00013743" w:rsidP="00013743">
            <w:pPr>
              <w:pStyle w:val="TableText"/>
              <w:spacing w:line="240" w:lineRule="auto"/>
            </w:pPr>
            <w:r w:rsidRPr="00CC2F87">
              <w:t>4.4</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E48F991" w14:textId="29ABE18F" w:rsidR="00013743" w:rsidRPr="00CC2F87" w:rsidRDefault="00013743" w:rsidP="00013743">
            <w:pPr>
              <w:pStyle w:val="TableText"/>
              <w:spacing w:line="240" w:lineRule="auto"/>
            </w:pPr>
            <w:r w:rsidRPr="00CC2F87">
              <w:t>8.5</w:t>
            </w:r>
          </w:p>
        </w:tc>
      </w:tr>
      <w:tr w:rsidR="00013743" w:rsidRPr="00CC2F87" w14:paraId="26B5CFC6" w14:textId="77777777" w:rsidTr="00553004">
        <w:trPr>
          <w:trHeight w:val="587"/>
        </w:trPr>
        <w:tc>
          <w:tcPr>
            <w:tcW w:w="3397" w:type="dxa"/>
            <w:tcBorders>
              <w:top w:val="single" w:sz="4" w:space="0" w:color="FFFFFF" w:themeColor="background1"/>
              <w:left w:val="single" w:sz="4" w:space="0" w:color="FFFFFF"/>
              <w:right w:val="single" w:sz="4" w:space="0" w:color="FFFFFF"/>
            </w:tcBorders>
          </w:tcPr>
          <w:p w14:paraId="2AC3C956" w14:textId="5F9D1F1E" w:rsidR="00013743" w:rsidRPr="00CC2F87" w:rsidRDefault="00013743" w:rsidP="00013743">
            <w:pPr>
              <w:pStyle w:val="TableText"/>
              <w:spacing w:after="240" w:line="240" w:lineRule="auto"/>
            </w:pPr>
            <w:r w:rsidRPr="00CC2F87">
              <w:t>p95</w:t>
            </w:r>
          </w:p>
        </w:tc>
        <w:tc>
          <w:tcPr>
            <w:tcW w:w="1985" w:type="dxa"/>
            <w:tcBorders>
              <w:top w:val="single" w:sz="4" w:space="0" w:color="FFFFFF" w:themeColor="background1"/>
              <w:left w:val="single" w:sz="4" w:space="0" w:color="FFFFFF"/>
              <w:right w:val="single" w:sz="4" w:space="0" w:color="FFFFFF"/>
            </w:tcBorders>
          </w:tcPr>
          <w:p w14:paraId="340FC53B" w14:textId="6ECFD4C8" w:rsidR="00013743" w:rsidRPr="00CC2F87" w:rsidRDefault="00013743" w:rsidP="00013743">
            <w:pPr>
              <w:pStyle w:val="TableText"/>
              <w:spacing w:line="240" w:lineRule="auto"/>
            </w:pPr>
            <w:r w:rsidRPr="00CC2F87">
              <w:t>24.7</w:t>
            </w:r>
          </w:p>
        </w:tc>
        <w:tc>
          <w:tcPr>
            <w:tcW w:w="2268" w:type="dxa"/>
            <w:tcBorders>
              <w:top w:val="single" w:sz="4" w:space="0" w:color="FFFFFF" w:themeColor="background1"/>
              <w:left w:val="single" w:sz="4" w:space="0" w:color="FFFFFF"/>
              <w:right w:val="single" w:sz="4" w:space="0" w:color="FFFFFF"/>
            </w:tcBorders>
          </w:tcPr>
          <w:p w14:paraId="5C0E2BDE" w14:textId="5FD3E226" w:rsidR="00013743" w:rsidRPr="00CC2F87" w:rsidRDefault="00B90BBA" w:rsidP="00013743">
            <w:pPr>
              <w:pStyle w:val="TableText"/>
              <w:spacing w:line="240" w:lineRule="auto"/>
            </w:pPr>
            <w:r w:rsidRPr="00CC2F87">
              <w:t>15.4</w:t>
            </w:r>
          </w:p>
        </w:tc>
      </w:tr>
    </w:tbl>
    <w:p w14:paraId="48A78E5D" w14:textId="77777777" w:rsidR="00EE1ECB" w:rsidRPr="00CC2F87" w:rsidRDefault="00EE1ECB" w:rsidP="004B2C49">
      <w:pPr>
        <w:keepNext/>
      </w:pPr>
    </w:p>
    <w:p w14:paraId="32998C08" w14:textId="77777777" w:rsidR="005B0DC2" w:rsidRPr="00CC2F87" w:rsidRDefault="00583FFB" w:rsidP="005B0DC2">
      <w:pPr>
        <w:keepNext/>
      </w:pPr>
      <w:r w:rsidRPr="00CC2F87">
        <w:rPr>
          <w:noProof/>
        </w:rPr>
        <w:drawing>
          <wp:inline distT="0" distB="0" distL="0" distR="0" wp14:anchorId="505D1D7B" wp14:editId="1BE24878">
            <wp:extent cx="4293713" cy="26835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aths_DT_len_diff_scatter.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293713" cy="2683570"/>
                    </a:xfrm>
                    <a:prstGeom prst="rect">
                      <a:avLst/>
                    </a:prstGeom>
                  </pic:spPr>
                </pic:pic>
              </a:graphicData>
            </a:graphic>
          </wp:inline>
        </w:drawing>
      </w:r>
    </w:p>
    <w:p w14:paraId="31BC2B4A" w14:textId="4AD87E87" w:rsidR="00583FFB" w:rsidRPr="00CC2F87" w:rsidRDefault="005B0DC2" w:rsidP="002544BB">
      <w:pPr>
        <w:pStyle w:val="Caption"/>
        <w:jc w:val="both"/>
      </w:pPr>
      <w:bookmarkStart w:id="108" w:name="_Toc19439332"/>
      <w:r w:rsidRPr="00CC2F87">
        <w:t xml:space="preserve">Figure </w:t>
      </w:r>
      <w:r w:rsidRPr="00CC2F87">
        <w:fldChar w:fldCharType="begin"/>
      </w:r>
      <w:r w:rsidRPr="00CC2F87">
        <w:instrText xml:space="preserve"> SEQ Figure \* ARABIC </w:instrText>
      </w:r>
      <w:r w:rsidRPr="00CC2F87">
        <w:fldChar w:fldCharType="separate"/>
      </w:r>
      <w:r w:rsidR="0031221D">
        <w:rPr>
          <w:noProof/>
        </w:rPr>
        <w:t>28</w:t>
      </w:r>
      <w:r w:rsidRPr="00CC2F87">
        <w:fldChar w:fldCharType="end"/>
      </w:r>
      <w:r w:rsidRPr="00CC2F87">
        <w:t xml:space="preserve">. Path length differences </w:t>
      </w:r>
      <w:r w:rsidR="00E82992" w:rsidRPr="00CC2F87">
        <w:t xml:space="preserve">(m) </w:t>
      </w:r>
      <w:r w:rsidRPr="00CC2F87">
        <w:t>to reference path lengths</w:t>
      </w:r>
      <w:r w:rsidR="005153B7" w:rsidRPr="00CC2F87">
        <w:t xml:space="preserve"> </w:t>
      </w:r>
      <w:r w:rsidRPr="00CC2F87">
        <w:t>as a function of path length.</w:t>
      </w:r>
      <w:bookmarkEnd w:id="108"/>
      <w:r w:rsidR="009D0B9F" w:rsidRPr="00CC2F87">
        <w:t xml:space="preserve"> </w:t>
      </w:r>
    </w:p>
    <w:p w14:paraId="4329798D" w14:textId="77777777" w:rsidR="00E82992" w:rsidRPr="00CC2F87" w:rsidRDefault="00E82992" w:rsidP="00E82992">
      <w:pPr>
        <w:keepNext/>
      </w:pPr>
      <w:r w:rsidRPr="00CC2F87">
        <w:rPr>
          <w:noProof/>
        </w:rPr>
        <w:drawing>
          <wp:inline distT="0" distB="0" distL="0" distR="0" wp14:anchorId="0C4BCF6C" wp14:editId="5C51DD27">
            <wp:extent cx="4260029" cy="2662518"/>
            <wp:effectExtent l="0" t="0" r="0" b="5080"/>
            <wp:docPr id="25" name="Picture 2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aths_DT_len_diff_rat_scatter.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295146" cy="2684466"/>
                    </a:xfrm>
                    <a:prstGeom prst="rect">
                      <a:avLst/>
                    </a:prstGeom>
                  </pic:spPr>
                </pic:pic>
              </a:graphicData>
            </a:graphic>
          </wp:inline>
        </w:drawing>
      </w:r>
    </w:p>
    <w:p w14:paraId="5531F894" w14:textId="503D4F24" w:rsidR="00E82992" w:rsidRPr="00CC2F87" w:rsidRDefault="00E82992" w:rsidP="00E82992">
      <w:pPr>
        <w:pStyle w:val="Caption"/>
        <w:jc w:val="both"/>
      </w:pPr>
      <w:bookmarkStart w:id="109" w:name="_Toc19439333"/>
      <w:r w:rsidRPr="00CC2F87">
        <w:t xml:space="preserve">Figure </w:t>
      </w:r>
      <w:r w:rsidRPr="00CC2F87">
        <w:fldChar w:fldCharType="begin"/>
      </w:r>
      <w:r w:rsidRPr="00CC2F87">
        <w:instrText xml:space="preserve"> SEQ Figure \* ARABIC </w:instrText>
      </w:r>
      <w:r w:rsidRPr="00CC2F87">
        <w:fldChar w:fldCharType="separate"/>
      </w:r>
      <w:r w:rsidR="0031221D">
        <w:rPr>
          <w:noProof/>
        </w:rPr>
        <w:t>29</w:t>
      </w:r>
      <w:r w:rsidRPr="00CC2F87">
        <w:fldChar w:fldCharType="end"/>
      </w:r>
      <w:r w:rsidRPr="00CC2F87">
        <w:t>. Path length differences (%) to reference path lengths as a function of path length.</w:t>
      </w:r>
      <w:bookmarkEnd w:id="109"/>
    </w:p>
    <w:p w14:paraId="62B17576" w14:textId="2E067F46" w:rsidR="00FF09B9" w:rsidRDefault="000C0B41" w:rsidP="002A6C9E">
      <w:pPr>
        <w:pStyle w:val="Heading2"/>
      </w:pPr>
      <w:bookmarkStart w:id="110" w:name="_Toc19439298"/>
      <w:r w:rsidRPr="00CC2F87">
        <w:t>Could t</w:t>
      </w:r>
      <w:r w:rsidR="00FF09B9" w:rsidRPr="00CC2F87">
        <w:t xml:space="preserve">raffic noise be used as a proxy for </w:t>
      </w:r>
      <w:r w:rsidR="00194488" w:rsidRPr="00CC2F87">
        <w:t xml:space="preserve">overall </w:t>
      </w:r>
      <w:r w:rsidR="005D4CDE" w:rsidRPr="00CC2F87">
        <w:t>walkability</w:t>
      </w:r>
      <w:r w:rsidRPr="00CC2F87">
        <w:t>?</w:t>
      </w:r>
      <w:bookmarkEnd w:id="110"/>
    </w:p>
    <w:p w14:paraId="4A4D6FA1" w14:textId="5A9C20B2" w:rsidR="007B07E3" w:rsidRPr="007B07E3" w:rsidRDefault="007B07E3" w:rsidP="007B07E3">
      <w:r>
        <w:lastRenderedPageBreak/>
        <w:t xml:space="preserve">An important idea behind the use of exposure to traffic noise as a cost in route optimization was the possibility of reducing exposure to other environmental pollutants. </w:t>
      </w:r>
      <w:r w:rsidR="00A96AFB">
        <w:t xml:space="preserve">Studying the spatial autocorrelation of traffic noise and air pollution was left outside the scope of the thesis. </w:t>
      </w:r>
    </w:p>
    <w:p w14:paraId="033FB47C" w14:textId="0722B5BA" w:rsidR="00F12065" w:rsidRDefault="006B299B" w:rsidP="002A6C9E">
      <w:pPr>
        <w:pStyle w:val="Heading2"/>
      </w:pPr>
      <w:bookmarkStart w:id="111" w:name="_Toc19439299"/>
      <w:r w:rsidRPr="00CC2F87">
        <w:t>Indirect large-scale</w:t>
      </w:r>
      <w:r w:rsidR="006D2477" w:rsidRPr="00CC2F87">
        <w:t xml:space="preserve"> </w:t>
      </w:r>
      <w:r w:rsidRPr="00CC2F87">
        <w:t xml:space="preserve">assessment of </w:t>
      </w:r>
      <w:r w:rsidR="00F16ACA" w:rsidRPr="00CC2F87">
        <w:t xml:space="preserve">pedestrians’ </w:t>
      </w:r>
      <w:r w:rsidR="006D2477" w:rsidRPr="00CC2F87">
        <w:t>e</w:t>
      </w:r>
      <w:r w:rsidR="00F12065" w:rsidRPr="00CC2F87">
        <w:t>xposures to traffic noise</w:t>
      </w:r>
      <w:r w:rsidR="00F16ACA" w:rsidRPr="00CC2F87">
        <w:t xml:space="preserve"> </w:t>
      </w:r>
      <w:r w:rsidR="00F12065" w:rsidRPr="00CC2F87">
        <w:t xml:space="preserve">can reveal </w:t>
      </w:r>
      <w:r w:rsidR="00931FFA" w:rsidRPr="00CC2F87">
        <w:t>significant</w:t>
      </w:r>
      <w:r w:rsidR="00F12065" w:rsidRPr="00CC2F87">
        <w:t xml:space="preserve"> areal differences</w:t>
      </w:r>
      <w:r w:rsidR="00D60A1F" w:rsidRPr="00CC2F87">
        <w:t xml:space="preserve"> in walking conditions</w:t>
      </w:r>
      <w:bookmarkEnd w:id="111"/>
    </w:p>
    <w:p w14:paraId="66C133A9" w14:textId="283EB841" w:rsidR="00505300" w:rsidRDefault="00BE2E54" w:rsidP="00505300">
      <w:r>
        <w:t>One of the objectives of the thesis was to assess spatial patterns in pedestrians</w:t>
      </w:r>
      <w:r w:rsidR="005823A0">
        <w:t>’</w:t>
      </w:r>
      <w:r>
        <w:t xml:space="preserve"> exposure to traffic noise.</w:t>
      </w:r>
      <w:r w:rsidR="00505300">
        <w:t xml:space="preserve"> The concept of typical local walk was defined to be the basis of the analysis.</w:t>
      </w:r>
      <w:r w:rsidR="0071166B">
        <w:t xml:space="preserve"> </w:t>
      </w:r>
      <w:r w:rsidR="00505300">
        <w:t xml:space="preserve">The implementation of the </w:t>
      </w:r>
      <w:r w:rsidR="00CB597E">
        <w:t>complete</w:t>
      </w:r>
      <w:r w:rsidR="00C621E0">
        <w:t xml:space="preserve"> </w:t>
      </w:r>
      <w:r w:rsidR="0071166B">
        <w:t>analysis required several steps</w:t>
      </w:r>
      <w:r w:rsidR="00505300">
        <w:t xml:space="preserve">: </w:t>
      </w:r>
    </w:p>
    <w:p w14:paraId="4D316001" w14:textId="031A6007" w:rsidR="001B4199" w:rsidRDefault="001B4199" w:rsidP="002F44AF">
      <w:pPr>
        <w:pStyle w:val="ListParagraph"/>
        <w:numPr>
          <w:ilvl w:val="0"/>
          <w:numId w:val="15"/>
        </w:numPr>
      </w:pPr>
      <w:r>
        <w:t>Executing extensive public transport itinerary planning by OD commutes data</w:t>
      </w:r>
      <w:r w:rsidR="00C03B27">
        <w:t xml:space="preserve"> using HRT’s route planner public </w:t>
      </w:r>
      <w:r w:rsidR="005A5E67">
        <w:t xml:space="preserve">routing </w:t>
      </w:r>
      <w:r w:rsidR="00C03B27">
        <w:t>API</w:t>
      </w:r>
      <w:r>
        <w:t xml:space="preserve">. </w:t>
      </w:r>
    </w:p>
    <w:p w14:paraId="08665B6C" w14:textId="7D5CB600" w:rsidR="00505300" w:rsidRDefault="003B6BC4" w:rsidP="002F44AF">
      <w:pPr>
        <w:pStyle w:val="ListParagraph"/>
        <w:numPr>
          <w:ilvl w:val="0"/>
          <w:numId w:val="15"/>
        </w:numPr>
      </w:pPr>
      <w:r>
        <w:t xml:space="preserve">Modeling </w:t>
      </w:r>
      <w:r w:rsidR="00505300">
        <w:t>of utilization rates of local public transport stops</w:t>
      </w:r>
      <w:r w:rsidR="001B4199">
        <w:t xml:space="preserve"> based on the flow</w:t>
      </w:r>
      <w:r w:rsidR="00C94D8A">
        <w:t>s</w:t>
      </w:r>
      <w:r w:rsidR="001B4199">
        <w:t xml:space="preserve"> of commuters and </w:t>
      </w:r>
      <w:r w:rsidR="004F09D9">
        <w:t>acquired</w:t>
      </w:r>
      <w:r w:rsidR="00012588">
        <w:t xml:space="preserve"> </w:t>
      </w:r>
      <w:r w:rsidR="001B4199">
        <w:t>itinerar</w:t>
      </w:r>
      <w:r w:rsidR="00012588">
        <w:t>y plans</w:t>
      </w:r>
      <w:r w:rsidR="00505300">
        <w:t>.</w:t>
      </w:r>
    </w:p>
    <w:p w14:paraId="0472B201" w14:textId="6C2185C6" w:rsidR="00390207" w:rsidRDefault="00390207" w:rsidP="002F44AF">
      <w:pPr>
        <w:pStyle w:val="ListParagraph"/>
        <w:numPr>
          <w:ilvl w:val="0"/>
          <w:numId w:val="15"/>
        </w:numPr>
      </w:pPr>
      <w:r>
        <w:t xml:space="preserve">Pathfinding </w:t>
      </w:r>
      <w:r w:rsidR="009E4DE8">
        <w:t>using</w:t>
      </w:r>
      <w:r>
        <w:t xml:space="preserve"> short &amp; quiet path optimization application between origin – PT stop pairs.</w:t>
      </w:r>
    </w:p>
    <w:p w14:paraId="32E6851C" w14:textId="505B3F31" w:rsidR="00390207" w:rsidRDefault="00390207" w:rsidP="002F44AF">
      <w:pPr>
        <w:pStyle w:val="ListParagraph"/>
        <w:numPr>
          <w:ilvl w:val="0"/>
          <w:numId w:val="15"/>
        </w:numPr>
      </w:pPr>
      <w:r>
        <w:t xml:space="preserve">Statistical analysis of exposures to traffic noise </w:t>
      </w:r>
      <w:r w:rsidR="000964A9">
        <w:t>on the paths weighted by the utilization rates of the PT stops and aggregated by the origins.</w:t>
      </w:r>
    </w:p>
    <w:p w14:paraId="3B62238A" w14:textId="2BDB61AC" w:rsidR="007D3995" w:rsidRDefault="00A412F9" w:rsidP="007D3995">
      <w:r>
        <w:t xml:space="preserve">Unsurprisingly, some distinct areal differences were found when the results were aggregated by origins. </w:t>
      </w:r>
      <w:bookmarkStart w:id="112" w:name="_GoBack"/>
      <w:bookmarkEnd w:id="112"/>
    </w:p>
    <w:p w14:paraId="2DB239B4" w14:textId="263C1305" w:rsidR="005B754D" w:rsidRPr="00CC2F87" w:rsidRDefault="00A9469D" w:rsidP="005B754D">
      <w:pPr>
        <w:pStyle w:val="Heading2"/>
      </w:pPr>
      <w:bookmarkStart w:id="113" w:name="_Toc19439300"/>
      <w:r w:rsidRPr="00CC2F87">
        <w:t>C</w:t>
      </w:r>
      <w:r w:rsidR="005B754D" w:rsidRPr="00CC2F87">
        <w:t>onsiderable share of the exposure to traffic noise</w:t>
      </w:r>
      <w:r w:rsidR="002E7A29" w:rsidRPr="00CC2F87">
        <w:t xml:space="preserve"> </w:t>
      </w:r>
      <w:r w:rsidR="005B754D" w:rsidRPr="00CC2F87">
        <w:t xml:space="preserve">can </w:t>
      </w:r>
      <w:r w:rsidRPr="00CC2F87">
        <w:t>often</w:t>
      </w:r>
      <w:r w:rsidR="002F583D" w:rsidRPr="00CC2F87">
        <w:t xml:space="preserve"> </w:t>
      </w:r>
      <w:r w:rsidR="005B754D" w:rsidRPr="00CC2F87">
        <w:t>be avoided by taking an alternative path</w:t>
      </w:r>
      <w:bookmarkEnd w:id="113"/>
    </w:p>
    <w:p w14:paraId="3D0F38F0" w14:textId="50D42F03" w:rsidR="00373A4E" w:rsidRPr="00CC2F87" w:rsidRDefault="00D554BD" w:rsidP="002A6C9E">
      <w:pPr>
        <w:pStyle w:val="Heading2"/>
      </w:pPr>
      <w:bookmarkStart w:id="114" w:name="_Toc19439301"/>
      <w:r w:rsidRPr="00CC2F87">
        <w:t>Definition</w:t>
      </w:r>
      <w:r w:rsidR="002A6C9E" w:rsidRPr="00CC2F87">
        <w:t xml:space="preserve"> of </w:t>
      </w:r>
      <w:r w:rsidRPr="00CC2F87">
        <w:t xml:space="preserve">the </w:t>
      </w:r>
      <w:r w:rsidR="002A6C9E" w:rsidRPr="00CC2F87">
        <w:t xml:space="preserve">environmental impedance function is critical yet </w:t>
      </w:r>
      <w:r w:rsidR="00136ECA" w:rsidRPr="00CC2F87">
        <w:t>somewhat</w:t>
      </w:r>
      <w:r w:rsidR="002A6C9E" w:rsidRPr="00CC2F87">
        <w:t xml:space="preserve"> arbitrary in </w:t>
      </w:r>
      <w:r w:rsidRPr="00CC2F87">
        <w:t>quiet path optimization</w:t>
      </w:r>
      <w:bookmarkEnd w:id="114"/>
    </w:p>
    <w:p w14:paraId="5BE30035" w14:textId="033DA936" w:rsidR="005F4DD3" w:rsidRPr="00CC2F87" w:rsidRDefault="00527574" w:rsidP="00373A4E">
      <w:pPr>
        <w:pStyle w:val="Heading2"/>
      </w:pPr>
      <w:bookmarkStart w:id="115" w:name="_Toc19439302"/>
      <w:r w:rsidRPr="00CC2F87">
        <w:t xml:space="preserve">Alternative </w:t>
      </w:r>
      <w:r w:rsidR="00373A4E" w:rsidRPr="00CC2F87">
        <w:t>quiet path</w:t>
      </w:r>
      <w:r w:rsidRPr="00CC2F87">
        <w:t>s</w:t>
      </w:r>
      <w:r w:rsidR="00373A4E" w:rsidRPr="00CC2F87">
        <w:t xml:space="preserve"> need to be calculated </w:t>
      </w:r>
      <w:r w:rsidR="002D00D2" w:rsidRPr="00CC2F87">
        <w:t>to suit</w:t>
      </w:r>
      <w:r w:rsidR="005F4DD3" w:rsidRPr="00CC2F87">
        <w:t xml:space="preserve"> different situations and users with varying preferences</w:t>
      </w:r>
      <w:bookmarkEnd w:id="115"/>
    </w:p>
    <w:p w14:paraId="734F66DF" w14:textId="5ED9A71A" w:rsidR="00BC2DD7" w:rsidRPr="00CC2F87" w:rsidRDefault="00F76226" w:rsidP="00C2506D">
      <w:pPr>
        <w:pStyle w:val="Heading2"/>
      </w:pPr>
      <w:bookmarkStart w:id="116" w:name="_Toc19439303"/>
      <w:r w:rsidRPr="00CC2F87">
        <w:t>Publishing</w:t>
      </w:r>
      <w:r w:rsidR="001F7663" w:rsidRPr="00CC2F87">
        <w:t xml:space="preserve"> </w:t>
      </w:r>
      <w:r w:rsidRPr="00CC2F87">
        <w:t>a</w:t>
      </w:r>
      <w:r w:rsidR="00BF413A" w:rsidRPr="00CC2F87">
        <w:t xml:space="preserve"> </w:t>
      </w:r>
      <w:r w:rsidRPr="00CC2F87">
        <w:t xml:space="preserve">green </w:t>
      </w:r>
      <w:r w:rsidR="001F7663" w:rsidRPr="00CC2F87">
        <w:t xml:space="preserve">path routing application </w:t>
      </w:r>
      <w:r w:rsidRPr="00CC2F87">
        <w:t>online</w:t>
      </w:r>
      <w:r w:rsidR="00BF413A" w:rsidRPr="00CC2F87">
        <w:t xml:space="preserve"> can facilitate citizens to choos</w:t>
      </w:r>
      <w:r w:rsidR="003A0E06" w:rsidRPr="00CC2F87">
        <w:t>e</w:t>
      </w:r>
      <w:r w:rsidR="00BF413A" w:rsidRPr="00CC2F87">
        <w:t xml:space="preserve"> healthier paths</w:t>
      </w:r>
      <w:bookmarkEnd w:id="116"/>
    </w:p>
    <w:p w14:paraId="5EEC6C15" w14:textId="04DC204B" w:rsidR="00B272B5" w:rsidRPr="00CC2F87" w:rsidRDefault="00994CE5" w:rsidP="00B86E9C">
      <w:pPr>
        <w:pStyle w:val="Heading2"/>
      </w:pPr>
      <w:bookmarkStart w:id="117" w:name="_Toc19439304"/>
      <w:r w:rsidRPr="00CC2F87">
        <w:lastRenderedPageBreak/>
        <w:t>Revised</w:t>
      </w:r>
      <w:r w:rsidR="00B272B5" w:rsidRPr="00CC2F87">
        <w:t xml:space="preserve"> technical </w:t>
      </w:r>
      <w:r w:rsidR="00B26D9F" w:rsidRPr="00CC2F87">
        <w:t>implementation</w:t>
      </w:r>
      <w:r w:rsidR="00B272B5" w:rsidRPr="00CC2F87">
        <w:t xml:space="preserve"> </w:t>
      </w:r>
      <w:r w:rsidR="00B26D9F" w:rsidRPr="00CC2F87">
        <w:t>is</w:t>
      </w:r>
      <w:r w:rsidR="00B272B5" w:rsidRPr="00CC2F87">
        <w:t xml:space="preserve"> </w:t>
      </w:r>
      <w:r w:rsidR="006A0330" w:rsidRPr="00CC2F87">
        <w:t>required</w:t>
      </w:r>
      <w:r w:rsidR="003E487F" w:rsidRPr="00CC2F87">
        <w:t xml:space="preserve"> </w:t>
      </w:r>
      <w:r w:rsidR="006A0330" w:rsidRPr="00CC2F87">
        <w:t>to enable</w:t>
      </w:r>
      <w:r w:rsidR="00B272B5" w:rsidRPr="00CC2F87">
        <w:t xml:space="preserve"> real-time green path </w:t>
      </w:r>
      <w:r w:rsidR="00BB7CA0" w:rsidRPr="00CC2F87">
        <w:t>route optimization</w:t>
      </w:r>
      <w:bookmarkEnd w:id="117"/>
    </w:p>
    <w:p w14:paraId="3BC9FDA5" w14:textId="7996A3DD" w:rsidR="005D7711" w:rsidRPr="00CC2F87" w:rsidRDefault="005D7711" w:rsidP="005D7711">
      <w:pPr>
        <w:pStyle w:val="Heading2"/>
      </w:pPr>
      <w:bookmarkStart w:id="118" w:name="_Toc19439305"/>
      <w:r w:rsidRPr="00CC2F87">
        <w:t xml:space="preserve">Least exposure path route optimization should be developed </w:t>
      </w:r>
      <w:r w:rsidR="00726203" w:rsidRPr="00CC2F87">
        <w:t xml:space="preserve">as a concept to </w:t>
      </w:r>
      <w:r w:rsidR="00BF1AD7">
        <w:t>consider</w:t>
      </w:r>
      <w:r w:rsidR="00726203" w:rsidRPr="00CC2F87">
        <w:t xml:space="preserve"> multiple pollutants</w:t>
      </w:r>
      <w:bookmarkEnd w:id="118"/>
    </w:p>
    <w:p w14:paraId="116D6369" w14:textId="77777777" w:rsidR="005D7711" w:rsidRPr="00CC2F87" w:rsidRDefault="005D7711" w:rsidP="005D7711"/>
    <w:p w14:paraId="0CE03AD3" w14:textId="77777777" w:rsidR="00C2506D" w:rsidRPr="00CC2F87" w:rsidRDefault="00C2506D" w:rsidP="00C2506D"/>
    <w:p w14:paraId="18874524" w14:textId="7B518266" w:rsidR="00E14562" w:rsidRPr="00CC2F87" w:rsidRDefault="00BC2DD7" w:rsidP="00B31DAC">
      <w:pPr>
        <w:pStyle w:val="Heading1"/>
      </w:pPr>
      <w:bookmarkStart w:id="119" w:name="_Toc19439306"/>
      <w:r w:rsidRPr="00CC2F87">
        <w:t>Conclusions</w:t>
      </w:r>
      <w:bookmarkEnd w:id="119"/>
    </w:p>
    <w:p w14:paraId="0E3A27A1" w14:textId="31D12BF9" w:rsidR="00F76226" w:rsidRPr="00CC2F87" w:rsidRDefault="00F76226" w:rsidP="00F76226">
      <w:pPr>
        <w:spacing w:after="0" w:line="240" w:lineRule="auto"/>
        <w:jc w:val="left"/>
      </w:pPr>
    </w:p>
    <w:p w14:paraId="4090B165" w14:textId="77777777" w:rsidR="00762194" w:rsidRPr="00CC2F87" w:rsidRDefault="00762194" w:rsidP="00F76226">
      <w:pPr>
        <w:spacing w:after="0" w:line="240" w:lineRule="auto"/>
        <w:jc w:val="left"/>
      </w:pPr>
    </w:p>
    <w:p w14:paraId="100B46C8" w14:textId="3E4DF291" w:rsidR="0098465E" w:rsidRPr="00CC2F87" w:rsidRDefault="007614A2" w:rsidP="007614A2">
      <w:pPr>
        <w:pStyle w:val="Heading1"/>
      </w:pPr>
      <w:bookmarkStart w:id="120" w:name="_Toc19439307"/>
      <w:r w:rsidRPr="00CC2F87">
        <w:t>References</w:t>
      </w:r>
      <w:bookmarkEnd w:id="120"/>
    </w:p>
    <w:p w14:paraId="27D9F192" w14:textId="77777777" w:rsidR="003A50E2" w:rsidRPr="00CC2F87" w:rsidRDefault="00410501" w:rsidP="003A50E2">
      <w:pPr>
        <w:pStyle w:val="Bibliography"/>
      </w:pPr>
      <w:r w:rsidRPr="00CC2F87">
        <w:fldChar w:fldCharType="begin"/>
      </w:r>
      <w:r w:rsidR="006A505B" w:rsidRPr="00CC2F87">
        <w:instrText xml:space="preserve"> ADDIN ZOTERO_BIBL {"uncited":[],"omitted":[],"custom":[]} CSL_BIBLIOGRAPHY </w:instrText>
      </w:r>
      <w:r w:rsidRPr="00CC2F87">
        <w:fldChar w:fldCharType="separate"/>
      </w:r>
      <w:r w:rsidR="003A50E2" w:rsidRPr="00CC2F87">
        <w:t xml:space="preserve">Apparicio, P., Carrier, M., Gelb, J., Séguin, A.-M., &amp; Kingham, S. (2016). Cyclists’ exposure to air pollution and road traffic noise in central city neighbourhoods of Montreal. </w:t>
      </w:r>
      <w:r w:rsidR="003A50E2" w:rsidRPr="00CC2F87">
        <w:rPr>
          <w:i/>
          <w:iCs/>
        </w:rPr>
        <w:t>Journal of Transport Geography</w:t>
      </w:r>
      <w:r w:rsidR="003A50E2" w:rsidRPr="00CC2F87">
        <w:t xml:space="preserve">, </w:t>
      </w:r>
      <w:r w:rsidR="003A50E2" w:rsidRPr="00CC2F87">
        <w:rPr>
          <w:i/>
          <w:iCs/>
        </w:rPr>
        <w:t>57</w:t>
      </w:r>
      <w:r w:rsidR="003A50E2" w:rsidRPr="00CC2F87">
        <w:t>, 63–69.</w:t>
      </w:r>
    </w:p>
    <w:p w14:paraId="6F15342B" w14:textId="77777777" w:rsidR="003A50E2" w:rsidRPr="00CC2F87" w:rsidRDefault="003A50E2" w:rsidP="003A50E2">
      <w:pPr>
        <w:pStyle w:val="Bibliography"/>
      </w:pPr>
      <w:r w:rsidRPr="00CC2F87">
        <w:t xml:space="preserve">Babisch, W., Beule, B., Schust, M., Kersten, N., &amp; Ising, H. (2005). Traffic noise and risk of myocardial infarction. </w:t>
      </w:r>
      <w:r w:rsidRPr="00CC2F87">
        <w:rPr>
          <w:i/>
          <w:iCs/>
        </w:rPr>
        <w:t>Epidemiology</w:t>
      </w:r>
      <w:r w:rsidRPr="00CC2F87">
        <w:t>, 33–40.</w:t>
      </w:r>
    </w:p>
    <w:p w14:paraId="1B7F566D" w14:textId="77777777" w:rsidR="003A50E2" w:rsidRPr="00CC2F87" w:rsidRDefault="003A50E2" w:rsidP="003A50E2">
      <w:pPr>
        <w:pStyle w:val="Bibliography"/>
      </w:pPr>
      <w:r w:rsidRPr="00CC2F87">
        <w:t xml:space="preserve">Cole-Hunter, T., Morawska, L., Stewart, I., Jayaratne, R., &amp; Solomon, C. (2012). Inhaled particle counts on bicycle commute routes of low and high proximity to motorised traffic. </w:t>
      </w:r>
      <w:r w:rsidRPr="00CC2F87">
        <w:rPr>
          <w:i/>
          <w:iCs/>
        </w:rPr>
        <w:t>Atmospheric Environment</w:t>
      </w:r>
      <w:r w:rsidRPr="00CC2F87">
        <w:t xml:space="preserve">, </w:t>
      </w:r>
      <w:r w:rsidRPr="00CC2F87">
        <w:rPr>
          <w:i/>
          <w:iCs/>
        </w:rPr>
        <w:t>61</w:t>
      </w:r>
      <w:r w:rsidRPr="00CC2F87">
        <w:t>, 197–203. https://doi.org/10.1016/j.atmosenv.2012.06.041</w:t>
      </w:r>
    </w:p>
    <w:p w14:paraId="7F23505C" w14:textId="77777777" w:rsidR="003A50E2" w:rsidRPr="00CC2F87" w:rsidRDefault="003A50E2" w:rsidP="003A50E2">
      <w:pPr>
        <w:pStyle w:val="Bibliography"/>
      </w:pPr>
      <w:r w:rsidRPr="00CC2F87">
        <w:rPr>
          <w:i/>
          <w:iCs/>
        </w:rPr>
        <w:t>Helsingin kaupungin meluselvitys 2017</w:t>
      </w:r>
      <w:r w:rsidRPr="00CC2F87">
        <w:t>. (2017). Retrieved from https://www.hel.fi/helsinki/fi/asuminen-ja-ymparisto/ymparistonsuojelu/ilmanlaatu-ja-melu/selvitys/</w:t>
      </w:r>
    </w:p>
    <w:p w14:paraId="08CEE58B" w14:textId="77777777" w:rsidR="003A50E2" w:rsidRPr="00CC2F87" w:rsidRDefault="003A50E2" w:rsidP="003A50E2">
      <w:pPr>
        <w:pStyle w:val="Bibliography"/>
      </w:pPr>
      <w:r w:rsidRPr="00CC2F87">
        <w:t xml:space="preserve">Ising, H., Dienel, D., Günther, T., &amp; Markert, B. (1980). Health effects of traffic noise. </w:t>
      </w:r>
      <w:r w:rsidRPr="00CC2F87">
        <w:rPr>
          <w:i/>
          <w:iCs/>
        </w:rPr>
        <w:t>International Archives of Occupational and Environmental Health</w:t>
      </w:r>
      <w:r w:rsidRPr="00CC2F87">
        <w:t xml:space="preserve">, </w:t>
      </w:r>
      <w:r w:rsidRPr="00CC2F87">
        <w:rPr>
          <w:i/>
          <w:iCs/>
        </w:rPr>
        <w:t>47</w:t>
      </w:r>
      <w:r w:rsidRPr="00CC2F87">
        <w:t>(2), 179–190.</w:t>
      </w:r>
    </w:p>
    <w:p w14:paraId="0448AC63" w14:textId="77777777" w:rsidR="003A50E2" w:rsidRPr="00CC2F87" w:rsidRDefault="003A50E2" w:rsidP="003A50E2">
      <w:pPr>
        <w:pStyle w:val="Bibliography"/>
      </w:pPr>
      <w:r w:rsidRPr="00CC2F87">
        <w:t xml:space="preserve">Jäppinen, S., Toivonen, T., &amp; Salonen, M. (2013). Modelling the potential effect of shared bicycles on public transport travel times in Greater Helsinki: An open data approach. </w:t>
      </w:r>
      <w:r w:rsidRPr="00CC2F87">
        <w:rPr>
          <w:i/>
          <w:iCs/>
        </w:rPr>
        <w:t>Applied Geography</w:t>
      </w:r>
      <w:r w:rsidRPr="00CC2F87">
        <w:t xml:space="preserve">, </w:t>
      </w:r>
      <w:r w:rsidRPr="00CC2F87">
        <w:rPr>
          <w:i/>
          <w:iCs/>
        </w:rPr>
        <w:t>43</w:t>
      </w:r>
      <w:r w:rsidRPr="00CC2F87">
        <w:t>, 13–24. https://doi.org/10.1016/j.apgeog.2013.05.010</w:t>
      </w:r>
    </w:p>
    <w:p w14:paraId="730A0FDA" w14:textId="77777777" w:rsidR="003A50E2" w:rsidRPr="00CC2F87" w:rsidRDefault="003A50E2" w:rsidP="003A50E2">
      <w:pPr>
        <w:pStyle w:val="Bibliography"/>
      </w:pPr>
      <w:r w:rsidRPr="00CC2F87">
        <w:t xml:space="preserve">Lwin, K. K., &amp; Murayama, Y. (2011). Modelling of urban green space walkability: Eco-friendly walk score calculator. </w:t>
      </w:r>
      <w:r w:rsidRPr="00CC2F87">
        <w:rPr>
          <w:i/>
          <w:iCs/>
        </w:rPr>
        <w:t>Computers, Environment and Urban Systems</w:t>
      </w:r>
      <w:r w:rsidRPr="00CC2F87">
        <w:t xml:space="preserve">, </w:t>
      </w:r>
      <w:r w:rsidRPr="00CC2F87">
        <w:rPr>
          <w:i/>
          <w:iCs/>
        </w:rPr>
        <w:t>35</w:t>
      </w:r>
      <w:r w:rsidRPr="00CC2F87">
        <w:t>(5), 408–420. https://doi.org/10.1016/j.compenvurbsys.2011.05.002</w:t>
      </w:r>
    </w:p>
    <w:p w14:paraId="640F1FBF" w14:textId="77777777" w:rsidR="003A50E2" w:rsidRPr="00CC2F87" w:rsidRDefault="003A50E2" w:rsidP="003A50E2">
      <w:pPr>
        <w:pStyle w:val="Bibliography"/>
      </w:pPr>
      <w:r w:rsidRPr="00CC2F87">
        <w:lastRenderedPageBreak/>
        <w:t xml:space="preserve">Lwin, K. K., &amp; Murayama, Y. (2013). Smart eco-path finder for mobile GIS users. </w:t>
      </w:r>
      <w:r w:rsidRPr="00CC2F87">
        <w:rPr>
          <w:i/>
          <w:iCs/>
        </w:rPr>
        <w:t>URISA Journal</w:t>
      </w:r>
      <w:r w:rsidRPr="00CC2F87">
        <w:t xml:space="preserve">, </w:t>
      </w:r>
      <w:r w:rsidRPr="00CC2F87">
        <w:rPr>
          <w:i/>
          <w:iCs/>
        </w:rPr>
        <w:t>25</w:t>
      </w:r>
      <w:r w:rsidRPr="00CC2F87">
        <w:t>(2), 5–14.</w:t>
      </w:r>
    </w:p>
    <w:p w14:paraId="3341BE7A" w14:textId="77777777" w:rsidR="003A50E2" w:rsidRPr="00CC2F87" w:rsidRDefault="003A50E2" w:rsidP="003A50E2">
      <w:pPr>
        <w:pStyle w:val="Bibliography"/>
      </w:pPr>
      <w:r w:rsidRPr="00CC2F87">
        <w:t xml:space="preserve">Maghelal, P. K., &amp; Capp, C. J. (2011). Walkability: A Review of Existing Pedestrian Indices. </w:t>
      </w:r>
      <w:r w:rsidRPr="00CC2F87">
        <w:rPr>
          <w:i/>
          <w:iCs/>
        </w:rPr>
        <w:t>Journal of the Urban &amp; Regional Information Systems Association</w:t>
      </w:r>
      <w:r w:rsidRPr="00CC2F87">
        <w:t xml:space="preserve">, </w:t>
      </w:r>
      <w:r w:rsidRPr="00CC2F87">
        <w:rPr>
          <w:i/>
          <w:iCs/>
        </w:rPr>
        <w:t>23</w:t>
      </w:r>
      <w:r w:rsidRPr="00CC2F87">
        <w:t>(2).</w:t>
      </w:r>
    </w:p>
    <w:p w14:paraId="7C350ADC" w14:textId="77777777" w:rsidR="003A50E2" w:rsidRPr="00CC2F87" w:rsidRDefault="003A50E2" w:rsidP="003A50E2">
      <w:pPr>
        <w:pStyle w:val="Bibliography"/>
      </w:pPr>
      <w:r w:rsidRPr="00CC2F87">
        <w:t xml:space="preserve">Pucher, J., &amp; Buehler, R. (2010). Walking and cycling for healthy cities. </w:t>
      </w:r>
      <w:r w:rsidRPr="00CC2F87">
        <w:rPr>
          <w:i/>
          <w:iCs/>
        </w:rPr>
        <w:t>Built Environment</w:t>
      </w:r>
      <w:r w:rsidRPr="00CC2F87">
        <w:t xml:space="preserve">, </w:t>
      </w:r>
      <w:r w:rsidRPr="00CC2F87">
        <w:rPr>
          <w:i/>
          <w:iCs/>
        </w:rPr>
        <w:t>36</w:t>
      </w:r>
      <w:r w:rsidRPr="00CC2F87">
        <w:t>(4), 391–414.</w:t>
      </w:r>
    </w:p>
    <w:p w14:paraId="19EE9123" w14:textId="77777777" w:rsidR="003A50E2" w:rsidRPr="00CC2F87" w:rsidRDefault="003A50E2" w:rsidP="003A50E2">
      <w:pPr>
        <w:pStyle w:val="Bibliography"/>
      </w:pPr>
      <w:r w:rsidRPr="00CC2F87">
        <w:t xml:space="preserve">Quercia, D., Schifanella, R., &amp; Aiello, L. M. (2014). The shortest path to happiness: Recommending beautiful, quiet, and happy routes in the city. </w:t>
      </w:r>
      <w:r w:rsidRPr="00CC2F87">
        <w:rPr>
          <w:i/>
          <w:iCs/>
        </w:rPr>
        <w:t>Proceedings of the 25th ACM Conference on Hypertext and Social Media</w:t>
      </w:r>
      <w:r w:rsidRPr="00CC2F87">
        <w:t>, 116–125. ACM.</w:t>
      </w:r>
    </w:p>
    <w:p w14:paraId="70429EE3" w14:textId="77777777" w:rsidR="003A50E2" w:rsidRPr="00CC2F87" w:rsidRDefault="003A50E2" w:rsidP="003A50E2">
      <w:pPr>
        <w:pStyle w:val="Bibliography"/>
      </w:pPr>
      <w:r w:rsidRPr="00CC2F87">
        <w:t xml:space="preserve">Ribeiro, P., &amp; Mendes, J. F. (2011). Route planning for soft modes of transport: healthy routes. </w:t>
      </w:r>
      <w:r w:rsidRPr="00CC2F87">
        <w:rPr>
          <w:i/>
          <w:iCs/>
        </w:rPr>
        <w:t>WIT Transactions on The Built Environment</w:t>
      </w:r>
      <w:r w:rsidRPr="00CC2F87">
        <w:t xml:space="preserve">, </w:t>
      </w:r>
      <w:r w:rsidRPr="00CC2F87">
        <w:rPr>
          <w:i/>
          <w:iCs/>
        </w:rPr>
        <w:t>116</w:t>
      </w:r>
      <w:r w:rsidRPr="00CC2F87">
        <w:t>, 677–688.</w:t>
      </w:r>
    </w:p>
    <w:p w14:paraId="46D66CFD" w14:textId="77777777" w:rsidR="003A50E2" w:rsidRPr="00CC2F87" w:rsidRDefault="003A50E2" w:rsidP="003A50E2">
      <w:pPr>
        <w:pStyle w:val="Bibliography"/>
      </w:pPr>
      <w:r w:rsidRPr="00CC2F87">
        <w:t xml:space="preserve">Sheng, N., &amp; Tang, U. W. (2011). Spatial Analysis of Urban Form and Pedestrian Exposure to Traffic Noise. </w:t>
      </w:r>
      <w:r w:rsidRPr="00CC2F87">
        <w:rPr>
          <w:i/>
          <w:iCs/>
        </w:rPr>
        <w:t>International Journal of Environmental Research and Public Health</w:t>
      </w:r>
      <w:r w:rsidRPr="00CC2F87">
        <w:t xml:space="preserve">, </w:t>
      </w:r>
      <w:r w:rsidRPr="00CC2F87">
        <w:rPr>
          <w:i/>
          <w:iCs/>
        </w:rPr>
        <w:t>8</w:t>
      </w:r>
      <w:r w:rsidRPr="00CC2F87">
        <w:t>(6), 1977–1990. https://doi.org/10.3390/ijerph8061977</w:t>
      </w:r>
    </w:p>
    <w:p w14:paraId="2B200FEF" w14:textId="77777777" w:rsidR="003A50E2" w:rsidRPr="00CC2F87" w:rsidRDefault="003A50E2" w:rsidP="003A50E2">
      <w:pPr>
        <w:pStyle w:val="Bibliography"/>
      </w:pPr>
      <w:r w:rsidRPr="00CC2F87">
        <w:t xml:space="preserve">Tainio, M., de Nazelle, A. J., Götschi, T., Kahlmeier, S., Rojas-Rueda, D., Nieuwenhuijsen, M. J., … Woodcock, J. (2016). Can air pollution negate the health benefits of cycling and walking? </w:t>
      </w:r>
      <w:r w:rsidRPr="00CC2F87">
        <w:rPr>
          <w:i/>
          <w:iCs/>
        </w:rPr>
        <w:t>Preventive Medicine</w:t>
      </w:r>
      <w:r w:rsidRPr="00CC2F87">
        <w:t xml:space="preserve">, </w:t>
      </w:r>
      <w:r w:rsidRPr="00CC2F87">
        <w:rPr>
          <w:i/>
          <w:iCs/>
        </w:rPr>
        <w:t>87</w:t>
      </w:r>
      <w:r w:rsidRPr="00CC2F87">
        <w:t>, 233–236. https://doi.org/10.1016/j.ypmed.2016.02.002</w:t>
      </w:r>
    </w:p>
    <w:p w14:paraId="08101E7E" w14:textId="77777777" w:rsidR="003A50E2" w:rsidRPr="00CC2F87" w:rsidRDefault="003A50E2" w:rsidP="003A50E2">
      <w:pPr>
        <w:pStyle w:val="Bibliography"/>
      </w:pPr>
      <w:r w:rsidRPr="00CC2F87">
        <w:t xml:space="preserve">Toivonen, T., Salonen, M., Tenkanen, H., Saarsalmi, P., Jaakkola, T., &amp; Järvi, J. (2014). Joukkoliikenteellä, autolla ja kävellen: avoin saavutettavuusaineisto pääkaupunkiseudulta. </w:t>
      </w:r>
      <w:r w:rsidRPr="00CC2F87">
        <w:rPr>
          <w:i/>
          <w:iCs/>
        </w:rPr>
        <w:t>Terra 126 (2014): 3</w:t>
      </w:r>
      <w:r w:rsidRPr="00CC2F87">
        <w:t>.</w:t>
      </w:r>
    </w:p>
    <w:p w14:paraId="6D6E7301" w14:textId="77777777" w:rsidR="003A50E2" w:rsidRPr="00CC2F87" w:rsidRDefault="003A50E2" w:rsidP="003A50E2">
      <w:pPr>
        <w:pStyle w:val="Bibliography"/>
      </w:pPr>
      <w:r w:rsidRPr="00CC2F87">
        <w:t xml:space="preserve">Whyatt, J. D., Pooley, C., Coulton, P., Moser, M., Bamford, W., &amp; Davies, G. (2007). Estimating personal exposure to air pollution on the journey to and from school using GPS, GIS and mobile phone technology. </w:t>
      </w:r>
      <w:r w:rsidRPr="00CC2F87">
        <w:rPr>
          <w:i/>
          <w:iCs/>
        </w:rPr>
        <w:t>11th International Conference on Harmonisation within Atmospheric Dispersion Modelling for Regulatory Purposes</w:t>
      </w:r>
      <w:r w:rsidRPr="00CC2F87">
        <w:t xml:space="preserve">, </w:t>
      </w:r>
      <w:r w:rsidRPr="00CC2F87">
        <w:rPr>
          <w:i/>
          <w:iCs/>
        </w:rPr>
        <w:t>1</w:t>
      </w:r>
      <w:r w:rsidRPr="00CC2F87">
        <w:t>, 2–5.</w:t>
      </w:r>
    </w:p>
    <w:p w14:paraId="04D2FC66" w14:textId="104B7DF1" w:rsidR="00BA3492" w:rsidRPr="00CC2F87" w:rsidRDefault="00410501" w:rsidP="00BA3492">
      <w:r w:rsidRPr="00CC2F87">
        <w:fldChar w:fldCharType="end"/>
      </w:r>
    </w:p>
    <w:p w14:paraId="0219B267" w14:textId="77777777" w:rsidR="00EB05F0" w:rsidRPr="00CC2F87" w:rsidRDefault="00EB05F0">
      <w:pPr>
        <w:spacing w:after="0" w:line="240" w:lineRule="auto"/>
        <w:jc w:val="left"/>
        <w:rPr>
          <w:b/>
          <w:bCs/>
        </w:rPr>
      </w:pPr>
      <w:r w:rsidRPr="00CC2F87">
        <w:rPr>
          <w:b/>
          <w:bCs/>
        </w:rPr>
        <w:br w:type="page"/>
      </w:r>
    </w:p>
    <w:p w14:paraId="3B2B3C46" w14:textId="7CB9E1D5" w:rsidR="00BA3492" w:rsidRPr="00CC2F87" w:rsidRDefault="00BA3492" w:rsidP="00BA3492">
      <w:pPr>
        <w:rPr>
          <w:sz w:val="36"/>
          <w:szCs w:val="36"/>
        </w:rPr>
      </w:pPr>
      <w:r w:rsidRPr="00CC2F87">
        <w:rPr>
          <w:sz w:val="36"/>
          <w:szCs w:val="36"/>
        </w:rPr>
        <w:lastRenderedPageBreak/>
        <w:t>APPENDICES</w:t>
      </w:r>
    </w:p>
    <w:p w14:paraId="36A20AD7" w14:textId="77777777" w:rsidR="00BA3492" w:rsidRPr="00CC2F87" w:rsidRDefault="00BA3492" w:rsidP="00BA3492">
      <w:pPr>
        <w:rPr>
          <w:b/>
          <w:bCs/>
        </w:rPr>
      </w:pPr>
    </w:p>
    <w:sectPr w:rsidR="00BA3492" w:rsidRPr="00CC2F87" w:rsidSect="00A268E1">
      <w:footerReference w:type="default" r:id="rId43"/>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9" w:author="Helle, Joose I" w:date="2019-08-21T11:05:00Z" w:initials="HJI">
    <w:p w14:paraId="756AFC7D" w14:textId="61E1A983" w:rsidR="005F5442" w:rsidRDefault="005F5442">
      <w:pPr>
        <w:pStyle w:val="CommentText"/>
      </w:pPr>
      <w:r>
        <w:rPr>
          <w:rStyle w:val="CommentReference"/>
        </w:rPr>
        <w:annotationRef/>
      </w:r>
      <w:r>
        <w:t xml:space="preserve">Paths: </w:t>
      </w:r>
      <w:r w:rsidRPr="006B1FB7">
        <w:t>run_5_set_1</w:t>
      </w:r>
      <w:r>
        <w:t xml:space="preserve"> (21.8.2019)</w:t>
      </w:r>
    </w:p>
  </w:comment>
  <w:comment w:id="76" w:author="Helle, Joose I" w:date="2019-09-08T17:32:00Z" w:initials="HJI">
    <w:p w14:paraId="719ECAFF" w14:textId="77777777" w:rsidR="005F5442" w:rsidRDefault="005F5442" w:rsidP="00B17DC1">
      <w:pPr>
        <w:pStyle w:val="CommentText"/>
      </w:pPr>
      <w:r>
        <w:rPr>
          <w:rStyle w:val="CommentReference"/>
        </w:rPr>
        <w:annotationRef/>
      </w:r>
      <w:r>
        <w:t xml:space="preserve">Paths: </w:t>
      </w:r>
      <w:r w:rsidRPr="006B1FB7">
        <w:t>run_5_set_1</w:t>
      </w:r>
      <w:r>
        <w:t xml:space="preserve"> (21.8.2019)</w:t>
      </w:r>
    </w:p>
  </w:comment>
  <w:comment w:id="78" w:author="Helle, Joose I" w:date="2019-09-08T17:32:00Z" w:initials="HJI">
    <w:p w14:paraId="73DE971D" w14:textId="77777777" w:rsidR="005F5442" w:rsidRDefault="005F5442" w:rsidP="00B17DC1">
      <w:pPr>
        <w:pStyle w:val="CommentText"/>
      </w:pPr>
      <w:r>
        <w:rPr>
          <w:rStyle w:val="CommentReference"/>
        </w:rPr>
        <w:annotationRef/>
      </w:r>
      <w:r>
        <w:t xml:space="preserve">Paths: </w:t>
      </w:r>
      <w:r w:rsidRPr="006B1FB7">
        <w:t>run_5_set_1</w:t>
      </w:r>
      <w:r>
        <w:t xml:space="preserve"> (21.8.2019)</w:t>
      </w:r>
    </w:p>
  </w:comment>
  <w:comment w:id="81" w:author="Helle, Joose I" w:date="2019-10-06T18:01:00Z" w:initials="HJI">
    <w:p w14:paraId="153591B8" w14:textId="656551FC" w:rsidR="005F5442" w:rsidRDefault="005F5442">
      <w:pPr>
        <w:pStyle w:val="CommentText"/>
      </w:pPr>
      <w:r>
        <w:rPr>
          <w:rStyle w:val="CommentReference"/>
        </w:rPr>
        <w:annotationRef/>
      </w:r>
      <w:r>
        <w:rPr>
          <w:rStyle w:val="CommentReference"/>
        </w:rPr>
        <w:annotationRef/>
      </w:r>
      <w:r w:rsidRPr="000E01A0">
        <w:t>axyind_stats_v4</w:t>
      </w:r>
    </w:p>
  </w:comment>
  <w:comment w:id="83" w:author="Helle, Joose I" w:date="2019-10-06T18:00:00Z" w:initials="HJI">
    <w:p w14:paraId="499F81FC" w14:textId="4ED0F829" w:rsidR="005F5442" w:rsidRDefault="005F5442">
      <w:pPr>
        <w:pStyle w:val="CommentText"/>
      </w:pPr>
      <w:r>
        <w:rPr>
          <w:rStyle w:val="CommentReference"/>
        </w:rPr>
        <w:annotationRef/>
      </w:r>
      <w:r>
        <w:rPr>
          <w:rStyle w:val="CommentReference"/>
        </w:rPr>
        <w:annotationRef/>
      </w:r>
      <w:r w:rsidRPr="000E01A0">
        <w:t>axyind_stats_v4</w:t>
      </w:r>
    </w:p>
  </w:comment>
  <w:comment w:id="85" w:author="Helle, Joose I" w:date="2019-10-06T17:59:00Z" w:initials="HJI">
    <w:p w14:paraId="7890F2C6" w14:textId="4EFCF392" w:rsidR="005F5442" w:rsidRDefault="005F5442">
      <w:pPr>
        <w:pStyle w:val="CommentText"/>
      </w:pPr>
      <w:r>
        <w:rPr>
          <w:rStyle w:val="CommentReference"/>
        </w:rPr>
        <w:annotationRef/>
      </w:r>
      <w:r w:rsidRPr="000E01A0">
        <w:t>axyind_stats_v4</w:t>
      </w:r>
    </w:p>
  </w:comment>
  <w:comment w:id="105" w:author="Helle, Joose I" w:date="2019-08-21T13:06:00Z" w:initials="HJI">
    <w:p w14:paraId="422E118C" w14:textId="24CF9C04" w:rsidR="005F5442" w:rsidRDefault="005F5442">
      <w:pPr>
        <w:pStyle w:val="CommentText"/>
      </w:pPr>
      <w:r>
        <w:rPr>
          <w:rStyle w:val="CommentReference"/>
        </w:rPr>
        <w:annotationRef/>
      </w:r>
      <w:r>
        <w:rPr>
          <w:rStyle w:val="CommentReference"/>
        </w:rPr>
        <w:annotationRef/>
      </w:r>
      <w:r>
        <w:t xml:space="preserve">Paths: </w:t>
      </w:r>
      <w:r w:rsidRPr="006B1FB7">
        <w:t>run_5_set_1</w:t>
      </w:r>
      <w:r>
        <w:t xml:space="preserve"> (21.8.201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56AFC7D" w15:done="0"/>
  <w15:commentEx w15:paraId="719ECAFF" w15:done="0"/>
  <w15:commentEx w15:paraId="73DE971D" w15:done="0"/>
  <w15:commentEx w15:paraId="153591B8" w15:done="0"/>
  <w15:commentEx w15:paraId="499F81FC" w15:done="0"/>
  <w15:commentEx w15:paraId="7890F2C6" w15:done="0"/>
  <w15:commentEx w15:paraId="422E118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6AFC7D" w16cid:durableId="2107A404"/>
  <w16cid:commentId w16cid:paraId="719ECAFF" w16cid:durableId="211FB998"/>
  <w16cid:commentId w16cid:paraId="73DE971D" w16cid:durableId="211FB9B1"/>
  <w16cid:commentId w16cid:paraId="153591B8" w16cid:durableId="2144AA71"/>
  <w16cid:commentId w16cid:paraId="499F81FC" w16cid:durableId="2144AA41"/>
  <w16cid:commentId w16cid:paraId="7890F2C6" w16cid:durableId="2144A9EE"/>
  <w16cid:commentId w16cid:paraId="422E118C" w16cid:durableId="2107C0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22B097" w14:textId="77777777" w:rsidR="002F44AF" w:rsidRDefault="002F44AF" w:rsidP="00F939A9">
      <w:pPr>
        <w:spacing w:after="0" w:line="240" w:lineRule="auto"/>
      </w:pPr>
      <w:r>
        <w:separator/>
      </w:r>
    </w:p>
  </w:endnote>
  <w:endnote w:type="continuationSeparator" w:id="0">
    <w:p w14:paraId="61793834" w14:textId="77777777" w:rsidR="002F44AF" w:rsidRDefault="002F44AF"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50643585"/>
      <w:docPartObj>
        <w:docPartGallery w:val="Page Numbers (Bottom of Page)"/>
        <w:docPartUnique/>
      </w:docPartObj>
    </w:sdtPr>
    <w:sdtContent>
      <w:p w14:paraId="6C07C6E2" w14:textId="37957284" w:rsidR="005F5442" w:rsidRDefault="005F5442"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5F5442" w:rsidRDefault="005F544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78917302"/>
      <w:docPartObj>
        <w:docPartGallery w:val="Page Numbers (Bottom of Page)"/>
        <w:docPartUnique/>
      </w:docPartObj>
    </w:sdtPr>
    <w:sdtContent>
      <w:p w14:paraId="2822AC7E" w14:textId="6F2B5791" w:rsidR="005F5442" w:rsidRDefault="005F5442"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5F5442" w:rsidRDefault="005F5442"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28C6F9" w14:textId="77777777" w:rsidR="002F44AF" w:rsidRDefault="002F44AF" w:rsidP="00F939A9">
      <w:pPr>
        <w:spacing w:after="0" w:line="240" w:lineRule="auto"/>
      </w:pPr>
      <w:r>
        <w:separator/>
      </w:r>
    </w:p>
  </w:footnote>
  <w:footnote w:type="continuationSeparator" w:id="0">
    <w:p w14:paraId="69B9848F" w14:textId="77777777" w:rsidR="002F44AF" w:rsidRDefault="002F44AF"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976AA7"/>
    <w:multiLevelType w:val="hybridMultilevel"/>
    <w:tmpl w:val="6C22F2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B63EDB"/>
    <w:multiLevelType w:val="hybridMultilevel"/>
    <w:tmpl w:val="3C700D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4696E54"/>
    <w:multiLevelType w:val="hybridMultilevel"/>
    <w:tmpl w:val="7BF876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A352C3"/>
    <w:multiLevelType w:val="hybridMultilevel"/>
    <w:tmpl w:val="EF9A85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0C6947"/>
    <w:multiLevelType w:val="hybridMultilevel"/>
    <w:tmpl w:val="B69E7F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FBF487C"/>
    <w:multiLevelType w:val="hybridMultilevel"/>
    <w:tmpl w:val="8B40BD60"/>
    <w:lvl w:ilvl="0" w:tplc="075CD6D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8612B6A"/>
    <w:multiLevelType w:val="multilevel"/>
    <w:tmpl w:val="6A5A61D4"/>
    <w:lvl w:ilvl="0">
      <w:start w:val="1"/>
      <w:numFmt w:val="decimal"/>
      <w:pStyle w:val="Heading1"/>
      <w:suff w:val="nothing"/>
      <w:lvlText w:val="%1  "/>
      <w:lvlJc w:val="left"/>
      <w:pPr>
        <w:ind w:left="432" w:hanging="432"/>
      </w:pPr>
      <w:rPr>
        <w:rFonts w:hint="default"/>
      </w:rPr>
    </w:lvl>
    <w:lvl w:ilvl="1">
      <w:start w:val="1"/>
      <w:numFmt w:val="decimal"/>
      <w:pStyle w:val="Heading2"/>
      <w:suff w:val="space"/>
      <w:lvlText w:val="%1.%2. "/>
      <w:lvlJc w:val="left"/>
      <w:pPr>
        <w:ind w:left="0" w:firstLine="0"/>
      </w:pPr>
      <w:rPr>
        <w:rFonts w:hint="default"/>
        <w:color w:val="000000" w:themeColor="text1"/>
      </w:rPr>
    </w:lvl>
    <w:lvl w:ilvl="2">
      <w:start w:val="1"/>
      <w:numFmt w:val="decimal"/>
      <w:pStyle w:val="Heading3"/>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694D01FD"/>
    <w:multiLevelType w:val="hybridMultilevel"/>
    <w:tmpl w:val="87069A52"/>
    <w:lvl w:ilvl="0" w:tplc="B9D25D44">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018273F"/>
    <w:multiLevelType w:val="hybridMultilevel"/>
    <w:tmpl w:val="112E5E84"/>
    <w:lvl w:ilvl="0" w:tplc="23E6923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2F276D2"/>
    <w:multiLevelType w:val="hybridMultilevel"/>
    <w:tmpl w:val="8FC2A7B6"/>
    <w:lvl w:ilvl="0" w:tplc="9506A0A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2"/>
  </w:num>
  <w:num w:numId="3">
    <w:abstractNumId w:val="10"/>
  </w:num>
  <w:num w:numId="4">
    <w:abstractNumId w:val="5"/>
  </w:num>
  <w:num w:numId="5">
    <w:abstractNumId w:val="6"/>
  </w:num>
  <w:num w:numId="6">
    <w:abstractNumId w:val="8"/>
  </w:num>
  <w:num w:numId="7">
    <w:abstractNumId w:val="0"/>
  </w:num>
  <w:num w:numId="8">
    <w:abstractNumId w:val="7"/>
  </w:num>
  <w:num w:numId="9">
    <w:abstractNumId w:val="14"/>
  </w:num>
  <w:num w:numId="10">
    <w:abstractNumId w:val="13"/>
  </w:num>
  <w:num w:numId="11">
    <w:abstractNumId w:val="9"/>
  </w:num>
  <w:num w:numId="12">
    <w:abstractNumId w:val="1"/>
  </w:num>
  <w:num w:numId="13">
    <w:abstractNumId w:val="4"/>
  </w:num>
  <w:num w:numId="14">
    <w:abstractNumId w:val="12"/>
  </w:num>
  <w:num w:numId="15">
    <w:abstractNumId w:val="3"/>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1692"/>
    <w:rsid w:val="00001CB7"/>
    <w:rsid w:val="000028E9"/>
    <w:rsid w:val="000029B1"/>
    <w:rsid w:val="00002A01"/>
    <w:rsid w:val="00002CCA"/>
    <w:rsid w:val="000031AA"/>
    <w:rsid w:val="000035CB"/>
    <w:rsid w:val="00003D68"/>
    <w:rsid w:val="000056E5"/>
    <w:rsid w:val="00006A94"/>
    <w:rsid w:val="00010399"/>
    <w:rsid w:val="00010A77"/>
    <w:rsid w:val="00011926"/>
    <w:rsid w:val="0001214D"/>
    <w:rsid w:val="00012588"/>
    <w:rsid w:val="00013743"/>
    <w:rsid w:val="0001447F"/>
    <w:rsid w:val="00014FBC"/>
    <w:rsid w:val="00015ACC"/>
    <w:rsid w:val="00015D9B"/>
    <w:rsid w:val="00015E6C"/>
    <w:rsid w:val="00016FA1"/>
    <w:rsid w:val="00017A26"/>
    <w:rsid w:val="00017A37"/>
    <w:rsid w:val="00020EA1"/>
    <w:rsid w:val="0002184F"/>
    <w:rsid w:val="00021954"/>
    <w:rsid w:val="00021AFB"/>
    <w:rsid w:val="00023140"/>
    <w:rsid w:val="000232E2"/>
    <w:rsid w:val="00023769"/>
    <w:rsid w:val="000252CF"/>
    <w:rsid w:val="000253AC"/>
    <w:rsid w:val="000262C8"/>
    <w:rsid w:val="00027055"/>
    <w:rsid w:val="000271AB"/>
    <w:rsid w:val="00027334"/>
    <w:rsid w:val="00027B94"/>
    <w:rsid w:val="0003048A"/>
    <w:rsid w:val="00031198"/>
    <w:rsid w:val="00031473"/>
    <w:rsid w:val="000314E5"/>
    <w:rsid w:val="000315EC"/>
    <w:rsid w:val="00032C96"/>
    <w:rsid w:val="00033270"/>
    <w:rsid w:val="00034C78"/>
    <w:rsid w:val="00035D3B"/>
    <w:rsid w:val="000361EB"/>
    <w:rsid w:val="00037883"/>
    <w:rsid w:val="0003797C"/>
    <w:rsid w:val="00037C17"/>
    <w:rsid w:val="0004060B"/>
    <w:rsid w:val="000407B9"/>
    <w:rsid w:val="00041DD2"/>
    <w:rsid w:val="000423F8"/>
    <w:rsid w:val="00042745"/>
    <w:rsid w:val="00042933"/>
    <w:rsid w:val="00042A5F"/>
    <w:rsid w:val="00043605"/>
    <w:rsid w:val="00043A70"/>
    <w:rsid w:val="000442BE"/>
    <w:rsid w:val="000451BF"/>
    <w:rsid w:val="0004538D"/>
    <w:rsid w:val="0004626E"/>
    <w:rsid w:val="00050182"/>
    <w:rsid w:val="00050694"/>
    <w:rsid w:val="000509FC"/>
    <w:rsid w:val="00052416"/>
    <w:rsid w:val="00053187"/>
    <w:rsid w:val="00053EFC"/>
    <w:rsid w:val="000543DA"/>
    <w:rsid w:val="00054A25"/>
    <w:rsid w:val="000565F9"/>
    <w:rsid w:val="0005721B"/>
    <w:rsid w:val="00057BAB"/>
    <w:rsid w:val="00057F44"/>
    <w:rsid w:val="0006171B"/>
    <w:rsid w:val="00061A3A"/>
    <w:rsid w:val="0006301E"/>
    <w:rsid w:val="0006322A"/>
    <w:rsid w:val="000645FB"/>
    <w:rsid w:val="00065703"/>
    <w:rsid w:val="000675A3"/>
    <w:rsid w:val="00071CEF"/>
    <w:rsid w:val="00071DC7"/>
    <w:rsid w:val="00071F03"/>
    <w:rsid w:val="0007382E"/>
    <w:rsid w:val="00073FD4"/>
    <w:rsid w:val="0007417D"/>
    <w:rsid w:val="0007451C"/>
    <w:rsid w:val="0007501B"/>
    <w:rsid w:val="000769F5"/>
    <w:rsid w:val="00080336"/>
    <w:rsid w:val="000807F4"/>
    <w:rsid w:val="00081CDE"/>
    <w:rsid w:val="00083DB0"/>
    <w:rsid w:val="000845B0"/>
    <w:rsid w:val="0008479A"/>
    <w:rsid w:val="00085389"/>
    <w:rsid w:val="00086610"/>
    <w:rsid w:val="000866D6"/>
    <w:rsid w:val="0008790D"/>
    <w:rsid w:val="00090BE0"/>
    <w:rsid w:val="00091123"/>
    <w:rsid w:val="00091E73"/>
    <w:rsid w:val="00093471"/>
    <w:rsid w:val="00094645"/>
    <w:rsid w:val="00094958"/>
    <w:rsid w:val="0009624B"/>
    <w:rsid w:val="000964A9"/>
    <w:rsid w:val="00096EF3"/>
    <w:rsid w:val="000A0520"/>
    <w:rsid w:val="000A1095"/>
    <w:rsid w:val="000A1766"/>
    <w:rsid w:val="000A1C40"/>
    <w:rsid w:val="000A1C8E"/>
    <w:rsid w:val="000A2513"/>
    <w:rsid w:val="000A2F53"/>
    <w:rsid w:val="000A3A54"/>
    <w:rsid w:val="000A3E56"/>
    <w:rsid w:val="000A43F6"/>
    <w:rsid w:val="000A4958"/>
    <w:rsid w:val="000A4B74"/>
    <w:rsid w:val="000A4E0E"/>
    <w:rsid w:val="000A5C56"/>
    <w:rsid w:val="000A5E08"/>
    <w:rsid w:val="000A60A9"/>
    <w:rsid w:val="000A696C"/>
    <w:rsid w:val="000A71D3"/>
    <w:rsid w:val="000A7305"/>
    <w:rsid w:val="000B09E6"/>
    <w:rsid w:val="000B0B44"/>
    <w:rsid w:val="000B140A"/>
    <w:rsid w:val="000B1E61"/>
    <w:rsid w:val="000B26B7"/>
    <w:rsid w:val="000B45BB"/>
    <w:rsid w:val="000B660D"/>
    <w:rsid w:val="000B7A7E"/>
    <w:rsid w:val="000C0B41"/>
    <w:rsid w:val="000C1ECE"/>
    <w:rsid w:val="000C2F90"/>
    <w:rsid w:val="000C30D5"/>
    <w:rsid w:val="000C3101"/>
    <w:rsid w:val="000C3E11"/>
    <w:rsid w:val="000C4DB9"/>
    <w:rsid w:val="000C77C5"/>
    <w:rsid w:val="000C7E3A"/>
    <w:rsid w:val="000C7FB3"/>
    <w:rsid w:val="000D0686"/>
    <w:rsid w:val="000D0B19"/>
    <w:rsid w:val="000D0B8F"/>
    <w:rsid w:val="000D0DDF"/>
    <w:rsid w:val="000D0F5D"/>
    <w:rsid w:val="000D0FF8"/>
    <w:rsid w:val="000D10A1"/>
    <w:rsid w:val="000D132E"/>
    <w:rsid w:val="000D258A"/>
    <w:rsid w:val="000D31B9"/>
    <w:rsid w:val="000D32DD"/>
    <w:rsid w:val="000D34D3"/>
    <w:rsid w:val="000D46AB"/>
    <w:rsid w:val="000D5353"/>
    <w:rsid w:val="000D6F25"/>
    <w:rsid w:val="000D6F78"/>
    <w:rsid w:val="000D715D"/>
    <w:rsid w:val="000D7778"/>
    <w:rsid w:val="000D79B1"/>
    <w:rsid w:val="000D7FDF"/>
    <w:rsid w:val="000E01A0"/>
    <w:rsid w:val="000E01B1"/>
    <w:rsid w:val="000E041E"/>
    <w:rsid w:val="000E0D38"/>
    <w:rsid w:val="000E1380"/>
    <w:rsid w:val="000E1B52"/>
    <w:rsid w:val="000E1C92"/>
    <w:rsid w:val="000E1E26"/>
    <w:rsid w:val="000E219F"/>
    <w:rsid w:val="000E2278"/>
    <w:rsid w:val="000E3168"/>
    <w:rsid w:val="000E480C"/>
    <w:rsid w:val="000E4AB3"/>
    <w:rsid w:val="000E6E32"/>
    <w:rsid w:val="000E71C6"/>
    <w:rsid w:val="000E7378"/>
    <w:rsid w:val="000E795F"/>
    <w:rsid w:val="000E7ADF"/>
    <w:rsid w:val="000E7B63"/>
    <w:rsid w:val="000F28F9"/>
    <w:rsid w:val="000F33DA"/>
    <w:rsid w:val="000F3893"/>
    <w:rsid w:val="000F3D16"/>
    <w:rsid w:val="000F42AC"/>
    <w:rsid w:val="000F4DFE"/>
    <w:rsid w:val="000F56AB"/>
    <w:rsid w:val="000F7FD7"/>
    <w:rsid w:val="00100808"/>
    <w:rsid w:val="00100943"/>
    <w:rsid w:val="001026D8"/>
    <w:rsid w:val="00103628"/>
    <w:rsid w:val="00103E6F"/>
    <w:rsid w:val="00106F01"/>
    <w:rsid w:val="0010749E"/>
    <w:rsid w:val="0011036B"/>
    <w:rsid w:val="0011460B"/>
    <w:rsid w:val="00114696"/>
    <w:rsid w:val="00114954"/>
    <w:rsid w:val="00114DFA"/>
    <w:rsid w:val="0011579D"/>
    <w:rsid w:val="00115C24"/>
    <w:rsid w:val="00115E3D"/>
    <w:rsid w:val="00116CE0"/>
    <w:rsid w:val="0011741B"/>
    <w:rsid w:val="001177EF"/>
    <w:rsid w:val="00120085"/>
    <w:rsid w:val="001215BF"/>
    <w:rsid w:val="00122062"/>
    <w:rsid w:val="001236EF"/>
    <w:rsid w:val="001237D3"/>
    <w:rsid w:val="00123C90"/>
    <w:rsid w:val="00123E40"/>
    <w:rsid w:val="001243A9"/>
    <w:rsid w:val="001243E5"/>
    <w:rsid w:val="00124B01"/>
    <w:rsid w:val="00124F3B"/>
    <w:rsid w:val="00124F90"/>
    <w:rsid w:val="00124FCA"/>
    <w:rsid w:val="001252D3"/>
    <w:rsid w:val="00125AED"/>
    <w:rsid w:val="001262A9"/>
    <w:rsid w:val="001267CB"/>
    <w:rsid w:val="00127024"/>
    <w:rsid w:val="0012726F"/>
    <w:rsid w:val="00127FA9"/>
    <w:rsid w:val="001307A8"/>
    <w:rsid w:val="00130828"/>
    <w:rsid w:val="00131B2A"/>
    <w:rsid w:val="00132115"/>
    <w:rsid w:val="00133CC1"/>
    <w:rsid w:val="00134D5E"/>
    <w:rsid w:val="00136852"/>
    <w:rsid w:val="00136ECA"/>
    <w:rsid w:val="00140FA2"/>
    <w:rsid w:val="00141516"/>
    <w:rsid w:val="00142202"/>
    <w:rsid w:val="00142353"/>
    <w:rsid w:val="0014262A"/>
    <w:rsid w:val="00143B2C"/>
    <w:rsid w:val="00143CF4"/>
    <w:rsid w:val="0014555D"/>
    <w:rsid w:val="00145FC1"/>
    <w:rsid w:val="001463BC"/>
    <w:rsid w:val="00146880"/>
    <w:rsid w:val="00146FB9"/>
    <w:rsid w:val="001507DE"/>
    <w:rsid w:val="001516A4"/>
    <w:rsid w:val="001520C9"/>
    <w:rsid w:val="001530AF"/>
    <w:rsid w:val="00153745"/>
    <w:rsid w:val="001556E5"/>
    <w:rsid w:val="001559CD"/>
    <w:rsid w:val="00156842"/>
    <w:rsid w:val="00157530"/>
    <w:rsid w:val="00160F0A"/>
    <w:rsid w:val="0016131B"/>
    <w:rsid w:val="00161B33"/>
    <w:rsid w:val="00162513"/>
    <w:rsid w:val="001648D1"/>
    <w:rsid w:val="00164DD7"/>
    <w:rsid w:val="0016603E"/>
    <w:rsid w:val="00166329"/>
    <w:rsid w:val="0016643A"/>
    <w:rsid w:val="0017049B"/>
    <w:rsid w:val="00170EDA"/>
    <w:rsid w:val="001726F3"/>
    <w:rsid w:val="00172D45"/>
    <w:rsid w:val="00172D4B"/>
    <w:rsid w:val="00173D65"/>
    <w:rsid w:val="00173D74"/>
    <w:rsid w:val="00175044"/>
    <w:rsid w:val="00176D92"/>
    <w:rsid w:val="00176DA2"/>
    <w:rsid w:val="0017745B"/>
    <w:rsid w:val="001778A0"/>
    <w:rsid w:val="00180FB1"/>
    <w:rsid w:val="001830FC"/>
    <w:rsid w:val="00183E7B"/>
    <w:rsid w:val="00183EAB"/>
    <w:rsid w:val="00184419"/>
    <w:rsid w:val="001844EC"/>
    <w:rsid w:val="001855AB"/>
    <w:rsid w:val="001871D3"/>
    <w:rsid w:val="00187351"/>
    <w:rsid w:val="00190F80"/>
    <w:rsid w:val="00191984"/>
    <w:rsid w:val="00191AF0"/>
    <w:rsid w:val="00193801"/>
    <w:rsid w:val="00193D86"/>
    <w:rsid w:val="00194305"/>
    <w:rsid w:val="00194488"/>
    <w:rsid w:val="00194B00"/>
    <w:rsid w:val="001951A4"/>
    <w:rsid w:val="001954B7"/>
    <w:rsid w:val="001968E1"/>
    <w:rsid w:val="00196BF5"/>
    <w:rsid w:val="00196DC4"/>
    <w:rsid w:val="00197876"/>
    <w:rsid w:val="001A22F3"/>
    <w:rsid w:val="001A2866"/>
    <w:rsid w:val="001A3212"/>
    <w:rsid w:val="001A403F"/>
    <w:rsid w:val="001A4078"/>
    <w:rsid w:val="001A5A39"/>
    <w:rsid w:val="001A669F"/>
    <w:rsid w:val="001A73C2"/>
    <w:rsid w:val="001B0317"/>
    <w:rsid w:val="001B097F"/>
    <w:rsid w:val="001B1410"/>
    <w:rsid w:val="001B14CE"/>
    <w:rsid w:val="001B1C5B"/>
    <w:rsid w:val="001B22AD"/>
    <w:rsid w:val="001B2A44"/>
    <w:rsid w:val="001B3E35"/>
    <w:rsid w:val="001B4199"/>
    <w:rsid w:val="001B56D5"/>
    <w:rsid w:val="001B59EA"/>
    <w:rsid w:val="001B6522"/>
    <w:rsid w:val="001B68C1"/>
    <w:rsid w:val="001B6B23"/>
    <w:rsid w:val="001B70C7"/>
    <w:rsid w:val="001C0216"/>
    <w:rsid w:val="001C0324"/>
    <w:rsid w:val="001C062F"/>
    <w:rsid w:val="001C0B25"/>
    <w:rsid w:val="001C0CFB"/>
    <w:rsid w:val="001C160A"/>
    <w:rsid w:val="001C1705"/>
    <w:rsid w:val="001C1737"/>
    <w:rsid w:val="001C1C21"/>
    <w:rsid w:val="001C1DD3"/>
    <w:rsid w:val="001C33B7"/>
    <w:rsid w:val="001C3CFC"/>
    <w:rsid w:val="001C5E4E"/>
    <w:rsid w:val="001C75B4"/>
    <w:rsid w:val="001D3D72"/>
    <w:rsid w:val="001D4938"/>
    <w:rsid w:val="001D5709"/>
    <w:rsid w:val="001D6EED"/>
    <w:rsid w:val="001D7387"/>
    <w:rsid w:val="001D7A80"/>
    <w:rsid w:val="001E07F1"/>
    <w:rsid w:val="001E0F5B"/>
    <w:rsid w:val="001E10F5"/>
    <w:rsid w:val="001E125A"/>
    <w:rsid w:val="001E1452"/>
    <w:rsid w:val="001E28E3"/>
    <w:rsid w:val="001E2F7F"/>
    <w:rsid w:val="001E41FD"/>
    <w:rsid w:val="001E4700"/>
    <w:rsid w:val="001E4C2C"/>
    <w:rsid w:val="001E6923"/>
    <w:rsid w:val="001E7BE0"/>
    <w:rsid w:val="001F15D9"/>
    <w:rsid w:val="001F1698"/>
    <w:rsid w:val="001F267E"/>
    <w:rsid w:val="001F2C14"/>
    <w:rsid w:val="001F2DA0"/>
    <w:rsid w:val="001F4AEC"/>
    <w:rsid w:val="001F54A6"/>
    <w:rsid w:val="001F5D0E"/>
    <w:rsid w:val="001F5E5F"/>
    <w:rsid w:val="001F6B34"/>
    <w:rsid w:val="001F7663"/>
    <w:rsid w:val="00200930"/>
    <w:rsid w:val="00201374"/>
    <w:rsid w:val="00201A8D"/>
    <w:rsid w:val="00202043"/>
    <w:rsid w:val="002025A8"/>
    <w:rsid w:val="00202602"/>
    <w:rsid w:val="00202A5E"/>
    <w:rsid w:val="00202E1F"/>
    <w:rsid w:val="0020346F"/>
    <w:rsid w:val="0020398E"/>
    <w:rsid w:val="00203F61"/>
    <w:rsid w:val="002053DA"/>
    <w:rsid w:val="00205AC8"/>
    <w:rsid w:val="00205FB7"/>
    <w:rsid w:val="00206EC6"/>
    <w:rsid w:val="00210DFB"/>
    <w:rsid w:val="00210EBF"/>
    <w:rsid w:val="00210FB9"/>
    <w:rsid w:val="0021122E"/>
    <w:rsid w:val="002117D2"/>
    <w:rsid w:val="00212311"/>
    <w:rsid w:val="002130C4"/>
    <w:rsid w:val="00214C5D"/>
    <w:rsid w:val="00214F66"/>
    <w:rsid w:val="00215316"/>
    <w:rsid w:val="0021699C"/>
    <w:rsid w:val="00216FF1"/>
    <w:rsid w:val="002172A7"/>
    <w:rsid w:val="00224661"/>
    <w:rsid w:val="00226CA6"/>
    <w:rsid w:val="00230127"/>
    <w:rsid w:val="002306A6"/>
    <w:rsid w:val="00230D47"/>
    <w:rsid w:val="00231748"/>
    <w:rsid w:val="00231CF2"/>
    <w:rsid w:val="00232359"/>
    <w:rsid w:val="00233483"/>
    <w:rsid w:val="00233D58"/>
    <w:rsid w:val="00235455"/>
    <w:rsid w:val="00235760"/>
    <w:rsid w:val="00235F83"/>
    <w:rsid w:val="00237347"/>
    <w:rsid w:val="002410C1"/>
    <w:rsid w:val="002415F7"/>
    <w:rsid w:val="00241679"/>
    <w:rsid w:val="00242CC8"/>
    <w:rsid w:val="00242F31"/>
    <w:rsid w:val="00243345"/>
    <w:rsid w:val="00243972"/>
    <w:rsid w:val="002441EB"/>
    <w:rsid w:val="0024470A"/>
    <w:rsid w:val="002447F6"/>
    <w:rsid w:val="002450A9"/>
    <w:rsid w:val="002464BA"/>
    <w:rsid w:val="002465AC"/>
    <w:rsid w:val="00247183"/>
    <w:rsid w:val="00247ED5"/>
    <w:rsid w:val="002509C8"/>
    <w:rsid w:val="002510C5"/>
    <w:rsid w:val="00251954"/>
    <w:rsid w:val="002519A4"/>
    <w:rsid w:val="00253A80"/>
    <w:rsid w:val="002544BB"/>
    <w:rsid w:val="00254CBB"/>
    <w:rsid w:val="00254FAA"/>
    <w:rsid w:val="002551A1"/>
    <w:rsid w:val="00255BC2"/>
    <w:rsid w:val="0025745B"/>
    <w:rsid w:val="00260155"/>
    <w:rsid w:val="00260BA6"/>
    <w:rsid w:val="00260CFF"/>
    <w:rsid w:val="002618A1"/>
    <w:rsid w:val="00261D5F"/>
    <w:rsid w:val="00263BDC"/>
    <w:rsid w:val="00264080"/>
    <w:rsid w:val="00264A50"/>
    <w:rsid w:val="00265C80"/>
    <w:rsid w:val="00266B82"/>
    <w:rsid w:val="00266DC9"/>
    <w:rsid w:val="00267B50"/>
    <w:rsid w:val="00267EC7"/>
    <w:rsid w:val="00267FCE"/>
    <w:rsid w:val="002722C8"/>
    <w:rsid w:val="00272B85"/>
    <w:rsid w:val="002741CF"/>
    <w:rsid w:val="00274335"/>
    <w:rsid w:val="0027591C"/>
    <w:rsid w:val="002766BA"/>
    <w:rsid w:val="00276C09"/>
    <w:rsid w:val="00276F0F"/>
    <w:rsid w:val="0027702A"/>
    <w:rsid w:val="00277480"/>
    <w:rsid w:val="0028206F"/>
    <w:rsid w:val="002839C7"/>
    <w:rsid w:val="00286E27"/>
    <w:rsid w:val="00287ABE"/>
    <w:rsid w:val="00291D6B"/>
    <w:rsid w:val="00291FE7"/>
    <w:rsid w:val="002928D9"/>
    <w:rsid w:val="00292ACC"/>
    <w:rsid w:val="00295FA3"/>
    <w:rsid w:val="00297368"/>
    <w:rsid w:val="0029741F"/>
    <w:rsid w:val="00297701"/>
    <w:rsid w:val="00297A03"/>
    <w:rsid w:val="002A0103"/>
    <w:rsid w:val="002A0759"/>
    <w:rsid w:val="002A25DD"/>
    <w:rsid w:val="002A2791"/>
    <w:rsid w:val="002A2B9E"/>
    <w:rsid w:val="002A36D8"/>
    <w:rsid w:val="002A50CC"/>
    <w:rsid w:val="002A6C9E"/>
    <w:rsid w:val="002A6F26"/>
    <w:rsid w:val="002A7CE8"/>
    <w:rsid w:val="002B0335"/>
    <w:rsid w:val="002B037D"/>
    <w:rsid w:val="002B0C7C"/>
    <w:rsid w:val="002B0D56"/>
    <w:rsid w:val="002B25E5"/>
    <w:rsid w:val="002B32DA"/>
    <w:rsid w:val="002B367B"/>
    <w:rsid w:val="002B393C"/>
    <w:rsid w:val="002B3B95"/>
    <w:rsid w:val="002B5B97"/>
    <w:rsid w:val="002B6173"/>
    <w:rsid w:val="002B66F6"/>
    <w:rsid w:val="002B69B4"/>
    <w:rsid w:val="002C19F9"/>
    <w:rsid w:val="002C1BD8"/>
    <w:rsid w:val="002C20F3"/>
    <w:rsid w:val="002C34AB"/>
    <w:rsid w:val="002C4550"/>
    <w:rsid w:val="002C4F14"/>
    <w:rsid w:val="002C5550"/>
    <w:rsid w:val="002C5591"/>
    <w:rsid w:val="002C595C"/>
    <w:rsid w:val="002C661D"/>
    <w:rsid w:val="002C6D97"/>
    <w:rsid w:val="002C782B"/>
    <w:rsid w:val="002C79FB"/>
    <w:rsid w:val="002D00D2"/>
    <w:rsid w:val="002D011B"/>
    <w:rsid w:val="002D042A"/>
    <w:rsid w:val="002D0446"/>
    <w:rsid w:val="002D0736"/>
    <w:rsid w:val="002D15A7"/>
    <w:rsid w:val="002D3001"/>
    <w:rsid w:val="002D300D"/>
    <w:rsid w:val="002D3015"/>
    <w:rsid w:val="002D3F4E"/>
    <w:rsid w:val="002D5931"/>
    <w:rsid w:val="002D6893"/>
    <w:rsid w:val="002D69A7"/>
    <w:rsid w:val="002D6B37"/>
    <w:rsid w:val="002E083D"/>
    <w:rsid w:val="002E0C59"/>
    <w:rsid w:val="002E20F3"/>
    <w:rsid w:val="002E24CA"/>
    <w:rsid w:val="002E305D"/>
    <w:rsid w:val="002E5364"/>
    <w:rsid w:val="002E538D"/>
    <w:rsid w:val="002E6118"/>
    <w:rsid w:val="002E621A"/>
    <w:rsid w:val="002E67E1"/>
    <w:rsid w:val="002E6AF0"/>
    <w:rsid w:val="002E7A29"/>
    <w:rsid w:val="002E7C20"/>
    <w:rsid w:val="002E7D76"/>
    <w:rsid w:val="002F0426"/>
    <w:rsid w:val="002F29E7"/>
    <w:rsid w:val="002F2A5D"/>
    <w:rsid w:val="002F2FFE"/>
    <w:rsid w:val="002F3439"/>
    <w:rsid w:val="002F3E17"/>
    <w:rsid w:val="002F4222"/>
    <w:rsid w:val="002F44AF"/>
    <w:rsid w:val="002F4730"/>
    <w:rsid w:val="002F547A"/>
    <w:rsid w:val="002F583D"/>
    <w:rsid w:val="002F7D2D"/>
    <w:rsid w:val="002F7F19"/>
    <w:rsid w:val="00301608"/>
    <w:rsid w:val="0030178B"/>
    <w:rsid w:val="003021EB"/>
    <w:rsid w:val="00302276"/>
    <w:rsid w:val="00304C26"/>
    <w:rsid w:val="00305316"/>
    <w:rsid w:val="00306D67"/>
    <w:rsid w:val="00306FAD"/>
    <w:rsid w:val="00310957"/>
    <w:rsid w:val="0031122F"/>
    <w:rsid w:val="0031221D"/>
    <w:rsid w:val="003130B0"/>
    <w:rsid w:val="00315EF8"/>
    <w:rsid w:val="003172BE"/>
    <w:rsid w:val="003177DE"/>
    <w:rsid w:val="00321840"/>
    <w:rsid w:val="0032191A"/>
    <w:rsid w:val="00321ADA"/>
    <w:rsid w:val="00321DB5"/>
    <w:rsid w:val="003225F7"/>
    <w:rsid w:val="0032447E"/>
    <w:rsid w:val="00324893"/>
    <w:rsid w:val="00324D2A"/>
    <w:rsid w:val="00325A4F"/>
    <w:rsid w:val="003268A8"/>
    <w:rsid w:val="00327130"/>
    <w:rsid w:val="003336CA"/>
    <w:rsid w:val="003352D1"/>
    <w:rsid w:val="00335EFE"/>
    <w:rsid w:val="00336268"/>
    <w:rsid w:val="00337A96"/>
    <w:rsid w:val="00337CC3"/>
    <w:rsid w:val="00340C52"/>
    <w:rsid w:val="00341128"/>
    <w:rsid w:val="0034232C"/>
    <w:rsid w:val="003439FA"/>
    <w:rsid w:val="00343FAA"/>
    <w:rsid w:val="00345C4A"/>
    <w:rsid w:val="00346EE6"/>
    <w:rsid w:val="00346F99"/>
    <w:rsid w:val="00347F89"/>
    <w:rsid w:val="00350147"/>
    <w:rsid w:val="00350F5F"/>
    <w:rsid w:val="003514C5"/>
    <w:rsid w:val="003515C6"/>
    <w:rsid w:val="003530FC"/>
    <w:rsid w:val="003533D5"/>
    <w:rsid w:val="00353DC1"/>
    <w:rsid w:val="003541D5"/>
    <w:rsid w:val="00355664"/>
    <w:rsid w:val="00355917"/>
    <w:rsid w:val="003562DC"/>
    <w:rsid w:val="003564D3"/>
    <w:rsid w:val="0035657E"/>
    <w:rsid w:val="003565E7"/>
    <w:rsid w:val="0035746B"/>
    <w:rsid w:val="00360B87"/>
    <w:rsid w:val="00361544"/>
    <w:rsid w:val="00362953"/>
    <w:rsid w:val="00362AC3"/>
    <w:rsid w:val="00363DA5"/>
    <w:rsid w:val="003652A4"/>
    <w:rsid w:val="003657F2"/>
    <w:rsid w:val="003658A5"/>
    <w:rsid w:val="00366343"/>
    <w:rsid w:val="00367B95"/>
    <w:rsid w:val="00367FEA"/>
    <w:rsid w:val="003706CD"/>
    <w:rsid w:val="00371718"/>
    <w:rsid w:val="00372330"/>
    <w:rsid w:val="00372816"/>
    <w:rsid w:val="003729F0"/>
    <w:rsid w:val="003731A8"/>
    <w:rsid w:val="00373485"/>
    <w:rsid w:val="00373A4E"/>
    <w:rsid w:val="00375D8B"/>
    <w:rsid w:val="00377617"/>
    <w:rsid w:val="00380866"/>
    <w:rsid w:val="0038218C"/>
    <w:rsid w:val="0038354C"/>
    <w:rsid w:val="00384409"/>
    <w:rsid w:val="00386B0C"/>
    <w:rsid w:val="00386E1E"/>
    <w:rsid w:val="00390207"/>
    <w:rsid w:val="00390968"/>
    <w:rsid w:val="00390C1A"/>
    <w:rsid w:val="0039147D"/>
    <w:rsid w:val="0039226D"/>
    <w:rsid w:val="003922D8"/>
    <w:rsid w:val="00392327"/>
    <w:rsid w:val="003923B5"/>
    <w:rsid w:val="00392500"/>
    <w:rsid w:val="00392535"/>
    <w:rsid w:val="0039343E"/>
    <w:rsid w:val="0039359E"/>
    <w:rsid w:val="00393D73"/>
    <w:rsid w:val="00393D82"/>
    <w:rsid w:val="00394FF9"/>
    <w:rsid w:val="0039565A"/>
    <w:rsid w:val="00395D85"/>
    <w:rsid w:val="0039619D"/>
    <w:rsid w:val="0039683F"/>
    <w:rsid w:val="0039702F"/>
    <w:rsid w:val="003A0577"/>
    <w:rsid w:val="003A0E06"/>
    <w:rsid w:val="003A1C57"/>
    <w:rsid w:val="003A1EF9"/>
    <w:rsid w:val="003A1FDA"/>
    <w:rsid w:val="003A27D5"/>
    <w:rsid w:val="003A2AC7"/>
    <w:rsid w:val="003A2E09"/>
    <w:rsid w:val="003A50E2"/>
    <w:rsid w:val="003A5764"/>
    <w:rsid w:val="003A6723"/>
    <w:rsid w:val="003B028A"/>
    <w:rsid w:val="003B15EB"/>
    <w:rsid w:val="003B1A00"/>
    <w:rsid w:val="003B1AE5"/>
    <w:rsid w:val="003B5379"/>
    <w:rsid w:val="003B553B"/>
    <w:rsid w:val="003B676D"/>
    <w:rsid w:val="003B6B20"/>
    <w:rsid w:val="003B6BC4"/>
    <w:rsid w:val="003C219F"/>
    <w:rsid w:val="003C248A"/>
    <w:rsid w:val="003C28EE"/>
    <w:rsid w:val="003C30EB"/>
    <w:rsid w:val="003C34D0"/>
    <w:rsid w:val="003C38CC"/>
    <w:rsid w:val="003C3938"/>
    <w:rsid w:val="003C3A75"/>
    <w:rsid w:val="003C4907"/>
    <w:rsid w:val="003C534D"/>
    <w:rsid w:val="003C68D6"/>
    <w:rsid w:val="003C6AD6"/>
    <w:rsid w:val="003C72E5"/>
    <w:rsid w:val="003C7A4B"/>
    <w:rsid w:val="003D094B"/>
    <w:rsid w:val="003D0BAC"/>
    <w:rsid w:val="003D1327"/>
    <w:rsid w:val="003D3016"/>
    <w:rsid w:val="003D3124"/>
    <w:rsid w:val="003D4CC0"/>
    <w:rsid w:val="003D5573"/>
    <w:rsid w:val="003D57A2"/>
    <w:rsid w:val="003D6FF9"/>
    <w:rsid w:val="003D7808"/>
    <w:rsid w:val="003E00B2"/>
    <w:rsid w:val="003E0515"/>
    <w:rsid w:val="003E072D"/>
    <w:rsid w:val="003E0E38"/>
    <w:rsid w:val="003E2E00"/>
    <w:rsid w:val="003E37EB"/>
    <w:rsid w:val="003E40B2"/>
    <w:rsid w:val="003E4353"/>
    <w:rsid w:val="003E47A2"/>
    <w:rsid w:val="003E487F"/>
    <w:rsid w:val="003E5073"/>
    <w:rsid w:val="003E5307"/>
    <w:rsid w:val="003E566F"/>
    <w:rsid w:val="003E5A0C"/>
    <w:rsid w:val="003E5B3D"/>
    <w:rsid w:val="003E5BCE"/>
    <w:rsid w:val="003E625C"/>
    <w:rsid w:val="003E6869"/>
    <w:rsid w:val="003E6C76"/>
    <w:rsid w:val="003E6E9A"/>
    <w:rsid w:val="003F0F8F"/>
    <w:rsid w:val="003F3795"/>
    <w:rsid w:val="003F3BC8"/>
    <w:rsid w:val="003F3F33"/>
    <w:rsid w:val="003F4C64"/>
    <w:rsid w:val="003F4F86"/>
    <w:rsid w:val="003F62F7"/>
    <w:rsid w:val="003F6618"/>
    <w:rsid w:val="004002C9"/>
    <w:rsid w:val="004005F5"/>
    <w:rsid w:val="00400730"/>
    <w:rsid w:val="00400BF0"/>
    <w:rsid w:val="004011ED"/>
    <w:rsid w:val="00401228"/>
    <w:rsid w:val="004017E1"/>
    <w:rsid w:val="00403B7D"/>
    <w:rsid w:val="0040576D"/>
    <w:rsid w:val="00405DCC"/>
    <w:rsid w:val="0040628C"/>
    <w:rsid w:val="004067C2"/>
    <w:rsid w:val="00407947"/>
    <w:rsid w:val="00407DFB"/>
    <w:rsid w:val="00407F10"/>
    <w:rsid w:val="00410501"/>
    <w:rsid w:val="00410F75"/>
    <w:rsid w:val="0041277D"/>
    <w:rsid w:val="00412899"/>
    <w:rsid w:val="0041325C"/>
    <w:rsid w:val="00413A73"/>
    <w:rsid w:val="00413CA8"/>
    <w:rsid w:val="00413CE8"/>
    <w:rsid w:val="00415067"/>
    <w:rsid w:val="00415BE9"/>
    <w:rsid w:val="00416FA2"/>
    <w:rsid w:val="00421519"/>
    <w:rsid w:val="00421B4D"/>
    <w:rsid w:val="00421C42"/>
    <w:rsid w:val="00423341"/>
    <w:rsid w:val="00423667"/>
    <w:rsid w:val="004236CF"/>
    <w:rsid w:val="0042402E"/>
    <w:rsid w:val="00425E19"/>
    <w:rsid w:val="004266C5"/>
    <w:rsid w:val="004274C8"/>
    <w:rsid w:val="00430001"/>
    <w:rsid w:val="00431203"/>
    <w:rsid w:val="004314E3"/>
    <w:rsid w:val="00431ECF"/>
    <w:rsid w:val="004325FA"/>
    <w:rsid w:val="00433169"/>
    <w:rsid w:val="00435AC9"/>
    <w:rsid w:val="004368EE"/>
    <w:rsid w:val="00436CB7"/>
    <w:rsid w:val="00437735"/>
    <w:rsid w:val="00437C5E"/>
    <w:rsid w:val="0044002E"/>
    <w:rsid w:val="0044307E"/>
    <w:rsid w:val="00443DF5"/>
    <w:rsid w:val="00444657"/>
    <w:rsid w:val="00444FCC"/>
    <w:rsid w:val="0044533F"/>
    <w:rsid w:val="00445628"/>
    <w:rsid w:val="00446F77"/>
    <w:rsid w:val="00447054"/>
    <w:rsid w:val="0044794E"/>
    <w:rsid w:val="004500F1"/>
    <w:rsid w:val="00450E04"/>
    <w:rsid w:val="004510A6"/>
    <w:rsid w:val="004513D7"/>
    <w:rsid w:val="00451B24"/>
    <w:rsid w:val="004520F5"/>
    <w:rsid w:val="004535B1"/>
    <w:rsid w:val="00454418"/>
    <w:rsid w:val="00454875"/>
    <w:rsid w:val="00454F5D"/>
    <w:rsid w:val="00455725"/>
    <w:rsid w:val="0045589F"/>
    <w:rsid w:val="00455EF9"/>
    <w:rsid w:val="00456CA8"/>
    <w:rsid w:val="00457F12"/>
    <w:rsid w:val="004607BA"/>
    <w:rsid w:val="004618CA"/>
    <w:rsid w:val="00461C00"/>
    <w:rsid w:val="0046438A"/>
    <w:rsid w:val="004659A0"/>
    <w:rsid w:val="00467437"/>
    <w:rsid w:val="004676A0"/>
    <w:rsid w:val="004702F1"/>
    <w:rsid w:val="00470B03"/>
    <w:rsid w:val="00472352"/>
    <w:rsid w:val="004737A2"/>
    <w:rsid w:val="00474964"/>
    <w:rsid w:val="00474ADF"/>
    <w:rsid w:val="00475440"/>
    <w:rsid w:val="004758E5"/>
    <w:rsid w:val="004773FE"/>
    <w:rsid w:val="0047769D"/>
    <w:rsid w:val="0048169D"/>
    <w:rsid w:val="0048179A"/>
    <w:rsid w:val="004818A0"/>
    <w:rsid w:val="00481AFD"/>
    <w:rsid w:val="00481B92"/>
    <w:rsid w:val="0048263F"/>
    <w:rsid w:val="00482676"/>
    <w:rsid w:val="00482F42"/>
    <w:rsid w:val="00483D33"/>
    <w:rsid w:val="00484F76"/>
    <w:rsid w:val="004853C0"/>
    <w:rsid w:val="00485F00"/>
    <w:rsid w:val="0048697C"/>
    <w:rsid w:val="00486DE6"/>
    <w:rsid w:val="004871A1"/>
    <w:rsid w:val="00490035"/>
    <w:rsid w:val="004906EF"/>
    <w:rsid w:val="00490F1F"/>
    <w:rsid w:val="00493A8F"/>
    <w:rsid w:val="00493AAD"/>
    <w:rsid w:val="00493B66"/>
    <w:rsid w:val="00493D48"/>
    <w:rsid w:val="00493FFB"/>
    <w:rsid w:val="00494A5C"/>
    <w:rsid w:val="00495C7B"/>
    <w:rsid w:val="00496A05"/>
    <w:rsid w:val="00496A60"/>
    <w:rsid w:val="0049737E"/>
    <w:rsid w:val="00497E29"/>
    <w:rsid w:val="004A017D"/>
    <w:rsid w:val="004A0A04"/>
    <w:rsid w:val="004A17EE"/>
    <w:rsid w:val="004A1F30"/>
    <w:rsid w:val="004A333B"/>
    <w:rsid w:val="004A3AA5"/>
    <w:rsid w:val="004A3D62"/>
    <w:rsid w:val="004A3FBD"/>
    <w:rsid w:val="004A62FB"/>
    <w:rsid w:val="004A6453"/>
    <w:rsid w:val="004A64AC"/>
    <w:rsid w:val="004A6EEA"/>
    <w:rsid w:val="004A77DE"/>
    <w:rsid w:val="004A780E"/>
    <w:rsid w:val="004B1DD1"/>
    <w:rsid w:val="004B2C49"/>
    <w:rsid w:val="004B3FCE"/>
    <w:rsid w:val="004B494F"/>
    <w:rsid w:val="004B5931"/>
    <w:rsid w:val="004B6161"/>
    <w:rsid w:val="004B7716"/>
    <w:rsid w:val="004C0C3D"/>
    <w:rsid w:val="004C2646"/>
    <w:rsid w:val="004C316D"/>
    <w:rsid w:val="004C33F2"/>
    <w:rsid w:val="004C3B16"/>
    <w:rsid w:val="004C4473"/>
    <w:rsid w:val="004C67C3"/>
    <w:rsid w:val="004D00CE"/>
    <w:rsid w:val="004D1CE5"/>
    <w:rsid w:val="004D21F1"/>
    <w:rsid w:val="004D2B61"/>
    <w:rsid w:val="004D331C"/>
    <w:rsid w:val="004D493B"/>
    <w:rsid w:val="004D5B90"/>
    <w:rsid w:val="004D70F8"/>
    <w:rsid w:val="004D767C"/>
    <w:rsid w:val="004D7FF6"/>
    <w:rsid w:val="004E08B7"/>
    <w:rsid w:val="004E0E60"/>
    <w:rsid w:val="004E15AE"/>
    <w:rsid w:val="004E1E68"/>
    <w:rsid w:val="004E1FF6"/>
    <w:rsid w:val="004E2630"/>
    <w:rsid w:val="004E3E0F"/>
    <w:rsid w:val="004E3F09"/>
    <w:rsid w:val="004E4931"/>
    <w:rsid w:val="004E4CD7"/>
    <w:rsid w:val="004E6BBB"/>
    <w:rsid w:val="004F014D"/>
    <w:rsid w:val="004F01D4"/>
    <w:rsid w:val="004F023F"/>
    <w:rsid w:val="004F04FB"/>
    <w:rsid w:val="004F062B"/>
    <w:rsid w:val="004F09D9"/>
    <w:rsid w:val="004F159B"/>
    <w:rsid w:val="004F3120"/>
    <w:rsid w:val="004F42BC"/>
    <w:rsid w:val="004F4DD0"/>
    <w:rsid w:val="004F50CB"/>
    <w:rsid w:val="004F55F2"/>
    <w:rsid w:val="004F60D3"/>
    <w:rsid w:val="004F6EBE"/>
    <w:rsid w:val="004F7215"/>
    <w:rsid w:val="004F7D62"/>
    <w:rsid w:val="005002B8"/>
    <w:rsid w:val="00500CAD"/>
    <w:rsid w:val="00500CD0"/>
    <w:rsid w:val="005015BE"/>
    <w:rsid w:val="00501DD8"/>
    <w:rsid w:val="0050217F"/>
    <w:rsid w:val="00502262"/>
    <w:rsid w:val="00502C49"/>
    <w:rsid w:val="00503B37"/>
    <w:rsid w:val="00505300"/>
    <w:rsid w:val="00505644"/>
    <w:rsid w:val="0050700E"/>
    <w:rsid w:val="00510E58"/>
    <w:rsid w:val="00510EB0"/>
    <w:rsid w:val="005119ED"/>
    <w:rsid w:val="00513016"/>
    <w:rsid w:val="005132DD"/>
    <w:rsid w:val="00514859"/>
    <w:rsid w:val="005150CC"/>
    <w:rsid w:val="005153B7"/>
    <w:rsid w:val="00515FE2"/>
    <w:rsid w:val="00520548"/>
    <w:rsid w:val="005216A8"/>
    <w:rsid w:val="00521708"/>
    <w:rsid w:val="00521A32"/>
    <w:rsid w:val="005221D6"/>
    <w:rsid w:val="00522813"/>
    <w:rsid w:val="005229A0"/>
    <w:rsid w:val="00524307"/>
    <w:rsid w:val="00524730"/>
    <w:rsid w:val="00525539"/>
    <w:rsid w:val="0052600F"/>
    <w:rsid w:val="00526EDE"/>
    <w:rsid w:val="005274B4"/>
    <w:rsid w:val="00527574"/>
    <w:rsid w:val="00527A8A"/>
    <w:rsid w:val="005307F1"/>
    <w:rsid w:val="00530E08"/>
    <w:rsid w:val="00532424"/>
    <w:rsid w:val="00532D06"/>
    <w:rsid w:val="005351FF"/>
    <w:rsid w:val="00536A68"/>
    <w:rsid w:val="00536BA9"/>
    <w:rsid w:val="00536F8A"/>
    <w:rsid w:val="00541368"/>
    <w:rsid w:val="005429CB"/>
    <w:rsid w:val="005430C4"/>
    <w:rsid w:val="00543458"/>
    <w:rsid w:val="00543FC6"/>
    <w:rsid w:val="00544084"/>
    <w:rsid w:val="005446E4"/>
    <w:rsid w:val="00544C8E"/>
    <w:rsid w:val="0054715B"/>
    <w:rsid w:val="00547361"/>
    <w:rsid w:val="00547447"/>
    <w:rsid w:val="00547521"/>
    <w:rsid w:val="005502BD"/>
    <w:rsid w:val="00550446"/>
    <w:rsid w:val="00550E1A"/>
    <w:rsid w:val="00551817"/>
    <w:rsid w:val="0055240A"/>
    <w:rsid w:val="00553004"/>
    <w:rsid w:val="00553295"/>
    <w:rsid w:val="00553D75"/>
    <w:rsid w:val="00555226"/>
    <w:rsid w:val="005554A1"/>
    <w:rsid w:val="00560271"/>
    <w:rsid w:val="00560B1B"/>
    <w:rsid w:val="0056155D"/>
    <w:rsid w:val="005623E7"/>
    <w:rsid w:val="0056258C"/>
    <w:rsid w:val="0056296A"/>
    <w:rsid w:val="00562989"/>
    <w:rsid w:val="00563A1A"/>
    <w:rsid w:val="00566359"/>
    <w:rsid w:val="005679D4"/>
    <w:rsid w:val="005712C8"/>
    <w:rsid w:val="00572ED5"/>
    <w:rsid w:val="00573444"/>
    <w:rsid w:val="00575245"/>
    <w:rsid w:val="00575A05"/>
    <w:rsid w:val="00575A13"/>
    <w:rsid w:val="0057604D"/>
    <w:rsid w:val="00576944"/>
    <w:rsid w:val="0057711A"/>
    <w:rsid w:val="00577E0E"/>
    <w:rsid w:val="00580EC0"/>
    <w:rsid w:val="00581C5B"/>
    <w:rsid w:val="0058226D"/>
    <w:rsid w:val="005823A0"/>
    <w:rsid w:val="00582BC5"/>
    <w:rsid w:val="0058388D"/>
    <w:rsid w:val="00583FFB"/>
    <w:rsid w:val="00584F00"/>
    <w:rsid w:val="005852F6"/>
    <w:rsid w:val="00585E53"/>
    <w:rsid w:val="0058770D"/>
    <w:rsid w:val="005879F6"/>
    <w:rsid w:val="00590D00"/>
    <w:rsid w:val="00591372"/>
    <w:rsid w:val="005918F7"/>
    <w:rsid w:val="005921EF"/>
    <w:rsid w:val="0059265C"/>
    <w:rsid w:val="00592723"/>
    <w:rsid w:val="00594691"/>
    <w:rsid w:val="005947D9"/>
    <w:rsid w:val="00597063"/>
    <w:rsid w:val="005A3312"/>
    <w:rsid w:val="005A3B34"/>
    <w:rsid w:val="005A45E2"/>
    <w:rsid w:val="005A5966"/>
    <w:rsid w:val="005A5D1B"/>
    <w:rsid w:val="005A5E67"/>
    <w:rsid w:val="005A7246"/>
    <w:rsid w:val="005B02B9"/>
    <w:rsid w:val="005B0968"/>
    <w:rsid w:val="005B09E7"/>
    <w:rsid w:val="005B0DC2"/>
    <w:rsid w:val="005B2B0F"/>
    <w:rsid w:val="005B4923"/>
    <w:rsid w:val="005B6E40"/>
    <w:rsid w:val="005B6FD0"/>
    <w:rsid w:val="005B754D"/>
    <w:rsid w:val="005B7919"/>
    <w:rsid w:val="005C0AE2"/>
    <w:rsid w:val="005C11F6"/>
    <w:rsid w:val="005C1735"/>
    <w:rsid w:val="005C17A4"/>
    <w:rsid w:val="005C1BDF"/>
    <w:rsid w:val="005C2BF4"/>
    <w:rsid w:val="005C2C14"/>
    <w:rsid w:val="005C391C"/>
    <w:rsid w:val="005C3BF4"/>
    <w:rsid w:val="005C5EA0"/>
    <w:rsid w:val="005C600B"/>
    <w:rsid w:val="005C7099"/>
    <w:rsid w:val="005D0014"/>
    <w:rsid w:val="005D00B4"/>
    <w:rsid w:val="005D0398"/>
    <w:rsid w:val="005D2079"/>
    <w:rsid w:val="005D2679"/>
    <w:rsid w:val="005D27AF"/>
    <w:rsid w:val="005D286E"/>
    <w:rsid w:val="005D2B44"/>
    <w:rsid w:val="005D37A5"/>
    <w:rsid w:val="005D42DF"/>
    <w:rsid w:val="005D4CDE"/>
    <w:rsid w:val="005D5700"/>
    <w:rsid w:val="005D688F"/>
    <w:rsid w:val="005D753A"/>
    <w:rsid w:val="005D7711"/>
    <w:rsid w:val="005D7A50"/>
    <w:rsid w:val="005D7D78"/>
    <w:rsid w:val="005E0DFA"/>
    <w:rsid w:val="005E2A4C"/>
    <w:rsid w:val="005E40C4"/>
    <w:rsid w:val="005E4119"/>
    <w:rsid w:val="005E4306"/>
    <w:rsid w:val="005E48A5"/>
    <w:rsid w:val="005E526D"/>
    <w:rsid w:val="005E5BD1"/>
    <w:rsid w:val="005E68C4"/>
    <w:rsid w:val="005F0DEF"/>
    <w:rsid w:val="005F111E"/>
    <w:rsid w:val="005F1B8B"/>
    <w:rsid w:val="005F23DC"/>
    <w:rsid w:val="005F2C7F"/>
    <w:rsid w:val="005F320C"/>
    <w:rsid w:val="005F3DAA"/>
    <w:rsid w:val="005F419E"/>
    <w:rsid w:val="005F496D"/>
    <w:rsid w:val="005F4DD3"/>
    <w:rsid w:val="005F5442"/>
    <w:rsid w:val="005F6BE6"/>
    <w:rsid w:val="005F6D8A"/>
    <w:rsid w:val="006000F9"/>
    <w:rsid w:val="006002AD"/>
    <w:rsid w:val="00601140"/>
    <w:rsid w:val="00601211"/>
    <w:rsid w:val="00601C90"/>
    <w:rsid w:val="00602BC2"/>
    <w:rsid w:val="00602E34"/>
    <w:rsid w:val="00602F9E"/>
    <w:rsid w:val="00604364"/>
    <w:rsid w:val="00604BBE"/>
    <w:rsid w:val="006053CB"/>
    <w:rsid w:val="00606D20"/>
    <w:rsid w:val="00607ED0"/>
    <w:rsid w:val="0061041A"/>
    <w:rsid w:val="00610BDE"/>
    <w:rsid w:val="006116EE"/>
    <w:rsid w:val="006117A0"/>
    <w:rsid w:val="00611DAB"/>
    <w:rsid w:val="0061201C"/>
    <w:rsid w:val="00612A1F"/>
    <w:rsid w:val="006135C7"/>
    <w:rsid w:val="00613722"/>
    <w:rsid w:val="00613DE6"/>
    <w:rsid w:val="00613E58"/>
    <w:rsid w:val="00614176"/>
    <w:rsid w:val="0061446C"/>
    <w:rsid w:val="00614E3B"/>
    <w:rsid w:val="00615B36"/>
    <w:rsid w:val="00616099"/>
    <w:rsid w:val="006160E9"/>
    <w:rsid w:val="0061695C"/>
    <w:rsid w:val="00616C38"/>
    <w:rsid w:val="006172EB"/>
    <w:rsid w:val="0061786C"/>
    <w:rsid w:val="006210A7"/>
    <w:rsid w:val="00621C16"/>
    <w:rsid w:val="006223BD"/>
    <w:rsid w:val="00623523"/>
    <w:rsid w:val="00623ABB"/>
    <w:rsid w:val="00623EC1"/>
    <w:rsid w:val="006259C6"/>
    <w:rsid w:val="00626147"/>
    <w:rsid w:val="006263F0"/>
    <w:rsid w:val="00632EA1"/>
    <w:rsid w:val="0063317D"/>
    <w:rsid w:val="0063472E"/>
    <w:rsid w:val="006357CD"/>
    <w:rsid w:val="00635D32"/>
    <w:rsid w:val="00636365"/>
    <w:rsid w:val="0063760B"/>
    <w:rsid w:val="00640812"/>
    <w:rsid w:val="00640A83"/>
    <w:rsid w:val="00642FBC"/>
    <w:rsid w:val="00643593"/>
    <w:rsid w:val="00644B7B"/>
    <w:rsid w:val="00645C57"/>
    <w:rsid w:val="006475D9"/>
    <w:rsid w:val="00647B98"/>
    <w:rsid w:val="00650C89"/>
    <w:rsid w:val="00650E32"/>
    <w:rsid w:val="006546FE"/>
    <w:rsid w:val="00654B6D"/>
    <w:rsid w:val="006553F1"/>
    <w:rsid w:val="00655BF6"/>
    <w:rsid w:val="006562B8"/>
    <w:rsid w:val="006566FA"/>
    <w:rsid w:val="006578D0"/>
    <w:rsid w:val="00660205"/>
    <w:rsid w:val="00660E67"/>
    <w:rsid w:val="0066164C"/>
    <w:rsid w:val="00661668"/>
    <w:rsid w:val="00661A57"/>
    <w:rsid w:val="006648AD"/>
    <w:rsid w:val="00664D47"/>
    <w:rsid w:val="00664E34"/>
    <w:rsid w:val="00665DB3"/>
    <w:rsid w:val="00667E14"/>
    <w:rsid w:val="00671C41"/>
    <w:rsid w:val="00671D1B"/>
    <w:rsid w:val="0067284F"/>
    <w:rsid w:val="00673FA9"/>
    <w:rsid w:val="006750AF"/>
    <w:rsid w:val="006754FE"/>
    <w:rsid w:val="006767DB"/>
    <w:rsid w:val="0067752F"/>
    <w:rsid w:val="00680B00"/>
    <w:rsid w:val="0068241E"/>
    <w:rsid w:val="00682819"/>
    <w:rsid w:val="0068366E"/>
    <w:rsid w:val="00683C1E"/>
    <w:rsid w:val="00684002"/>
    <w:rsid w:val="00684B5C"/>
    <w:rsid w:val="00685948"/>
    <w:rsid w:val="006922DE"/>
    <w:rsid w:val="0069251E"/>
    <w:rsid w:val="00692F3E"/>
    <w:rsid w:val="006931F6"/>
    <w:rsid w:val="00693C41"/>
    <w:rsid w:val="00696A73"/>
    <w:rsid w:val="006A0330"/>
    <w:rsid w:val="006A23E4"/>
    <w:rsid w:val="006A28A2"/>
    <w:rsid w:val="006A2BF4"/>
    <w:rsid w:val="006A3DF4"/>
    <w:rsid w:val="006A3FD7"/>
    <w:rsid w:val="006A4B42"/>
    <w:rsid w:val="006A505B"/>
    <w:rsid w:val="006A734E"/>
    <w:rsid w:val="006B0075"/>
    <w:rsid w:val="006B0C17"/>
    <w:rsid w:val="006B0CAF"/>
    <w:rsid w:val="006B16C6"/>
    <w:rsid w:val="006B1FB7"/>
    <w:rsid w:val="006B23AE"/>
    <w:rsid w:val="006B2440"/>
    <w:rsid w:val="006B28CF"/>
    <w:rsid w:val="006B299B"/>
    <w:rsid w:val="006B3485"/>
    <w:rsid w:val="006B372B"/>
    <w:rsid w:val="006B4BD9"/>
    <w:rsid w:val="006B533C"/>
    <w:rsid w:val="006B5893"/>
    <w:rsid w:val="006B7465"/>
    <w:rsid w:val="006B75E4"/>
    <w:rsid w:val="006C0266"/>
    <w:rsid w:val="006C0618"/>
    <w:rsid w:val="006C0789"/>
    <w:rsid w:val="006C1AF3"/>
    <w:rsid w:val="006C217B"/>
    <w:rsid w:val="006C25D0"/>
    <w:rsid w:val="006C25F7"/>
    <w:rsid w:val="006C290E"/>
    <w:rsid w:val="006C2F50"/>
    <w:rsid w:val="006C300A"/>
    <w:rsid w:val="006C362E"/>
    <w:rsid w:val="006C4560"/>
    <w:rsid w:val="006C457B"/>
    <w:rsid w:val="006C4C0B"/>
    <w:rsid w:val="006C63A8"/>
    <w:rsid w:val="006C685E"/>
    <w:rsid w:val="006C68E7"/>
    <w:rsid w:val="006C7DA2"/>
    <w:rsid w:val="006D1312"/>
    <w:rsid w:val="006D1684"/>
    <w:rsid w:val="006D2477"/>
    <w:rsid w:val="006D2492"/>
    <w:rsid w:val="006D379E"/>
    <w:rsid w:val="006D3C2D"/>
    <w:rsid w:val="006D3D33"/>
    <w:rsid w:val="006D3E62"/>
    <w:rsid w:val="006D4461"/>
    <w:rsid w:val="006D4B39"/>
    <w:rsid w:val="006D4D28"/>
    <w:rsid w:val="006D5448"/>
    <w:rsid w:val="006D5D59"/>
    <w:rsid w:val="006D791B"/>
    <w:rsid w:val="006E0091"/>
    <w:rsid w:val="006E0444"/>
    <w:rsid w:val="006E09F5"/>
    <w:rsid w:val="006E124B"/>
    <w:rsid w:val="006E2558"/>
    <w:rsid w:val="006E3874"/>
    <w:rsid w:val="006E3F25"/>
    <w:rsid w:val="006E44BF"/>
    <w:rsid w:val="006E5C06"/>
    <w:rsid w:val="006E5E8C"/>
    <w:rsid w:val="006E667B"/>
    <w:rsid w:val="006E6D3A"/>
    <w:rsid w:val="006F0294"/>
    <w:rsid w:val="006F0C79"/>
    <w:rsid w:val="006F0ED3"/>
    <w:rsid w:val="006F19CE"/>
    <w:rsid w:val="006F1EB6"/>
    <w:rsid w:val="006F2E48"/>
    <w:rsid w:val="006F38A9"/>
    <w:rsid w:val="006F46EE"/>
    <w:rsid w:val="006F630C"/>
    <w:rsid w:val="006F6F84"/>
    <w:rsid w:val="006F751A"/>
    <w:rsid w:val="00700522"/>
    <w:rsid w:val="007010D5"/>
    <w:rsid w:val="00704FE0"/>
    <w:rsid w:val="0070522F"/>
    <w:rsid w:val="00705A0D"/>
    <w:rsid w:val="00705C85"/>
    <w:rsid w:val="00706CAA"/>
    <w:rsid w:val="00706D1A"/>
    <w:rsid w:val="00706E67"/>
    <w:rsid w:val="00707838"/>
    <w:rsid w:val="00707B93"/>
    <w:rsid w:val="007107A4"/>
    <w:rsid w:val="0071166B"/>
    <w:rsid w:val="00711DED"/>
    <w:rsid w:val="007125FB"/>
    <w:rsid w:val="00714880"/>
    <w:rsid w:val="00715864"/>
    <w:rsid w:val="007164C1"/>
    <w:rsid w:val="00716D05"/>
    <w:rsid w:val="00716DE4"/>
    <w:rsid w:val="0071747B"/>
    <w:rsid w:val="007174A3"/>
    <w:rsid w:val="00717600"/>
    <w:rsid w:val="00720D46"/>
    <w:rsid w:val="00721694"/>
    <w:rsid w:val="00721AE3"/>
    <w:rsid w:val="0072216F"/>
    <w:rsid w:val="007221D1"/>
    <w:rsid w:val="007228C2"/>
    <w:rsid w:val="00722DFB"/>
    <w:rsid w:val="00723E0B"/>
    <w:rsid w:val="007240F9"/>
    <w:rsid w:val="00724DF3"/>
    <w:rsid w:val="0072569C"/>
    <w:rsid w:val="00726203"/>
    <w:rsid w:val="00726D0A"/>
    <w:rsid w:val="00727C5B"/>
    <w:rsid w:val="00731E0F"/>
    <w:rsid w:val="0073245A"/>
    <w:rsid w:val="0073469F"/>
    <w:rsid w:val="00734E6D"/>
    <w:rsid w:val="00736D35"/>
    <w:rsid w:val="007375B8"/>
    <w:rsid w:val="00741482"/>
    <w:rsid w:val="00741C42"/>
    <w:rsid w:val="007428F2"/>
    <w:rsid w:val="00742A6B"/>
    <w:rsid w:val="00742B26"/>
    <w:rsid w:val="00743964"/>
    <w:rsid w:val="007448A1"/>
    <w:rsid w:val="007476A0"/>
    <w:rsid w:val="00747AEA"/>
    <w:rsid w:val="00750056"/>
    <w:rsid w:val="00750AF6"/>
    <w:rsid w:val="0075121E"/>
    <w:rsid w:val="00751F7A"/>
    <w:rsid w:val="007536EF"/>
    <w:rsid w:val="00753B8A"/>
    <w:rsid w:val="00754167"/>
    <w:rsid w:val="007543A1"/>
    <w:rsid w:val="0075575F"/>
    <w:rsid w:val="007565A4"/>
    <w:rsid w:val="00756F65"/>
    <w:rsid w:val="00756FFD"/>
    <w:rsid w:val="00760C0B"/>
    <w:rsid w:val="007614A2"/>
    <w:rsid w:val="007615B5"/>
    <w:rsid w:val="0076160D"/>
    <w:rsid w:val="00761CE3"/>
    <w:rsid w:val="00761ECC"/>
    <w:rsid w:val="00762194"/>
    <w:rsid w:val="00763826"/>
    <w:rsid w:val="00763943"/>
    <w:rsid w:val="00763FC7"/>
    <w:rsid w:val="007648A5"/>
    <w:rsid w:val="007652C1"/>
    <w:rsid w:val="00765646"/>
    <w:rsid w:val="00766DCE"/>
    <w:rsid w:val="0077247F"/>
    <w:rsid w:val="00772FFC"/>
    <w:rsid w:val="00773902"/>
    <w:rsid w:val="00773EFB"/>
    <w:rsid w:val="00774B1E"/>
    <w:rsid w:val="00774BB1"/>
    <w:rsid w:val="0077689F"/>
    <w:rsid w:val="00777A77"/>
    <w:rsid w:val="00781497"/>
    <w:rsid w:val="007820DC"/>
    <w:rsid w:val="00782922"/>
    <w:rsid w:val="00782C86"/>
    <w:rsid w:val="007841F5"/>
    <w:rsid w:val="00784E1A"/>
    <w:rsid w:val="00785053"/>
    <w:rsid w:val="00786754"/>
    <w:rsid w:val="0078686D"/>
    <w:rsid w:val="00790B44"/>
    <w:rsid w:val="0079196A"/>
    <w:rsid w:val="00791D81"/>
    <w:rsid w:val="007925B0"/>
    <w:rsid w:val="00792BE7"/>
    <w:rsid w:val="0079353B"/>
    <w:rsid w:val="00793939"/>
    <w:rsid w:val="00793C9D"/>
    <w:rsid w:val="00793E66"/>
    <w:rsid w:val="00794318"/>
    <w:rsid w:val="007943DE"/>
    <w:rsid w:val="0079474F"/>
    <w:rsid w:val="00794D7F"/>
    <w:rsid w:val="0079530E"/>
    <w:rsid w:val="0079585A"/>
    <w:rsid w:val="00795A46"/>
    <w:rsid w:val="00795BBA"/>
    <w:rsid w:val="00795C3A"/>
    <w:rsid w:val="00795E6E"/>
    <w:rsid w:val="00796192"/>
    <w:rsid w:val="00797C07"/>
    <w:rsid w:val="00797E9C"/>
    <w:rsid w:val="007A03BE"/>
    <w:rsid w:val="007A118F"/>
    <w:rsid w:val="007A3A18"/>
    <w:rsid w:val="007A5340"/>
    <w:rsid w:val="007A59A9"/>
    <w:rsid w:val="007A6208"/>
    <w:rsid w:val="007A6590"/>
    <w:rsid w:val="007A65BA"/>
    <w:rsid w:val="007A6BF0"/>
    <w:rsid w:val="007A6F11"/>
    <w:rsid w:val="007A7465"/>
    <w:rsid w:val="007A7BAF"/>
    <w:rsid w:val="007B00E8"/>
    <w:rsid w:val="007B07E3"/>
    <w:rsid w:val="007B2B35"/>
    <w:rsid w:val="007B4470"/>
    <w:rsid w:val="007B49C8"/>
    <w:rsid w:val="007B5101"/>
    <w:rsid w:val="007B60F5"/>
    <w:rsid w:val="007B687F"/>
    <w:rsid w:val="007B70A7"/>
    <w:rsid w:val="007C0588"/>
    <w:rsid w:val="007C2D7F"/>
    <w:rsid w:val="007C301C"/>
    <w:rsid w:val="007C3294"/>
    <w:rsid w:val="007C403C"/>
    <w:rsid w:val="007C4E40"/>
    <w:rsid w:val="007C5952"/>
    <w:rsid w:val="007C6388"/>
    <w:rsid w:val="007C665D"/>
    <w:rsid w:val="007C6E54"/>
    <w:rsid w:val="007C6FAE"/>
    <w:rsid w:val="007D002F"/>
    <w:rsid w:val="007D3772"/>
    <w:rsid w:val="007D3995"/>
    <w:rsid w:val="007D409A"/>
    <w:rsid w:val="007D4385"/>
    <w:rsid w:val="007D45C8"/>
    <w:rsid w:val="007D54A1"/>
    <w:rsid w:val="007D75B5"/>
    <w:rsid w:val="007E09D2"/>
    <w:rsid w:val="007E0CFF"/>
    <w:rsid w:val="007E0FCF"/>
    <w:rsid w:val="007E255E"/>
    <w:rsid w:val="007E3225"/>
    <w:rsid w:val="007E5BA7"/>
    <w:rsid w:val="007E7113"/>
    <w:rsid w:val="007F21D3"/>
    <w:rsid w:val="007F24A2"/>
    <w:rsid w:val="007F46A4"/>
    <w:rsid w:val="007F4A8B"/>
    <w:rsid w:val="007F4B5D"/>
    <w:rsid w:val="007F60DA"/>
    <w:rsid w:val="007F68F6"/>
    <w:rsid w:val="007F6CB5"/>
    <w:rsid w:val="007F795A"/>
    <w:rsid w:val="00800D34"/>
    <w:rsid w:val="00800F50"/>
    <w:rsid w:val="00801422"/>
    <w:rsid w:val="00801FDA"/>
    <w:rsid w:val="00802815"/>
    <w:rsid w:val="00802965"/>
    <w:rsid w:val="00804106"/>
    <w:rsid w:val="00805556"/>
    <w:rsid w:val="008055E4"/>
    <w:rsid w:val="00805700"/>
    <w:rsid w:val="0080570A"/>
    <w:rsid w:val="00806115"/>
    <w:rsid w:val="00806215"/>
    <w:rsid w:val="00806663"/>
    <w:rsid w:val="00806C58"/>
    <w:rsid w:val="00806F20"/>
    <w:rsid w:val="00807362"/>
    <w:rsid w:val="00811BFE"/>
    <w:rsid w:val="0081337B"/>
    <w:rsid w:val="00813FE0"/>
    <w:rsid w:val="008141E2"/>
    <w:rsid w:val="00816045"/>
    <w:rsid w:val="00816C90"/>
    <w:rsid w:val="00817E52"/>
    <w:rsid w:val="008240B4"/>
    <w:rsid w:val="00824786"/>
    <w:rsid w:val="0082488E"/>
    <w:rsid w:val="0082553B"/>
    <w:rsid w:val="00825756"/>
    <w:rsid w:val="0082598A"/>
    <w:rsid w:val="00825C4C"/>
    <w:rsid w:val="00825DBD"/>
    <w:rsid w:val="008263B9"/>
    <w:rsid w:val="00826CDF"/>
    <w:rsid w:val="00830570"/>
    <w:rsid w:val="008307BA"/>
    <w:rsid w:val="00832804"/>
    <w:rsid w:val="00833026"/>
    <w:rsid w:val="008330B4"/>
    <w:rsid w:val="00833B39"/>
    <w:rsid w:val="00837457"/>
    <w:rsid w:val="008410DF"/>
    <w:rsid w:val="00841450"/>
    <w:rsid w:val="00841D06"/>
    <w:rsid w:val="00841E81"/>
    <w:rsid w:val="0084205A"/>
    <w:rsid w:val="008425FC"/>
    <w:rsid w:val="008429DE"/>
    <w:rsid w:val="00843898"/>
    <w:rsid w:val="0084393F"/>
    <w:rsid w:val="00844FC7"/>
    <w:rsid w:val="00845F54"/>
    <w:rsid w:val="00846370"/>
    <w:rsid w:val="00846432"/>
    <w:rsid w:val="00846FD4"/>
    <w:rsid w:val="00847798"/>
    <w:rsid w:val="00850016"/>
    <w:rsid w:val="0085079E"/>
    <w:rsid w:val="00851196"/>
    <w:rsid w:val="00851609"/>
    <w:rsid w:val="00852510"/>
    <w:rsid w:val="00853B81"/>
    <w:rsid w:val="00854014"/>
    <w:rsid w:val="00854D27"/>
    <w:rsid w:val="00854E14"/>
    <w:rsid w:val="008556F8"/>
    <w:rsid w:val="0085643D"/>
    <w:rsid w:val="0085654F"/>
    <w:rsid w:val="0085668D"/>
    <w:rsid w:val="00856915"/>
    <w:rsid w:val="00860689"/>
    <w:rsid w:val="008612FB"/>
    <w:rsid w:val="008614A2"/>
    <w:rsid w:val="00861865"/>
    <w:rsid w:val="00862AFA"/>
    <w:rsid w:val="00862D5D"/>
    <w:rsid w:val="00862F60"/>
    <w:rsid w:val="0086487A"/>
    <w:rsid w:val="008663D3"/>
    <w:rsid w:val="00866D34"/>
    <w:rsid w:val="00866DD6"/>
    <w:rsid w:val="008672A7"/>
    <w:rsid w:val="0086793B"/>
    <w:rsid w:val="008703E5"/>
    <w:rsid w:val="00870CB3"/>
    <w:rsid w:val="00871061"/>
    <w:rsid w:val="00871A72"/>
    <w:rsid w:val="00871B26"/>
    <w:rsid w:val="00871E38"/>
    <w:rsid w:val="008725C6"/>
    <w:rsid w:val="00872F78"/>
    <w:rsid w:val="00872F81"/>
    <w:rsid w:val="00873115"/>
    <w:rsid w:val="00873C27"/>
    <w:rsid w:val="008746FF"/>
    <w:rsid w:val="008750DF"/>
    <w:rsid w:val="008751F4"/>
    <w:rsid w:val="008755EC"/>
    <w:rsid w:val="00875646"/>
    <w:rsid w:val="00875B72"/>
    <w:rsid w:val="00876853"/>
    <w:rsid w:val="00877F1E"/>
    <w:rsid w:val="008837EE"/>
    <w:rsid w:val="00883A1D"/>
    <w:rsid w:val="00884E4F"/>
    <w:rsid w:val="008852AE"/>
    <w:rsid w:val="00885E23"/>
    <w:rsid w:val="00885E60"/>
    <w:rsid w:val="008866CC"/>
    <w:rsid w:val="00887875"/>
    <w:rsid w:val="008907AD"/>
    <w:rsid w:val="00892779"/>
    <w:rsid w:val="00892903"/>
    <w:rsid w:val="008929ED"/>
    <w:rsid w:val="008937E1"/>
    <w:rsid w:val="008941E4"/>
    <w:rsid w:val="00896DC2"/>
    <w:rsid w:val="008A04CE"/>
    <w:rsid w:val="008A1F66"/>
    <w:rsid w:val="008A29D7"/>
    <w:rsid w:val="008A2D44"/>
    <w:rsid w:val="008A4927"/>
    <w:rsid w:val="008A5E68"/>
    <w:rsid w:val="008A63DC"/>
    <w:rsid w:val="008A74DD"/>
    <w:rsid w:val="008B1421"/>
    <w:rsid w:val="008B2031"/>
    <w:rsid w:val="008B594D"/>
    <w:rsid w:val="008B5AE2"/>
    <w:rsid w:val="008B5E54"/>
    <w:rsid w:val="008B61E7"/>
    <w:rsid w:val="008B68D6"/>
    <w:rsid w:val="008B6E3A"/>
    <w:rsid w:val="008B727A"/>
    <w:rsid w:val="008C065E"/>
    <w:rsid w:val="008C25D3"/>
    <w:rsid w:val="008C2B7C"/>
    <w:rsid w:val="008C7D60"/>
    <w:rsid w:val="008C7F93"/>
    <w:rsid w:val="008D050A"/>
    <w:rsid w:val="008D0552"/>
    <w:rsid w:val="008D09B6"/>
    <w:rsid w:val="008D118E"/>
    <w:rsid w:val="008D2551"/>
    <w:rsid w:val="008D2786"/>
    <w:rsid w:val="008D37B5"/>
    <w:rsid w:val="008D3961"/>
    <w:rsid w:val="008D48D6"/>
    <w:rsid w:val="008D504A"/>
    <w:rsid w:val="008D5103"/>
    <w:rsid w:val="008D52CD"/>
    <w:rsid w:val="008D6013"/>
    <w:rsid w:val="008D64EE"/>
    <w:rsid w:val="008D75FF"/>
    <w:rsid w:val="008E01C9"/>
    <w:rsid w:val="008E0C0E"/>
    <w:rsid w:val="008E0C93"/>
    <w:rsid w:val="008E2580"/>
    <w:rsid w:val="008E3EE8"/>
    <w:rsid w:val="008E5282"/>
    <w:rsid w:val="008E52A3"/>
    <w:rsid w:val="008E6A4B"/>
    <w:rsid w:val="008E6BAA"/>
    <w:rsid w:val="008E7220"/>
    <w:rsid w:val="008E7312"/>
    <w:rsid w:val="008E7EE6"/>
    <w:rsid w:val="008F0DA7"/>
    <w:rsid w:val="008F0DD0"/>
    <w:rsid w:val="008F25F4"/>
    <w:rsid w:val="008F2A7D"/>
    <w:rsid w:val="008F2B33"/>
    <w:rsid w:val="008F2CE2"/>
    <w:rsid w:val="008F45AF"/>
    <w:rsid w:val="008F4606"/>
    <w:rsid w:val="008F4B6A"/>
    <w:rsid w:val="008F4B78"/>
    <w:rsid w:val="008F51CD"/>
    <w:rsid w:val="008F56BB"/>
    <w:rsid w:val="008F580D"/>
    <w:rsid w:val="008F657F"/>
    <w:rsid w:val="008F77D1"/>
    <w:rsid w:val="00900555"/>
    <w:rsid w:val="00901666"/>
    <w:rsid w:val="009017DF"/>
    <w:rsid w:val="00901A9A"/>
    <w:rsid w:val="009020F1"/>
    <w:rsid w:val="00904844"/>
    <w:rsid w:val="0090492C"/>
    <w:rsid w:val="0090521A"/>
    <w:rsid w:val="0090546D"/>
    <w:rsid w:val="00907107"/>
    <w:rsid w:val="0090713A"/>
    <w:rsid w:val="009113A2"/>
    <w:rsid w:val="00912BD0"/>
    <w:rsid w:val="00912C48"/>
    <w:rsid w:val="00917092"/>
    <w:rsid w:val="00917255"/>
    <w:rsid w:val="00917F3C"/>
    <w:rsid w:val="009210C0"/>
    <w:rsid w:val="009215C8"/>
    <w:rsid w:val="00921989"/>
    <w:rsid w:val="009219DF"/>
    <w:rsid w:val="0092236B"/>
    <w:rsid w:val="009229CE"/>
    <w:rsid w:val="00922D52"/>
    <w:rsid w:val="009235F8"/>
    <w:rsid w:val="00923FC1"/>
    <w:rsid w:val="009248F1"/>
    <w:rsid w:val="00924BDD"/>
    <w:rsid w:val="00924D6C"/>
    <w:rsid w:val="00924E58"/>
    <w:rsid w:val="00925373"/>
    <w:rsid w:val="009254CB"/>
    <w:rsid w:val="0092550E"/>
    <w:rsid w:val="009271A6"/>
    <w:rsid w:val="00931209"/>
    <w:rsid w:val="00931C93"/>
    <w:rsid w:val="00931FFA"/>
    <w:rsid w:val="00932343"/>
    <w:rsid w:val="00932599"/>
    <w:rsid w:val="0093313A"/>
    <w:rsid w:val="00934383"/>
    <w:rsid w:val="0093517C"/>
    <w:rsid w:val="009358FA"/>
    <w:rsid w:val="00935D33"/>
    <w:rsid w:val="00935EF0"/>
    <w:rsid w:val="0093600D"/>
    <w:rsid w:val="009360A9"/>
    <w:rsid w:val="009367BF"/>
    <w:rsid w:val="00936DF1"/>
    <w:rsid w:val="00936FB9"/>
    <w:rsid w:val="009379E8"/>
    <w:rsid w:val="0094012D"/>
    <w:rsid w:val="00941179"/>
    <w:rsid w:val="009421F5"/>
    <w:rsid w:val="00942B90"/>
    <w:rsid w:val="00943052"/>
    <w:rsid w:val="00943F5A"/>
    <w:rsid w:val="00944AB3"/>
    <w:rsid w:val="00945E6F"/>
    <w:rsid w:val="0094615A"/>
    <w:rsid w:val="00946B79"/>
    <w:rsid w:val="00951513"/>
    <w:rsid w:val="00954C39"/>
    <w:rsid w:val="00954F2E"/>
    <w:rsid w:val="00956DCB"/>
    <w:rsid w:val="00956F5D"/>
    <w:rsid w:val="0095721C"/>
    <w:rsid w:val="0096000F"/>
    <w:rsid w:val="009601BA"/>
    <w:rsid w:val="00961007"/>
    <w:rsid w:val="00964433"/>
    <w:rsid w:val="009644CF"/>
    <w:rsid w:val="0096468B"/>
    <w:rsid w:val="00964765"/>
    <w:rsid w:val="00965450"/>
    <w:rsid w:val="009656C4"/>
    <w:rsid w:val="00966516"/>
    <w:rsid w:val="00966F19"/>
    <w:rsid w:val="00967205"/>
    <w:rsid w:val="00967315"/>
    <w:rsid w:val="0096768B"/>
    <w:rsid w:val="0096768C"/>
    <w:rsid w:val="009677B9"/>
    <w:rsid w:val="00967BC2"/>
    <w:rsid w:val="00970630"/>
    <w:rsid w:val="00970967"/>
    <w:rsid w:val="00970F16"/>
    <w:rsid w:val="009719F2"/>
    <w:rsid w:val="009733EE"/>
    <w:rsid w:val="00973478"/>
    <w:rsid w:val="00973B21"/>
    <w:rsid w:val="00975616"/>
    <w:rsid w:val="00977505"/>
    <w:rsid w:val="00980006"/>
    <w:rsid w:val="00981967"/>
    <w:rsid w:val="0098199D"/>
    <w:rsid w:val="00981DF3"/>
    <w:rsid w:val="0098256F"/>
    <w:rsid w:val="0098270E"/>
    <w:rsid w:val="00982D17"/>
    <w:rsid w:val="00982EE1"/>
    <w:rsid w:val="009839CC"/>
    <w:rsid w:val="00983B1A"/>
    <w:rsid w:val="00983FB8"/>
    <w:rsid w:val="00984397"/>
    <w:rsid w:val="0098465E"/>
    <w:rsid w:val="0098469C"/>
    <w:rsid w:val="00984918"/>
    <w:rsid w:val="00985850"/>
    <w:rsid w:val="00985A8C"/>
    <w:rsid w:val="009867DE"/>
    <w:rsid w:val="00987BC9"/>
    <w:rsid w:val="00990E47"/>
    <w:rsid w:val="009914B2"/>
    <w:rsid w:val="00992883"/>
    <w:rsid w:val="00992ED0"/>
    <w:rsid w:val="00992FC4"/>
    <w:rsid w:val="009941B5"/>
    <w:rsid w:val="00994CE5"/>
    <w:rsid w:val="00994DA5"/>
    <w:rsid w:val="00997D01"/>
    <w:rsid w:val="009A32ED"/>
    <w:rsid w:val="009A6635"/>
    <w:rsid w:val="009A70A1"/>
    <w:rsid w:val="009A74E3"/>
    <w:rsid w:val="009B0124"/>
    <w:rsid w:val="009B0343"/>
    <w:rsid w:val="009B096A"/>
    <w:rsid w:val="009B1F22"/>
    <w:rsid w:val="009B228F"/>
    <w:rsid w:val="009B32E2"/>
    <w:rsid w:val="009B3FF3"/>
    <w:rsid w:val="009B43C8"/>
    <w:rsid w:val="009B58FC"/>
    <w:rsid w:val="009C0C28"/>
    <w:rsid w:val="009C36F9"/>
    <w:rsid w:val="009C3CDE"/>
    <w:rsid w:val="009C48A6"/>
    <w:rsid w:val="009C55EF"/>
    <w:rsid w:val="009C6C06"/>
    <w:rsid w:val="009C7473"/>
    <w:rsid w:val="009C7554"/>
    <w:rsid w:val="009D0338"/>
    <w:rsid w:val="009D05CF"/>
    <w:rsid w:val="009D0B9F"/>
    <w:rsid w:val="009D10DC"/>
    <w:rsid w:val="009D3F02"/>
    <w:rsid w:val="009D5153"/>
    <w:rsid w:val="009D5458"/>
    <w:rsid w:val="009D5F00"/>
    <w:rsid w:val="009D793E"/>
    <w:rsid w:val="009D7D10"/>
    <w:rsid w:val="009E05CD"/>
    <w:rsid w:val="009E0E75"/>
    <w:rsid w:val="009E2116"/>
    <w:rsid w:val="009E2419"/>
    <w:rsid w:val="009E2798"/>
    <w:rsid w:val="009E2E22"/>
    <w:rsid w:val="009E4DE8"/>
    <w:rsid w:val="009E737A"/>
    <w:rsid w:val="009E7460"/>
    <w:rsid w:val="009F139E"/>
    <w:rsid w:val="009F191E"/>
    <w:rsid w:val="009F27FB"/>
    <w:rsid w:val="009F3B31"/>
    <w:rsid w:val="009F6B49"/>
    <w:rsid w:val="009F6EE1"/>
    <w:rsid w:val="009F7061"/>
    <w:rsid w:val="009F79EB"/>
    <w:rsid w:val="00A00012"/>
    <w:rsid w:val="00A02100"/>
    <w:rsid w:val="00A0236A"/>
    <w:rsid w:val="00A02D37"/>
    <w:rsid w:val="00A051AD"/>
    <w:rsid w:val="00A05B20"/>
    <w:rsid w:val="00A0624D"/>
    <w:rsid w:val="00A14980"/>
    <w:rsid w:val="00A14F07"/>
    <w:rsid w:val="00A15333"/>
    <w:rsid w:val="00A158AA"/>
    <w:rsid w:val="00A15DA6"/>
    <w:rsid w:val="00A15F25"/>
    <w:rsid w:val="00A219B6"/>
    <w:rsid w:val="00A21B50"/>
    <w:rsid w:val="00A21BFE"/>
    <w:rsid w:val="00A230BD"/>
    <w:rsid w:val="00A2357F"/>
    <w:rsid w:val="00A246C4"/>
    <w:rsid w:val="00A24B26"/>
    <w:rsid w:val="00A261D4"/>
    <w:rsid w:val="00A268E1"/>
    <w:rsid w:val="00A26A64"/>
    <w:rsid w:val="00A2747F"/>
    <w:rsid w:val="00A2749D"/>
    <w:rsid w:val="00A278E8"/>
    <w:rsid w:val="00A27CC8"/>
    <w:rsid w:val="00A3000B"/>
    <w:rsid w:val="00A3004C"/>
    <w:rsid w:val="00A30CE6"/>
    <w:rsid w:val="00A31104"/>
    <w:rsid w:val="00A33144"/>
    <w:rsid w:val="00A33B94"/>
    <w:rsid w:val="00A34344"/>
    <w:rsid w:val="00A344AB"/>
    <w:rsid w:val="00A34DF7"/>
    <w:rsid w:val="00A35586"/>
    <w:rsid w:val="00A35643"/>
    <w:rsid w:val="00A35971"/>
    <w:rsid w:val="00A36421"/>
    <w:rsid w:val="00A369AA"/>
    <w:rsid w:val="00A36BAF"/>
    <w:rsid w:val="00A412F9"/>
    <w:rsid w:val="00A42003"/>
    <w:rsid w:val="00A42329"/>
    <w:rsid w:val="00A4310F"/>
    <w:rsid w:val="00A44D06"/>
    <w:rsid w:val="00A45B21"/>
    <w:rsid w:val="00A45B61"/>
    <w:rsid w:val="00A4720E"/>
    <w:rsid w:val="00A47F84"/>
    <w:rsid w:val="00A50A7C"/>
    <w:rsid w:val="00A53455"/>
    <w:rsid w:val="00A535C3"/>
    <w:rsid w:val="00A548EB"/>
    <w:rsid w:val="00A54D53"/>
    <w:rsid w:val="00A577A4"/>
    <w:rsid w:val="00A6097B"/>
    <w:rsid w:val="00A60A99"/>
    <w:rsid w:val="00A60BEA"/>
    <w:rsid w:val="00A611FB"/>
    <w:rsid w:val="00A61931"/>
    <w:rsid w:val="00A64221"/>
    <w:rsid w:val="00A64943"/>
    <w:rsid w:val="00A64D8B"/>
    <w:rsid w:val="00A6545D"/>
    <w:rsid w:val="00A65DBA"/>
    <w:rsid w:val="00A6624B"/>
    <w:rsid w:val="00A66C06"/>
    <w:rsid w:val="00A674AF"/>
    <w:rsid w:val="00A71A92"/>
    <w:rsid w:val="00A72773"/>
    <w:rsid w:val="00A753CB"/>
    <w:rsid w:val="00A75777"/>
    <w:rsid w:val="00A75A5F"/>
    <w:rsid w:val="00A80469"/>
    <w:rsid w:val="00A80F2D"/>
    <w:rsid w:val="00A818C5"/>
    <w:rsid w:val="00A828F1"/>
    <w:rsid w:val="00A82B16"/>
    <w:rsid w:val="00A831F1"/>
    <w:rsid w:val="00A83455"/>
    <w:rsid w:val="00A84AE0"/>
    <w:rsid w:val="00A84F70"/>
    <w:rsid w:val="00A852B9"/>
    <w:rsid w:val="00A90258"/>
    <w:rsid w:val="00A90AD9"/>
    <w:rsid w:val="00A91096"/>
    <w:rsid w:val="00A91750"/>
    <w:rsid w:val="00A92584"/>
    <w:rsid w:val="00A92D07"/>
    <w:rsid w:val="00A92F1C"/>
    <w:rsid w:val="00A93751"/>
    <w:rsid w:val="00A9460A"/>
    <w:rsid w:val="00A9469D"/>
    <w:rsid w:val="00A94BC4"/>
    <w:rsid w:val="00A96AFB"/>
    <w:rsid w:val="00AA1C65"/>
    <w:rsid w:val="00AA282E"/>
    <w:rsid w:val="00AA2988"/>
    <w:rsid w:val="00AA3149"/>
    <w:rsid w:val="00AA35DD"/>
    <w:rsid w:val="00AA3770"/>
    <w:rsid w:val="00AA4407"/>
    <w:rsid w:val="00AA7CFD"/>
    <w:rsid w:val="00AB0089"/>
    <w:rsid w:val="00AB1337"/>
    <w:rsid w:val="00AB287A"/>
    <w:rsid w:val="00AB3176"/>
    <w:rsid w:val="00AB3786"/>
    <w:rsid w:val="00AB387C"/>
    <w:rsid w:val="00AB3D9F"/>
    <w:rsid w:val="00AB4190"/>
    <w:rsid w:val="00AB4192"/>
    <w:rsid w:val="00AB470A"/>
    <w:rsid w:val="00AB7907"/>
    <w:rsid w:val="00AC05CC"/>
    <w:rsid w:val="00AC3935"/>
    <w:rsid w:val="00AC41BD"/>
    <w:rsid w:val="00AC5A3C"/>
    <w:rsid w:val="00AC6A07"/>
    <w:rsid w:val="00AC7737"/>
    <w:rsid w:val="00AD13B0"/>
    <w:rsid w:val="00AD2F72"/>
    <w:rsid w:val="00AD32E9"/>
    <w:rsid w:val="00AD43E3"/>
    <w:rsid w:val="00AD4F34"/>
    <w:rsid w:val="00AD53B6"/>
    <w:rsid w:val="00AD70C7"/>
    <w:rsid w:val="00AD7F20"/>
    <w:rsid w:val="00AE004A"/>
    <w:rsid w:val="00AE0C47"/>
    <w:rsid w:val="00AE0ED6"/>
    <w:rsid w:val="00AE2896"/>
    <w:rsid w:val="00AE30D5"/>
    <w:rsid w:val="00AE3839"/>
    <w:rsid w:val="00AE457D"/>
    <w:rsid w:val="00AE5464"/>
    <w:rsid w:val="00AE61ED"/>
    <w:rsid w:val="00AE7424"/>
    <w:rsid w:val="00AE7E3E"/>
    <w:rsid w:val="00AF1BAE"/>
    <w:rsid w:val="00AF1D87"/>
    <w:rsid w:val="00AF23B6"/>
    <w:rsid w:val="00AF2FB8"/>
    <w:rsid w:val="00AF3930"/>
    <w:rsid w:val="00AF43C7"/>
    <w:rsid w:val="00AF468B"/>
    <w:rsid w:val="00AF471E"/>
    <w:rsid w:val="00AF6338"/>
    <w:rsid w:val="00AF64AB"/>
    <w:rsid w:val="00AF66DA"/>
    <w:rsid w:val="00AF6AFA"/>
    <w:rsid w:val="00AF7114"/>
    <w:rsid w:val="00AF771A"/>
    <w:rsid w:val="00AF7AF0"/>
    <w:rsid w:val="00B011DD"/>
    <w:rsid w:val="00B015D2"/>
    <w:rsid w:val="00B01F43"/>
    <w:rsid w:val="00B03B6C"/>
    <w:rsid w:val="00B046AC"/>
    <w:rsid w:val="00B0492B"/>
    <w:rsid w:val="00B0514B"/>
    <w:rsid w:val="00B05D0C"/>
    <w:rsid w:val="00B06B8B"/>
    <w:rsid w:val="00B06C62"/>
    <w:rsid w:val="00B078B5"/>
    <w:rsid w:val="00B102C9"/>
    <w:rsid w:val="00B10F77"/>
    <w:rsid w:val="00B13823"/>
    <w:rsid w:val="00B1510B"/>
    <w:rsid w:val="00B15D59"/>
    <w:rsid w:val="00B16CD9"/>
    <w:rsid w:val="00B16DF8"/>
    <w:rsid w:val="00B17DC1"/>
    <w:rsid w:val="00B203AF"/>
    <w:rsid w:val="00B21A56"/>
    <w:rsid w:val="00B22FD4"/>
    <w:rsid w:val="00B232A1"/>
    <w:rsid w:val="00B256EE"/>
    <w:rsid w:val="00B25DD3"/>
    <w:rsid w:val="00B26D9F"/>
    <w:rsid w:val="00B270FE"/>
    <w:rsid w:val="00B272B5"/>
    <w:rsid w:val="00B278FB"/>
    <w:rsid w:val="00B31DAC"/>
    <w:rsid w:val="00B32C4B"/>
    <w:rsid w:val="00B3318C"/>
    <w:rsid w:val="00B34106"/>
    <w:rsid w:val="00B34947"/>
    <w:rsid w:val="00B36D64"/>
    <w:rsid w:val="00B4102E"/>
    <w:rsid w:val="00B41CC9"/>
    <w:rsid w:val="00B41D4A"/>
    <w:rsid w:val="00B41DD2"/>
    <w:rsid w:val="00B41EF4"/>
    <w:rsid w:val="00B42767"/>
    <w:rsid w:val="00B42768"/>
    <w:rsid w:val="00B42F90"/>
    <w:rsid w:val="00B433C2"/>
    <w:rsid w:val="00B43CC4"/>
    <w:rsid w:val="00B4406C"/>
    <w:rsid w:val="00B46935"/>
    <w:rsid w:val="00B46B72"/>
    <w:rsid w:val="00B5372B"/>
    <w:rsid w:val="00B549D0"/>
    <w:rsid w:val="00B56985"/>
    <w:rsid w:val="00B56EB5"/>
    <w:rsid w:val="00B60BA1"/>
    <w:rsid w:val="00B619A3"/>
    <w:rsid w:val="00B61A9D"/>
    <w:rsid w:val="00B62B0B"/>
    <w:rsid w:val="00B63943"/>
    <w:rsid w:val="00B64E0F"/>
    <w:rsid w:val="00B65506"/>
    <w:rsid w:val="00B662BC"/>
    <w:rsid w:val="00B667BD"/>
    <w:rsid w:val="00B67386"/>
    <w:rsid w:val="00B679FC"/>
    <w:rsid w:val="00B707B4"/>
    <w:rsid w:val="00B711E3"/>
    <w:rsid w:val="00B7186D"/>
    <w:rsid w:val="00B72B1E"/>
    <w:rsid w:val="00B734D0"/>
    <w:rsid w:val="00B73510"/>
    <w:rsid w:val="00B73CE4"/>
    <w:rsid w:val="00B7403B"/>
    <w:rsid w:val="00B747FB"/>
    <w:rsid w:val="00B74B8C"/>
    <w:rsid w:val="00B74D96"/>
    <w:rsid w:val="00B7521F"/>
    <w:rsid w:val="00B756DD"/>
    <w:rsid w:val="00B75AD8"/>
    <w:rsid w:val="00B76B6D"/>
    <w:rsid w:val="00B76BC8"/>
    <w:rsid w:val="00B76BD3"/>
    <w:rsid w:val="00B771E2"/>
    <w:rsid w:val="00B80971"/>
    <w:rsid w:val="00B81788"/>
    <w:rsid w:val="00B81A97"/>
    <w:rsid w:val="00B81F67"/>
    <w:rsid w:val="00B82108"/>
    <w:rsid w:val="00B833AC"/>
    <w:rsid w:val="00B84025"/>
    <w:rsid w:val="00B84E79"/>
    <w:rsid w:val="00B851B0"/>
    <w:rsid w:val="00B86614"/>
    <w:rsid w:val="00B8670B"/>
    <w:rsid w:val="00B86E9C"/>
    <w:rsid w:val="00B86EE0"/>
    <w:rsid w:val="00B8798F"/>
    <w:rsid w:val="00B87D05"/>
    <w:rsid w:val="00B90A6F"/>
    <w:rsid w:val="00B90BBA"/>
    <w:rsid w:val="00B91A35"/>
    <w:rsid w:val="00B9250C"/>
    <w:rsid w:val="00B938DC"/>
    <w:rsid w:val="00B9437A"/>
    <w:rsid w:val="00B964D2"/>
    <w:rsid w:val="00B972CF"/>
    <w:rsid w:val="00B97CA5"/>
    <w:rsid w:val="00BA0BC1"/>
    <w:rsid w:val="00BA0DD0"/>
    <w:rsid w:val="00BA118A"/>
    <w:rsid w:val="00BA1801"/>
    <w:rsid w:val="00BA3492"/>
    <w:rsid w:val="00BA3893"/>
    <w:rsid w:val="00BA496B"/>
    <w:rsid w:val="00BA4A83"/>
    <w:rsid w:val="00BA5131"/>
    <w:rsid w:val="00BA5478"/>
    <w:rsid w:val="00BA5830"/>
    <w:rsid w:val="00BA5C23"/>
    <w:rsid w:val="00BA5ED3"/>
    <w:rsid w:val="00BB2386"/>
    <w:rsid w:val="00BB27EF"/>
    <w:rsid w:val="00BB2F92"/>
    <w:rsid w:val="00BB3807"/>
    <w:rsid w:val="00BB3FF0"/>
    <w:rsid w:val="00BB53F4"/>
    <w:rsid w:val="00BB5766"/>
    <w:rsid w:val="00BB5C82"/>
    <w:rsid w:val="00BB5E35"/>
    <w:rsid w:val="00BB67ED"/>
    <w:rsid w:val="00BB7CA0"/>
    <w:rsid w:val="00BC02B8"/>
    <w:rsid w:val="00BC0B80"/>
    <w:rsid w:val="00BC2DD7"/>
    <w:rsid w:val="00BC2FBA"/>
    <w:rsid w:val="00BC3379"/>
    <w:rsid w:val="00BC3B8C"/>
    <w:rsid w:val="00BC413B"/>
    <w:rsid w:val="00BC4F23"/>
    <w:rsid w:val="00BC7000"/>
    <w:rsid w:val="00BC7D96"/>
    <w:rsid w:val="00BD07F0"/>
    <w:rsid w:val="00BD0FFB"/>
    <w:rsid w:val="00BD150D"/>
    <w:rsid w:val="00BD17B3"/>
    <w:rsid w:val="00BD1C18"/>
    <w:rsid w:val="00BD1CA3"/>
    <w:rsid w:val="00BD1CF9"/>
    <w:rsid w:val="00BD3018"/>
    <w:rsid w:val="00BD57FB"/>
    <w:rsid w:val="00BD5919"/>
    <w:rsid w:val="00BD75B2"/>
    <w:rsid w:val="00BD7C7E"/>
    <w:rsid w:val="00BD7EFF"/>
    <w:rsid w:val="00BE05B7"/>
    <w:rsid w:val="00BE0CAD"/>
    <w:rsid w:val="00BE1DDB"/>
    <w:rsid w:val="00BE2581"/>
    <w:rsid w:val="00BE2BA6"/>
    <w:rsid w:val="00BE2E54"/>
    <w:rsid w:val="00BE2EE0"/>
    <w:rsid w:val="00BE31BA"/>
    <w:rsid w:val="00BE3F33"/>
    <w:rsid w:val="00BE45A9"/>
    <w:rsid w:val="00BE4699"/>
    <w:rsid w:val="00BE4979"/>
    <w:rsid w:val="00BE6E42"/>
    <w:rsid w:val="00BE731A"/>
    <w:rsid w:val="00BF0174"/>
    <w:rsid w:val="00BF1AD7"/>
    <w:rsid w:val="00BF28AE"/>
    <w:rsid w:val="00BF29AC"/>
    <w:rsid w:val="00BF2CA7"/>
    <w:rsid w:val="00BF3DC9"/>
    <w:rsid w:val="00BF413A"/>
    <w:rsid w:val="00BF4BEB"/>
    <w:rsid w:val="00BF5990"/>
    <w:rsid w:val="00BF7CA7"/>
    <w:rsid w:val="00C00EA8"/>
    <w:rsid w:val="00C015FF"/>
    <w:rsid w:val="00C02270"/>
    <w:rsid w:val="00C02E0B"/>
    <w:rsid w:val="00C034BD"/>
    <w:rsid w:val="00C0352D"/>
    <w:rsid w:val="00C0366E"/>
    <w:rsid w:val="00C03B27"/>
    <w:rsid w:val="00C04200"/>
    <w:rsid w:val="00C04C2C"/>
    <w:rsid w:val="00C06F14"/>
    <w:rsid w:val="00C072DF"/>
    <w:rsid w:val="00C07420"/>
    <w:rsid w:val="00C07737"/>
    <w:rsid w:val="00C077D9"/>
    <w:rsid w:val="00C101D4"/>
    <w:rsid w:val="00C1243D"/>
    <w:rsid w:val="00C1398C"/>
    <w:rsid w:val="00C13B4D"/>
    <w:rsid w:val="00C141D9"/>
    <w:rsid w:val="00C14482"/>
    <w:rsid w:val="00C14977"/>
    <w:rsid w:val="00C14BCC"/>
    <w:rsid w:val="00C14CBE"/>
    <w:rsid w:val="00C15DD5"/>
    <w:rsid w:val="00C163D8"/>
    <w:rsid w:val="00C16779"/>
    <w:rsid w:val="00C17B04"/>
    <w:rsid w:val="00C20762"/>
    <w:rsid w:val="00C2233E"/>
    <w:rsid w:val="00C2506D"/>
    <w:rsid w:val="00C25388"/>
    <w:rsid w:val="00C25687"/>
    <w:rsid w:val="00C25D2A"/>
    <w:rsid w:val="00C27241"/>
    <w:rsid w:val="00C2772B"/>
    <w:rsid w:val="00C30105"/>
    <w:rsid w:val="00C31AC8"/>
    <w:rsid w:val="00C31FD2"/>
    <w:rsid w:val="00C3244F"/>
    <w:rsid w:val="00C32E9D"/>
    <w:rsid w:val="00C32F04"/>
    <w:rsid w:val="00C33535"/>
    <w:rsid w:val="00C34A9D"/>
    <w:rsid w:val="00C34B00"/>
    <w:rsid w:val="00C3585A"/>
    <w:rsid w:val="00C36AA9"/>
    <w:rsid w:val="00C36BA5"/>
    <w:rsid w:val="00C36DF3"/>
    <w:rsid w:val="00C413C6"/>
    <w:rsid w:val="00C4160B"/>
    <w:rsid w:val="00C421D3"/>
    <w:rsid w:val="00C42B12"/>
    <w:rsid w:val="00C42E56"/>
    <w:rsid w:val="00C4303A"/>
    <w:rsid w:val="00C4318C"/>
    <w:rsid w:val="00C44120"/>
    <w:rsid w:val="00C44CD4"/>
    <w:rsid w:val="00C44E97"/>
    <w:rsid w:val="00C45A3B"/>
    <w:rsid w:val="00C46895"/>
    <w:rsid w:val="00C5048E"/>
    <w:rsid w:val="00C509B0"/>
    <w:rsid w:val="00C52143"/>
    <w:rsid w:val="00C525DE"/>
    <w:rsid w:val="00C528A2"/>
    <w:rsid w:val="00C530DF"/>
    <w:rsid w:val="00C535BB"/>
    <w:rsid w:val="00C53C6B"/>
    <w:rsid w:val="00C54260"/>
    <w:rsid w:val="00C54D66"/>
    <w:rsid w:val="00C551B1"/>
    <w:rsid w:val="00C55604"/>
    <w:rsid w:val="00C56A87"/>
    <w:rsid w:val="00C57863"/>
    <w:rsid w:val="00C60326"/>
    <w:rsid w:val="00C60578"/>
    <w:rsid w:val="00C607DE"/>
    <w:rsid w:val="00C609F5"/>
    <w:rsid w:val="00C6167E"/>
    <w:rsid w:val="00C621E0"/>
    <w:rsid w:val="00C62BF3"/>
    <w:rsid w:val="00C6423A"/>
    <w:rsid w:val="00C64B2E"/>
    <w:rsid w:val="00C651A9"/>
    <w:rsid w:val="00C66301"/>
    <w:rsid w:val="00C6633A"/>
    <w:rsid w:val="00C70089"/>
    <w:rsid w:val="00C728E1"/>
    <w:rsid w:val="00C73836"/>
    <w:rsid w:val="00C73D27"/>
    <w:rsid w:val="00C744FD"/>
    <w:rsid w:val="00C74EB1"/>
    <w:rsid w:val="00C75040"/>
    <w:rsid w:val="00C7523F"/>
    <w:rsid w:val="00C75CBF"/>
    <w:rsid w:val="00C75E97"/>
    <w:rsid w:val="00C76612"/>
    <w:rsid w:val="00C77608"/>
    <w:rsid w:val="00C77CB8"/>
    <w:rsid w:val="00C80C1E"/>
    <w:rsid w:val="00C80E14"/>
    <w:rsid w:val="00C810E1"/>
    <w:rsid w:val="00C821D5"/>
    <w:rsid w:val="00C82BEE"/>
    <w:rsid w:val="00C83D3F"/>
    <w:rsid w:val="00C8485A"/>
    <w:rsid w:val="00C85D49"/>
    <w:rsid w:val="00C86412"/>
    <w:rsid w:val="00C86DCA"/>
    <w:rsid w:val="00C87051"/>
    <w:rsid w:val="00C8748E"/>
    <w:rsid w:val="00C902B9"/>
    <w:rsid w:val="00C90D1D"/>
    <w:rsid w:val="00C90F41"/>
    <w:rsid w:val="00C91564"/>
    <w:rsid w:val="00C916AB"/>
    <w:rsid w:val="00C91CED"/>
    <w:rsid w:val="00C91FFA"/>
    <w:rsid w:val="00C944AC"/>
    <w:rsid w:val="00C94D8A"/>
    <w:rsid w:val="00C9523A"/>
    <w:rsid w:val="00C9630C"/>
    <w:rsid w:val="00C966DB"/>
    <w:rsid w:val="00C96779"/>
    <w:rsid w:val="00C97A96"/>
    <w:rsid w:val="00C97C4A"/>
    <w:rsid w:val="00CA05D5"/>
    <w:rsid w:val="00CA178D"/>
    <w:rsid w:val="00CA293B"/>
    <w:rsid w:val="00CA3029"/>
    <w:rsid w:val="00CA5B73"/>
    <w:rsid w:val="00CA7A55"/>
    <w:rsid w:val="00CB0835"/>
    <w:rsid w:val="00CB14DD"/>
    <w:rsid w:val="00CB261A"/>
    <w:rsid w:val="00CB2634"/>
    <w:rsid w:val="00CB31DC"/>
    <w:rsid w:val="00CB3228"/>
    <w:rsid w:val="00CB32A7"/>
    <w:rsid w:val="00CB41A1"/>
    <w:rsid w:val="00CB597E"/>
    <w:rsid w:val="00CB6035"/>
    <w:rsid w:val="00CB6558"/>
    <w:rsid w:val="00CB7159"/>
    <w:rsid w:val="00CB7FB3"/>
    <w:rsid w:val="00CC0487"/>
    <w:rsid w:val="00CC092F"/>
    <w:rsid w:val="00CC0D0A"/>
    <w:rsid w:val="00CC12CD"/>
    <w:rsid w:val="00CC1428"/>
    <w:rsid w:val="00CC2301"/>
    <w:rsid w:val="00CC2461"/>
    <w:rsid w:val="00CC2F87"/>
    <w:rsid w:val="00CC4E40"/>
    <w:rsid w:val="00CC7FEE"/>
    <w:rsid w:val="00CD2EE7"/>
    <w:rsid w:val="00CD39F2"/>
    <w:rsid w:val="00CD491B"/>
    <w:rsid w:val="00CD6DF9"/>
    <w:rsid w:val="00CD77AD"/>
    <w:rsid w:val="00CD78BC"/>
    <w:rsid w:val="00CD7F2C"/>
    <w:rsid w:val="00CE0080"/>
    <w:rsid w:val="00CE0EAA"/>
    <w:rsid w:val="00CE197F"/>
    <w:rsid w:val="00CE233D"/>
    <w:rsid w:val="00CE428E"/>
    <w:rsid w:val="00CE4D3F"/>
    <w:rsid w:val="00CE531F"/>
    <w:rsid w:val="00CE5AAA"/>
    <w:rsid w:val="00CE6078"/>
    <w:rsid w:val="00CE6411"/>
    <w:rsid w:val="00CE78B5"/>
    <w:rsid w:val="00CF0596"/>
    <w:rsid w:val="00CF070D"/>
    <w:rsid w:val="00CF2632"/>
    <w:rsid w:val="00CF5B53"/>
    <w:rsid w:val="00D00C7D"/>
    <w:rsid w:val="00D01684"/>
    <w:rsid w:val="00D022F9"/>
    <w:rsid w:val="00D03A8C"/>
    <w:rsid w:val="00D047F1"/>
    <w:rsid w:val="00D04A7D"/>
    <w:rsid w:val="00D0504C"/>
    <w:rsid w:val="00D0687E"/>
    <w:rsid w:val="00D07D5C"/>
    <w:rsid w:val="00D10ADB"/>
    <w:rsid w:val="00D10D6A"/>
    <w:rsid w:val="00D13003"/>
    <w:rsid w:val="00D1307E"/>
    <w:rsid w:val="00D15C31"/>
    <w:rsid w:val="00D202EF"/>
    <w:rsid w:val="00D20B82"/>
    <w:rsid w:val="00D21C90"/>
    <w:rsid w:val="00D2267C"/>
    <w:rsid w:val="00D22CE5"/>
    <w:rsid w:val="00D23760"/>
    <w:rsid w:val="00D24567"/>
    <w:rsid w:val="00D24611"/>
    <w:rsid w:val="00D25BB8"/>
    <w:rsid w:val="00D26739"/>
    <w:rsid w:val="00D2693F"/>
    <w:rsid w:val="00D26FFE"/>
    <w:rsid w:val="00D272A4"/>
    <w:rsid w:val="00D30372"/>
    <w:rsid w:val="00D31D37"/>
    <w:rsid w:val="00D328F3"/>
    <w:rsid w:val="00D32F7C"/>
    <w:rsid w:val="00D3559C"/>
    <w:rsid w:val="00D35B7A"/>
    <w:rsid w:val="00D37328"/>
    <w:rsid w:val="00D3761E"/>
    <w:rsid w:val="00D40090"/>
    <w:rsid w:val="00D42B22"/>
    <w:rsid w:val="00D4340A"/>
    <w:rsid w:val="00D43A45"/>
    <w:rsid w:val="00D45588"/>
    <w:rsid w:val="00D459E2"/>
    <w:rsid w:val="00D45B16"/>
    <w:rsid w:val="00D45E9F"/>
    <w:rsid w:val="00D46485"/>
    <w:rsid w:val="00D50A5B"/>
    <w:rsid w:val="00D50BC1"/>
    <w:rsid w:val="00D51BA7"/>
    <w:rsid w:val="00D535EC"/>
    <w:rsid w:val="00D5464E"/>
    <w:rsid w:val="00D54FC4"/>
    <w:rsid w:val="00D554BD"/>
    <w:rsid w:val="00D55C4C"/>
    <w:rsid w:val="00D55D4F"/>
    <w:rsid w:val="00D56DE6"/>
    <w:rsid w:val="00D60296"/>
    <w:rsid w:val="00D60A1F"/>
    <w:rsid w:val="00D61551"/>
    <w:rsid w:val="00D6249C"/>
    <w:rsid w:val="00D62E9E"/>
    <w:rsid w:val="00D6352C"/>
    <w:rsid w:val="00D63819"/>
    <w:rsid w:val="00D66D93"/>
    <w:rsid w:val="00D66EDD"/>
    <w:rsid w:val="00D7147A"/>
    <w:rsid w:val="00D719AB"/>
    <w:rsid w:val="00D71A8C"/>
    <w:rsid w:val="00D72599"/>
    <w:rsid w:val="00D72A05"/>
    <w:rsid w:val="00D74B0C"/>
    <w:rsid w:val="00D75F67"/>
    <w:rsid w:val="00D75F7C"/>
    <w:rsid w:val="00D811A9"/>
    <w:rsid w:val="00D81243"/>
    <w:rsid w:val="00D812DA"/>
    <w:rsid w:val="00D81633"/>
    <w:rsid w:val="00D82DD7"/>
    <w:rsid w:val="00D83ECA"/>
    <w:rsid w:val="00D84967"/>
    <w:rsid w:val="00D84B77"/>
    <w:rsid w:val="00D85054"/>
    <w:rsid w:val="00D850B8"/>
    <w:rsid w:val="00D85944"/>
    <w:rsid w:val="00D86569"/>
    <w:rsid w:val="00D8770C"/>
    <w:rsid w:val="00D87D4D"/>
    <w:rsid w:val="00D908C2"/>
    <w:rsid w:val="00D90F29"/>
    <w:rsid w:val="00D91BB3"/>
    <w:rsid w:val="00D92255"/>
    <w:rsid w:val="00D92813"/>
    <w:rsid w:val="00D9365F"/>
    <w:rsid w:val="00D94A78"/>
    <w:rsid w:val="00D95101"/>
    <w:rsid w:val="00D95D2E"/>
    <w:rsid w:val="00D971BD"/>
    <w:rsid w:val="00D97490"/>
    <w:rsid w:val="00D979F3"/>
    <w:rsid w:val="00DA15FC"/>
    <w:rsid w:val="00DA1B0B"/>
    <w:rsid w:val="00DA1C61"/>
    <w:rsid w:val="00DA210F"/>
    <w:rsid w:val="00DA21D7"/>
    <w:rsid w:val="00DA2562"/>
    <w:rsid w:val="00DA43DF"/>
    <w:rsid w:val="00DA5449"/>
    <w:rsid w:val="00DA6533"/>
    <w:rsid w:val="00DB0769"/>
    <w:rsid w:val="00DB19CD"/>
    <w:rsid w:val="00DB1D26"/>
    <w:rsid w:val="00DB21AA"/>
    <w:rsid w:val="00DB2AB4"/>
    <w:rsid w:val="00DB3C28"/>
    <w:rsid w:val="00DB3F94"/>
    <w:rsid w:val="00DB4D35"/>
    <w:rsid w:val="00DB4F02"/>
    <w:rsid w:val="00DB5211"/>
    <w:rsid w:val="00DB59C3"/>
    <w:rsid w:val="00DB664A"/>
    <w:rsid w:val="00DC15DB"/>
    <w:rsid w:val="00DC18BD"/>
    <w:rsid w:val="00DC1F2A"/>
    <w:rsid w:val="00DC3878"/>
    <w:rsid w:val="00DC45DC"/>
    <w:rsid w:val="00DC4B6F"/>
    <w:rsid w:val="00DC4EB2"/>
    <w:rsid w:val="00DD0AAB"/>
    <w:rsid w:val="00DD1267"/>
    <w:rsid w:val="00DD1383"/>
    <w:rsid w:val="00DD13BD"/>
    <w:rsid w:val="00DD341B"/>
    <w:rsid w:val="00DD3C06"/>
    <w:rsid w:val="00DD49DD"/>
    <w:rsid w:val="00DD573D"/>
    <w:rsid w:val="00DE1361"/>
    <w:rsid w:val="00DE1DC1"/>
    <w:rsid w:val="00DE21AA"/>
    <w:rsid w:val="00DE27F3"/>
    <w:rsid w:val="00DE3A91"/>
    <w:rsid w:val="00DE3DC1"/>
    <w:rsid w:val="00DE6A8B"/>
    <w:rsid w:val="00DE7614"/>
    <w:rsid w:val="00DF2456"/>
    <w:rsid w:val="00DF2961"/>
    <w:rsid w:val="00DF35AF"/>
    <w:rsid w:val="00DF3A93"/>
    <w:rsid w:val="00DF3F43"/>
    <w:rsid w:val="00DF5206"/>
    <w:rsid w:val="00DF58E6"/>
    <w:rsid w:val="00DF5975"/>
    <w:rsid w:val="00DF5A99"/>
    <w:rsid w:val="00DF652C"/>
    <w:rsid w:val="00DF734D"/>
    <w:rsid w:val="00E008DF"/>
    <w:rsid w:val="00E01572"/>
    <w:rsid w:val="00E02042"/>
    <w:rsid w:val="00E024D1"/>
    <w:rsid w:val="00E02852"/>
    <w:rsid w:val="00E02E25"/>
    <w:rsid w:val="00E033B6"/>
    <w:rsid w:val="00E04984"/>
    <w:rsid w:val="00E04C82"/>
    <w:rsid w:val="00E0555A"/>
    <w:rsid w:val="00E0571B"/>
    <w:rsid w:val="00E064ED"/>
    <w:rsid w:val="00E06E75"/>
    <w:rsid w:val="00E06F39"/>
    <w:rsid w:val="00E108F6"/>
    <w:rsid w:val="00E12898"/>
    <w:rsid w:val="00E12B56"/>
    <w:rsid w:val="00E12D96"/>
    <w:rsid w:val="00E1336D"/>
    <w:rsid w:val="00E13A75"/>
    <w:rsid w:val="00E14562"/>
    <w:rsid w:val="00E14737"/>
    <w:rsid w:val="00E14A75"/>
    <w:rsid w:val="00E14D75"/>
    <w:rsid w:val="00E14F72"/>
    <w:rsid w:val="00E14FE2"/>
    <w:rsid w:val="00E158D9"/>
    <w:rsid w:val="00E2248D"/>
    <w:rsid w:val="00E25247"/>
    <w:rsid w:val="00E25D88"/>
    <w:rsid w:val="00E2699A"/>
    <w:rsid w:val="00E26BAA"/>
    <w:rsid w:val="00E27D0C"/>
    <w:rsid w:val="00E27D8A"/>
    <w:rsid w:val="00E302C6"/>
    <w:rsid w:val="00E314FA"/>
    <w:rsid w:val="00E31FB7"/>
    <w:rsid w:val="00E333CD"/>
    <w:rsid w:val="00E33490"/>
    <w:rsid w:val="00E33A0F"/>
    <w:rsid w:val="00E35356"/>
    <w:rsid w:val="00E36D75"/>
    <w:rsid w:val="00E3722D"/>
    <w:rsid w:val="00E4116C"/>
    <w:rsid w:val="00E424E2"/>
    <w:rsid w:val="00E42F3B"/>
    <w:rsid w:val="00E44814"/>
    <w:rsid w:val="00E44BB7"/>
    <w:rsid w:val="00E452BD"/>
    <w:rsid w:val="00E45851"/>
    <w:rsid w:val="00E468E0"/>
    <w:rsid w:val="00E47C4D"/>
    <w:rsid w:val="00E505C0"/>
    <w:rsid w:val="00E50CE4"/>
    <w:rsid w:val="00E5109A"/>
    <w:rsid w:val="00E51408"/>
    <w:rsid w:val="00E518B3"/>
    <w:rsid w:val="00E51FE0"/>
    <w:rsid w:val="00E52DCA"/>
    <w:rsid w:val="00E5404E"/>
    <w:rsid w:val="00E544BA"/>
    <w:rsid w:val="00E54D72"/>
    <w:rsid w:val="00E5689C"/>
    <w:rsid w:val="00E60C49"/>
    <w:rsid w:val="00E60CD2"/>
    <w:rsid w:val="00E623A0"/>
    <w:rsid w:val="00E6305D"/>
    <w:rsid w:val="00E641DF"/>
    <w:rsid w:val="00E648AF"/>
    <w:rsid w:val="00E64C51"/>
    <w:rsid w:val="00E64FE8"/>
    <w:rsid w:val="00E6552C"/>
    <w:rsid w:val="00E66276"/>
    <w:rsid w:val="00E66733"/>
    <w:rsid w:val="00E66A17"/>
    <w:rsid w:val="00E66D3A"/>
    <w:rsid w:val="00E66F82"/>
    <w:rsid w:val="00E7365E"/>
    <w:rsid w:val="00E765CC"/>
    <w:rsid w:val="00E807B6"/>
    <w:rsid w:val="00E80E7C"/>
    <w:rsid w:val="00E81009"/>
    <w:rsid w:val="00E81082"/>
    <w:rsid w:val="00E81A69"/>
    <w:rsid w:val="00E81EE9"/>
    <w:rsid w:val="00E82992"/>
    <w:rsid w:val="00E83644"/>
    <w:rsid w:val="00E85328"/>
    <w:rsid w:val="00E86030"/>
    <w:rsid w:val="00E8649F"/>
    <w:rsid w:val="00E8678C"/>
    <w:rsid w:val="00E870A3"/>
    <w:rsid w:val="00E873B9"/>
    <w:rsid w:val="00E87992"/>
    <w:rsid w:val="00E909D8"/>
    <w:rsid w:val="00E9313F"/>
    <w:rsid w:val="00E934F9"/>
    <w:rsid w:val="00E94A38"/>
    <w:rsid w:val="00E95584"/>
    <w:rsid w:val="00E95F3A"/>
    <w:rsid w:val="00E9638C"/>
    <w:rsid w:val="00E96404"/>
    <w:rsid w:val="00E96CC8"/>
    <w:rsid w:val="00E97376"/>
    <w:rsid w:val="00E97459"/>
    <w:rsid w:val="00EA096B"/>
    <w:rsid w:val="00EA0BC1"/>
    <w:rsid w:val="00EA1837"/>
    <w:rsid w:val="00EA1BAD"/>
    <w:rsid w:val="00EA2F4F"/>
    <w:rsid w:val="00EA4EDF"/>
    <w:rsid w:val="00EA6350"/>
    <w:rsid w:val="00EB05F0"/>
    <w:rsid w:val="00EB0791"/>
    <w:rsid w:val="00EB0CA3"/>
    <w:rsid w:val="00EB184F"/>
    <w:rsid w:val="00EB2939"/>
    <w:rsid w:val="00EB2B1C"/>
    <w:rsid w:val="00EB32B8"/>
    <w:rsid w:val="00EB4A19"/>
    <w:rsid w:val="00EB5570"/>
    <w:rsid w:val="00EB6D61"/>
    <w:rsid w:val="00EB7434"/>
    <w:rsid w:val="00EB76AC"/>
    <w:rsid w:val="00EB7A45"/>
    <w:rsid w:val="00EC21F5"/>
    <w:rsid w:val="00EC2E21"/>
    <w:rsid w:val="00EC2EA8"/>
    <w:rsid w:val="00EC364F"/>
    <w:rsid w:val="00EC42C5"/>
    <w:rsid w:val="00EC44DC"/>
    <w:rsid w:val="00EC5969"/>
    <w:rsid w:val="00EC64DF"/>
    <w:rsid w:val="00EC7AB4"/>
    <w:rsid w:val="00EC7CED"/>
    <w:rsid w:val="00EC7E1B"/>
    <w:rsid w:val="00ED001C"/>
    <w:rsid w:val="00ED0901"/>
    <w:rsid w:val="00ED0D90"/>
    <w:rsid w:val="00ED0F8F"/>
    <w:rsid w:val="00ED14E5"/>
    <w:rsid w:val="00ED175F"/>
    <w:rsid w:val="00ED2439"/>
    <w:rsid w:val="00ED2B92"/>
    <w:rsid w:val="00ED2BAF"/>
    <w:rsid w:val="00ED3166"/>
    <w:rsid w:val="00ED351E"/>
    <w:rsid w:val="00ED6B11"/>
    <w:rsid w:val="00ED74BF"/>
    <w:rsid w:val="00EE0AAC"/>
    <w:rsid w:val="00EE13E8"/>
    <w:rsid w:val="00EE1519"/>
    <w:rsid w:val="00EE1ECB"/>
    <w:rsid w:val="00EE3E3C"/>
    <w:rsid w:val="00EE4819"/>
    <w:rsid w:val="00EE5619"/>
    <w:rsid w:val="00EE619F"/>
    <w:rsid w:val="00EE6CE3"/>
    <w:rsid w:val="00EF11A5"/>
    <w:rsid w:val="00EF1387"/>
    <w:rsid w:val="00EF14E2"/>
    <w:rsid w:val="00EF1A9B"/>
    <w:rsid w:val="00EF23EF"/>
    <w:rsid w:val="00EF30FE"/>
    <w:rsid w:val="00EF4E99"/>
    <w:rsid w:val="00EF5AF6"/>
    <w:rsid w:val="00EF6043"/>
    <w:rsid w:val="00EF6552"/>
    <w:rsid w:val="00EF7160"/>
    <w:rsid w:val="00EF762A"/>
    <w:rsid w:val="00EF789D"/>
    <w:rsid w:val="00F01458"/>
    <w:rsid w:val="00F01AD0"/>
    <w:rsid w:val="00F02AAE"/>
    <w:rsid w:val="00F039B6"/>
    <w:rsid w:val="00F05538"/>
    <w:rsid w:val="00F0635B"/>
    <w:rsid w:val="00F113B4"/>
    <w:rsid w:val="00F12065"/>
    <w:rsid w:val="00F12680"/>
    <w:rsid w:val="00F12A05"/>
    <w:rsid w:val="00F12EF0"/>
    <w:rsid w:val="00F131EA"/>
    <w:rsid w:val="00F1426E"/>
    <w:rsid w:val="00F15534"/>
    <w:rsid w:val="00F15FE4"/>
    <w:rsid w:val="00F16ACA"/>
    <w:rsid w:val="00F17FE8"/>
    <w:rsid w:val="00F20D36"/>
    <w:rsid w:val="00F2122F"/>
    <w:rsid w:val="00F21778"/>
    <w:rsid w:val="00F21EC0"/>
    <w:rsid w:val="00F22E8A"/>
    <w:rsid w:val="00F23957"/>
    <w:rsid w:val="00F23B9B"/>
    <w:rsid w:val="00F241EA"/>
    <w:rsid w:val="00F24826"/>
    <w:rsid w:val="00F249AF"/>
    <w:rsid w:val="00F2512A"/>
    <w:rsid w:val="00F25C96"/>
    <w:rsid w:val="00F33AAF"/>
    <w:rsid w:val="00F34C80"/>
    <w:rsid w:val="00F363B6"/>
    <w:rsid w:val="00F3692C"/>
    <w:rsid w:val="00F3774C"/>
    <w:rsid w:val="00F41291"/>
    <w:rsid w:val="00F4156D"/>
    <w:rsid w:val="00F41DAF"/>
    <w:rsid w:val="00F424EC"/>
    <w:rsid w:val="00F42FF2"/>
    <w:rsid w:val="00F44BF3"/>
    <w:rsid w:val="00F4696A"/>
    <w:rsid w:val="00F46F98"/>
    <w:rsid w:val="00F50481"/>
    <w:rsid w:val="00F50CFF"/>
    <w:rsid w:val="00F51231"/>
    <w:rsid w:val="00F52553"/>
    <w:rsid w:val="00F52C35"/>
    <w:rsid w:val="00F52D56"/>
    <w:rsid w:val="00F565FB"/>
    <w:rsid w:val="00F5759C"/>
    <w:rsid w:val="00F5791F"/>
    <w:rsid w:val="00F579BB"/>
    <w:rsid w:val="00F61441"/>
    <w:rsid w:val="00F616EC"/>
    <w:rsid w:val="00F61820"/>
    <w:rsid w:val="00F62102"/>
    <w:rsid w:val="00F62E98"/>
    <w:rsid w:val="00F62EAC"/>
    <w:rsid w:val="00F62FED"/>
    <w:rsid w:val="00F63A26"/>
    <w:rsid w:val="00F647BA"/>
    <w:rsid w:val="00F64989"/>
    <w:rsid w:val="00F6532F"/>
    <w:rsid w:val="00F7021E"/>
    <w:rsid w:val="00F71021"/>
    <w:rsid w:val="00F7122D"/>
    <w:rsid w:val="00F71402"/>
    <w:rsid w:val="00F736A0"/>
    <w:rsid w:val="00F73B1F"/>
    <w:rsid w:val="00F74E56"/>
    <w:rsid w:val="00F75B46"/>
    <w:rsid w:val="00F76226"/>
    <w:rsid w:val="00F762CF"/>
    <w:rsid w:val="00F76BC5"/>
    <w:rsid w:val="00F77127"/>
    <w:rsid w:val="00F774DB"/>
    <w:rsid w:val="00F8019A"/>
    <w:rsid w:val="00F81AB5"/>
    <w:rsid w:val="00F83AA9"/>
    <w:rsid w:val="00F8487A"/>
    <w:rsid w:val="00F84B07"/>
    <w:rsid w:val="00F85573"/>
    <w:rsid w:val="00F87373"/>
    <w:rsid w:val="00F902C0"/>
    <w:rsid w:val="00F905F8"/>
    <w:rsid w:val="00F90DCB"/>
    <w:rsid w:val="00F91932"/>
    <w:rsid w:val="00F91E2A"/>
    <w:rsid w:val="00F929F7"/>
    <w:rsid w:val="00F92B97"/>
    <w:rsid w:val="00F939A9"/>
    <w:rsid w:val="00F94C4D"/>
    <w:rsid w:val="00F95CC9"/>
    <w:rsid w:val="00F97ACD"/>
    <w:rsid w:val="00F97CBE"/>
    <w:rsid w:val="00FA0CB6"/>
    <w:rsid w:val="00FA2175"/>
    <w:rsid w:val="00FA32A9"/>
    <w:rsid w:val="00FA3844"/>
    <w:rsid w:val="00FA593C"/>
    <w:rsid w:val="00FA5C01"/>
    <w:rsid w:val="00FA5E6A"/>
    <w:rsid w:val="00FA5FD3"/>
    <w:rsid w:val="00FB0771"/>
    <w:rsid w:val="00FB0A5F"/>
    <w:rsid w:val="00FB111E"/>
    <w:rsid w:val="00FB12A3"/>
    <w:rsid w:val="00FB1BBC"/>
    <w:rsid w:val="00FB1F9D"/>
    <w:rsid w:val="00FB2368"/>
    <w:rsid w:val="00FB2C2F"/>
    <w:rsid w:val="00FB3039"/>
    <w:rsid w:val="00FB413C"/>
    <w:rsid w:val="00FB574A"/>
    <w:rsid w:val="00FB5F62"/>
    <w:rsid w:val="00FB795B"/>
    <w:rsid w:val="00FB7E82"/>
    <w:rsid w:val="00FC00B9"/>
    <w:rsid w:val="00FC4B4D"/>
    <w:rsid w:val="00FC5235"/>
    <w:rsid w:val="00FC69C8"/>
    <w:rsid w:val="00FC703C"/>
    <w:rsid w:val="00FC711A"/>
    <w:rsid w:val="00FC7191"/>
    <w:rsid w:val="00FD01A1"/>
    <w:rsid w:val="00FD0827"/>
    <w:rsid w:val="00FD1E60"/>
    <w:rsid w:val="00FD2674"/>
    <w:rsid w:val="00FD2C05"/>
    <w:rsid w:val="00FD46DC"/>
    <w:rsid w:val="00FD4AB0"/>
    <w:rsid w:val="00FD4ADD"/>
    <w:rsid w:val="00FD7952"/>
    <w:rsid w:val="00FD7DFA"/>
    <w:rsid w:val="00FE0851"/>
    <w:rsid w:val="00FE12A0"/>
    <w:rsid w:val="00FE12B3"/>
    <w:rsid w:val="00FE1EF9"/>
    <w:rsid w:val="00FE263C"/>
    <w:rsid w:val="00FE29A9"/>
    <w:rsid w:val="00FE2C42"/>
    <w:rsid w:val="00FE7BD1"/>
    <w:rsid w:val="00FE7F48"/>
    <w:rsid w:val="00FF036B"/>
    <w:rsid w:val="00FF04A7"/>
    <w:rsid w:val="00FF064D"/>
    <w:rsid w:val="00FF09B9"/>
    <w:rsid w:val="00FF14C8"/>
    <w:rsid w:val="00FF19D8"/>
    <w:rsid w:val="00FF369E"/>
    <w:rsid w:val="00FF37E7"/>
    <w:rsid w:val="00FF51F0"/>
    <w:rsid w:val="00FF614E"/>
    <w:rsid w:val="00FF7A3E"/>
    <w:rsid w:val="00FF7B5E"/>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B9437A"/>
    <w:pPr>
      <w:keepNext/>
      <w:keepLines/>
      <w:numPr>
        <w:numId w:val="1"/>
      </w:numPr>
      <w:spacing w:before="240"/>
      <w:outlineLvl w:val="0"/>
    </w:pPr>
    <w:rPr>
      <w:rFonts w:eastAsiaTheme="majorEastAsia" w:cs="Times New Roman (Headings CS)"/>
      <w:color w:val="000000" w:themeColor="text1"/>
      <w:spacing w:val="10"/>
      <w:sz w:val="40"/>
      <w:szCs w:val="32"/>
    </w:rPr>
  </w:style>
  <w:style w:type="paragraph" w:styleId="Heading2">
    <w:name w:val="heading 2"/>
    <w:basedOn w:val="Normal"/>
    <w:next w:val="Normal"/>
    <w:link w:val="Heading2Char"/>
    <w:uiPriority w:val="9"/>
    <w:unhideWhenUsed/>
    <w:qFormat/>
    <w:rsid w:val="00B9437A"/>
    <w:pPr>
      <w:keepLines/>
      <w:widowControl w:val="0"/>
      <w:numPr>
        <w:ilvl w:val="1"/>
        <w:numId w:val="1"/>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B9437A"/>
    <w:pPr>
      <w:keepLines/>
      <w:widowControl w:val="0"/>
      <w:numPr>
        <w:ilvl w:val="2"/>
        <w:numId w:val="1"/>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B851B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851B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851B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851B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851B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851B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B9437A"/>
    <w:rPr>
      <w:rFonts w:ascii="Times New Roman" w:eastAsiaTheme="majorEastAsia" w:hAnsi="Times New Roman" w:cs="Times New Roman (Headings CS)"/>
      <w:color w:val="000000" w:themeColor="text1"/>
      <w:spacing w:val="10"/>
      <w:sz w:val="4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553D75"/>
    <w:pPr>
      <w:framePr w:hSpace="181" w:wrap="around" w:vAnchor="text" w:hAnchor="page" w:x="923" w:y="341"/>
      <w:spacing w:after="0"/>
    </w:pPr>
    <w:rPr>
      <w:rFonts w:ascii="Arial" w:hAnsi="Arial" w:cs="Arial"/>
      <w:sz w:val="21"/>
      <w:szCs w:val="16"/>
      <w:lang w:val="fi-FI"/>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020EA1"/>
    <w:pPr>
      <w:spacing w:after="480" w:line="276" w:lineRule="auto"/>
      <w:jc w:val="left"/>
    </w:pPr>
    <w:rPr>
      <w:iCs/>
      <w:color w:val="000000" w:themeColor="text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D908C2"/>
    <w:pPr>
      <w:spacing w:after="0"/>
    </w:p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semiHidden/>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semiHidden/>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482679">
      <w:bodyDiv w:val="1"/>
      <w:marLeft w:val="0"/>
      <w:marRight w:val="0"/>
      <w:marTop w:val="0"/>
      <w:marBottom w:val="0"/>
      <w:divBdr>
        <w:top w:val="none" w:sz="0" w:space="0" w:color="auto"/>
        <w:left w:val="none" w:sz="0" w:space="0" w:color="auto"/>
        <w:bottom w:val="none" w:sz="0" w:space="0" w:color="auto"/>
        <w:right w:val="none" w:sz="0" w:space="0" w:color="auto"/>
      </w:divBdr>
      <w:divsChild>
        <w:div w:id="77679845">
          <w:marLeft w:val="0"/>
          <w:marRight w:val="0"/>
          <w:marTop w:val="0"/>
          <w:marBottom w:val="0"/>
          <w:divBdr>
            <w:top w:val="none" w:sz="0" w:space="0" w:color="auto"/>
            <w:left w:val="none" w:sz="0" w:space="0" w:color="auto"/>
            <w:bottom w:val="none" w:sz="0" w:space="0" w:color="auto"/>
            <w:right w:val="none" w:sz="0" w:space="0" w:color="auto"/>
          </w:divBdr>
          <w:divsChild>
            <w:div w:id="96377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0379266">
      <w:bodyDiv w:val="1"/>
      <w:marLeft w:val="0"/>
      <w:marRight w:val="0"/>
      <w:marTop w:val="0"/>
      <w:marBottom w:val="0"/>
      <w:divBdr>
        <w:top w:val="none" w:sz="0" w:space="0" w:color="auto"/>
        <w:left w:val="none" w:sz="0" w:space="0" w:color="auto"/>
        <w:bottom w:val="none" w:sz="0" w:space="0" w:color="auto"/>
        <w:right w:val="none" w:sz="0" w:space="0" w:color="auto"/>
      </w:divBdr>
      <w:divsChild>
        <w:div w:id="664744203">
          <w:marLeft w:val="0"/>
          <w:marRight w:val="0"/>
          <w:marTop w:val="0"/>
          <w:marBottom w:val="0"/>
          <w:divBdr>
            <w:top w:val="none" w:sz="0" w:space="0" w:color="auto"/>
            <w:left w:val="none" w:sz="0" w:space="0" w:color="auto"/>
            <w:bottom w:val="none" w:sz="0" w:space="0" w:color="auto"/>
            <w:right w:val="none" w:sz="0" w:space="0" w:color="auto"/>
          </w:divBdr>
          <w:divsChild>
            <w:div w:id="20698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39180826">
      <w:bodyDiv w:val="1"/>
      <w:marLeft w:val="0"/>
      <w:marRight w:val="0"/>
      <w:marTop w:val="0"/>
      <w:marBottom w:val="0"/>
      <w:divBdr>
        <w:top w:val="none" w:sz="0" w:space="0" w:color="auto"/>
        <w:left w:val="none" w:sz="0" w:space="0" w:color="auto"/>
        <w:bottom w:val="none" w:sz="0" w:space="0" w:color="auto"/>
        <w:right w:val="none" w:sz="0" w:space="0" w:color="auto"/>
      </w:divBdr>
      <w:divsChild>
        <w:div w:id="1788616276">
          <w:marLeft w:val="0"/>
          <w:marRight w:val="0"/>
          <w:marTop w:val="0"/>
          <w:marBottom w:val="0"/>
          <w:divBdr>
            <w:top w:val="none" w:sz="0" w:space="0" w:color="auto"/>
            <w:left w:val="none" w:sz="0" w:space="0" w:color="auto"/>
            <w:bottom w:val="none" w:sz="0" w:space="0" w:color="auto"/>
            <w:right w:val="none" w:sz="0" w:space="0" w:color="auto"/>
          </w:divBdr>
          <w:divsChild>
            <w:div w:id="5049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comments" Target="comments.xml"/><Relationship Id="rId39" Type="http://schemas.openxmlformats.org/officeDocument/2006/relationships/image" Target="media/image22.png"/><Relationship Id="rId21" Type="http://schemas.openxmlformats.org/officeDocument/2006/relationships/image" Target="media/image13.png"/><Relationship Id="rId34" Type="http://schemas.openxmlformats.org/officeDocument/2006/relationships/image" Target="file:////Users/joose/Documents/quiet-paths-msc/src/plots/quiet_path_plots/layout_p300_600.png" TargetMode="External"/><Relationship Id="rId42" Type="http://schemas.openxmlformats.org/officeDocument/2006/relationships/image" Target="media/image2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file:////Users/joose/Documents/quiet-paths-msc/figures/maps/results/60dB_len_mean.png" TargetMode="External"/><Relationship Id="rId37" Type="http://schemas.openxmlformats.org/officeDocument/2006/relationships/image" Target="media/image20.png"/><Relationship Id="rId40" Type="http://schemas.openxmlformats.org/officeDocument/2006/relationships/image" Target="media/image23.pn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microsoft.com/office/2016/09/relationships/commentsIds" Target="commentsIds.xml"/><Relationship Id="rId36" Type="http://schemas.openxmlformats.org/officeDocument/2006/relationships/image" Target="media/image19.png"/><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file:////Users/joose/Documents/quiet-paths-msc/figures/maps/results/mean-dB_mean.png"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microsoft.com/office/2011/relationships/commentsExtended" Target="commentsExtended.xml"/><Relationship Id="rId30" Type="http://schemas.openxmlformats.org/officeDocument/2006/relationships/image" Target="file:////Users/joose/Documents/quiet-paths-msc/figures/maps/results/len_mean.png" TargetMode="External"/><Relationship Id="rId35" Type="http://schemas.openxmlformats.org/officeDocument/2006/relationships/image" Target="file:////Users/joose/Documents/quiet-paths-msc/src/plots/quiet_path_plots/layout_p700_1300.png" TargetMode="External"/><Relationship Id="rId43" Type="http://schemas.openxmlformats.org/officeDocument/2006/relationships/footer" Target="footer2.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file:////Users/joose/Documents/quiet-paths-msc/figures/maps/results/70dB_len_mean.png" TargetMode="External"/><Relationship Id="rId38" Type="http://schemas.openxmlformats.org/officeDocument/2006/relationships/image" Target="media/image21.png"/><Relationship Id="rId46"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50F818-DBAF-F841-A43B-3DCCB552AC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7</TotalTime>
  <Pages>58</Pages>
  <Words>12930</Words>
  <Characters>73702</Characters>
  <Application>Microsoft Office Word</Application>
  <DocSecurity>0</DocSecurity>
  <Lines>614</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2204</cp:revision>
  <cp:lastPrinted>2019-05-16T09:31:00Z</cp:lastPrinted>
  <dcterms:created xsi:type="dcterms:W3CDTF">2019-05-16T09:31:00Z</dcterms:created>
  <dcterms:modified xsi:type="dcterms:W3CDTF">2019-11-03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KiJIknw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